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C09C12" w14:textId="77777777" w:rsidR="002176F0" w:rsidRDefault="002176F0"/>
    <w:p w14:paraId="1B30577A" w14:textId="77777777" w:rsidR="00370066" w:rsidRDefault="00370066"/>
    <w:p w14:paraId="28989D64" w14:textId="77777777" w:rsidR="00370066" w:rsidRDefault="00370066"/>
    <w:p w14:paraId="01DAD668" w14:textId="77777777" w:rsidR="00370066" w:rsidRDefault="00370066"/>
    <w:p w14:paraId="435FF56D" w14:textId="77777777" w:rsidR="00370066" w:rsidRDefault="00370066"/>
    <w:p w14:paraId="53571F6E" w14:textId="77777777" w:rsidR="00370066" w:rsidRDefault="00370066"/>
    <w:p w14:paraId="505D9EB8" w14:textId="77777777" w:rsidR="00370066" w:rsidRDefault="00370066"/>
    <w:p w14:paraId="329ED7EE" w14:textId="77777777" w:rsidR="00370066" w:rsidRDefault="00370066"/>
    <w:p w14:paraId="12CE8C32" w14:textId="77777777" w:rsidR="00370066" w:rsidRDefault="00370066"/>
    <w:p w14:paraId="18E51FA0" w14:textId="77777777" w:rsidR="00370066" w:rsidRDefault="00370066"/>
    <w:p w14:paraId="28FAFF37" w14:textId="77777777" w:rsidR="00370066" w:rsidRDefault="00370066"/>
    <w:p w14:paraId="401D9C66" w14:textId="77777777" w:rsidR="00370066" w:rsidRDefault="00370066"/>
    <w:p w14:paraId="4B05D078" w14:textId="77777777" w:rsidR="00370066" w:rsidRDefault="00370066"/>
    <w:p w14:paraId="391B5626" w14:textId="77777777" w:rsidR="00370066" w:rsidRDefault="00370066"/>
    <w:p w14:paraId="68C4BF60" w14:textId="77777777" w:rsidR="00370066" w:rsidRDefault="00370066"/>
    <w:p w14:paraId="5EEEC254" w14:textId="77777777" w:rsidR="00370066" w:rsidRDefault="00370066"/>
    <w:p w14:paraId="08A20568" w14:textId="77777777" w:rsidR="00370066" w:rsidRDefault="00370066" w:rsidP="00370066">
      <w:r w:rsidRPr="00370066">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Default="00CB6466" w:rsidP="00370066">
      <w:r>
        <w:fldChar w:fldCharType="begin" w:fldLock="1"/>
      </w:r>
      <w: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fldChar w:fldCharType="separate"/>
      </w:r>
      <w:r w:rsidRPr="00CB6466">
        <w:rPr>
          <w:noProof/>
        </w:rPr>
        <w:t>(Private Property Nigeria, n.d.)</w:t>
      </w:r>
      <w:r>
        <w:fldChar w:fldCharType="end"/>
      </w:r>
    </w:p>
    <w:p w14:paraId="7A4A01EA" w14:textId="6470EBF3" w:rsidR="00CB6466" w:rsidRDefault="00000000" w:rsidP="00370066">
      <w:hyperlink r:id="rId6" w:history="1">
        <w:r w:rsidR="00CB6466" w:rsidRPr="00CB6466">
          <w:rPr>
            <w:rStyle w:val="Hyperlink"/>
          </w:rPr>
          <w:t xml:space="preserve">Find Flats &amp; Apartments </w:t>
        </w:r>
        <w:proofErr w:type="gramStart"/>
        <w:r w:rsidR="00CB6466" w:rsidRPr="00CB6466">
          <w:rPr>
            <w:rStyle w:val="Hyperlink"/>
          </w:rPr>
          <w:t>For</w:t>
        </w:r>
        <w:proofErr w:type="gramEnd"/>
        <w:r w:rsidR="00CB6466" w:rsidRPr="00CB6466">
          <w:rPr>
            <w:rStyle w:val="Hyperlink"/>
          </w:rPr>
          <w:t xml:space="preserve"> Rent in Lagos Island Lagos Island (44 Listed) | Private Property Nigeria</w:t>
        </w:r>
      </w:hyperlink>
      <w:r w:rsidR="00CB6466">
        <w:t xml:space="preserve"> </w:t>
      </w:r>
    </w:p>
    <w:p w14:paraId="3D27FF49" w14:textId="77777777" w:rsidR="00C87D85" w:rsidRDefault="00C87D85" w:rsidP="00370066"/>
    <w:p w14:paraId="468D9DCB" w14:textId="7CFD6193" w:rsidR="00C87D85" w:rsidRDefault="00000000" w:rsidP="00370066">
      <w:hyperlink r:id="rId7" w:history="1">
        <w:r w:rsidR="00C87D85" w:rsidRPr="00C87D85">
          <w:rPr>
            <w:rStyle w:val="Hyperlink"/>
          </w:rPr>
          <w:t xml:space="preserve">Cost Of Living In Lagos Nigeria </w:t>
        </w:r>
        <w:proofErr w:type="gramStart"/>
        <w:r w:rsidR="00C87D85" w:rsidRPr="00C87D85">
          <w:rPr>
            <w:rStyle w:val="Hyperlink"/>
          </w:rPr>
          <w:t>( Detailed</w:t>
        </w:r>
        <w:proofErr w:type="gramEnd"/>
        <w:r w:rsidR="00C87D85" w:rsidRPr="00C87D85">
          <w:rPr>
            <w:rStyle w:val="Hyperlink"/>
          </w:rPr>
          <w:t xml:space="preserve"> Monthly Budget ) (youtube.com)</w:t>
        </w:r>
      </w:hyperlink>
      <w:r w:rsidR="00C87D85">
        <w:t xml:space="preserve"> </w:t>
      </w:r>
    </w:p>
    <w:p w14:paraId="3C47C220" w14:textId="3359BF35" w:rsidR="00C87D85" w:rsidRDefault="00C87D85" w:rsidP="00370066">
      <w:r w:rsidRPr="00C87D85">
        <w:rPr>
          <w:noProof/>
        </w:rPr>
        <w:lastRenderedPageBreak/>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DB3269">
        <w:rPr>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C87D85">
        <w:rPr>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t xml:space="preserve"> </w:t>
      </w:r>
    </w:p>
    <w:p w14:paraId="7B74BF30" w14:textId="77777777" w:rsidR="00C87D85" w:rsidRDefault="00C87D85" w:rsidP="00370066"/>
    <w:p w14:paraId="0EA82932" w14:textId="77777777" w:rsidR="00C87D85" w:rsidRPr="00370066" w:rsidRDefault="00C87D85" w:rsidP="00370066"/>
    <w:p w14:paraId="4AB6280B" w14:textId="77777777" w:rsidR="00370066" w:rsidRPr="00370066" w:rsidRDefault="00370066" w:rsidP="00370066">
      <w:pPr>
        <w:numPr>
          <w:ilvl w:val="0"/>
          <w:numId w:val="1"/>
        </w:numPr>
      </w:pPr>
      <w:r w:rsidRPr="00370066">
        <w:rPr>
          <w:b/>
          <w:bCs/>
        </w:rPr>
        <w:t>Traffic Congestion:</w:t>
      </w:r>
      <w:r w:rsidRPr="00370066">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492B0FDA" w14:textId="77777777" w:rsidR="00370066" w:rsidRDefault="00370066" w:rsidP="00370066">
      <w:pPr>
        <w:numPr>
          <w:ilvl w:val="0"/>
          <w:numId w:val="1"/>
        </w:numPr>
      </w:pPr>
      <w:r w:rsidRPr="00370066">
        <w:rPr>
          <w:b/>
          <w:bCs/>
        </w:rPr>
        <w:t>High Transportation Costs:</w:t>
      </w:r>
      <w:r w:rsidRPr="00370066">
        <w:t xml:space="preserve"> The cost of daily commuting can be substantial, particularly for those using private vehicles or ride-hailing services. Public transportation, while more affordable, can be unreliable and overcrowded, adding to the daily stress of commuters.</w:t>
      </w:r>
    </w:p>
    <w:p w14:paraId="62D04969" w14:textId="4A4C90CC" w:rsidR="00FB71AB" w:rsidRDefault="00000000" w:rsidP="00370066">
      <w:pPr>
        <w:numPr>
          <w:ilvl w:val="0"/>
          <w:numId w:val="1"/>
        </w:numPr>
      </w:pPr>
      <w:hyperlink r:id="rId10" w:history="1">
        <w:r w:rsidR="00FB71AB" w:rsidRPr="00FB71AB">
          <w:rPr>
            <w:rStyle w:val="Hyperlink"/>
          </w:rPr>
          <w:t>Hardship as transport fares skyrocket in Lagos – The Sun Nigeria (sunnewsonline.com)</w:t>
        </w:r>
      </w:hyperlink>
    </w:p>
    <w:p w14:paraId="4BB5AAAB" w14:textId="508873B9" w:rsidR="00FB71AB" w:rsidRPr="00370066" w:rsidRDefault="001413F8" w:rsidP="00370066">
      <w:pPr>
        <w:numPr>
          <w:ilvl w:val="0"/>
          <w:numId w:val="1"/>
        </w:numPr>
      </w:pPr>
      <w:r w:rsidRPr="001413F8">
        <w:rPr>
          <w:noProof/>
        </w:rPr>
        <w:drawing>
          <wp:inline distT="0" distB="0" distL="0" distR="0" wp14:anchorId="1DCC6FB4" wp14:editId="46E60AA8">
            <wp:extent cx="2492195" cy="1770438"/>
            <wp:effectExtent l="0" t="0" r="3810" b="127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2492195" cy="17704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40C0094" w14:textId="77777777" w:rsidR="00370066" w:rsidRPr="00370066" w:rsidRDefault="00370066" w:rsidP="00370066">
      <w:pPr>
        <w:numPr>
          <w:ilvl w:val="0"/>
          <w:numId w:val="1"/>
        </w:numPr>
      </w:pPr>
      <w:r w:rsidRPr="00370066">
        <w:rPr>
          <w:b/>
          <w:bCs/>
        </w:rPr>
        <w:t>Lack of Affordable Housing:</w:t>
      </w:r>
      <w:r w:rsidRPr="00370066">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77777777" w:rsidR="00370066" w:rsidRPr="00370066" w:rsidRDefault="00370066" w:rsidP="00370066">
      <w:pPr>
        <w:numPr>
          <w:ilvl w:val="0"/>
          <w:numId w:val="1"/>
        </w:numPr>
      </w:pPr>
      <w:r w:rsidRPr="00370066">
        <w:rPr>
          <w:b/>
          <w:bCs/>
        </w:rPr>
        <w:lastRenderedPageBreak/>
        <w:t>Inadequate Public Transportation:</w:t>
      </w:r>
      <w:r w:rsidRPr="00370066">
        <w:t xml:space="preserve"> The existing public transportation infrastructure often fails to meet the demands of the commuting population. Issues such as overcrowding, delays, and lack of coverage in certain areas exacerbate the commuting woes of workers.</w:t>
      </w:r>
    </w:p>
    <w:p w14:paraId="406B187A" w14:textId="77777777" w:rsidR="00370066" w:rsidRDefault="00370066" w:rsidP="00370066">
      <w:pPr>
        <w:numPr>
          <w:ilvl w:val="0"/>
          <w:numId w:val="1"/>
        </w:numPr>
      </w:pPr>
      <w:r w:rsidRPr="00370066">
        <w:rPr>
          <w:b/>
          <w:bCs/>
        </w:rPr>
        <w:t>Stress and Health Issues:</w:t>
      </w:r>
      <w:r w:rsidRPr="00370066">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Default="00000000" w:rsidP="00370066">
      <w:pPr>
        <w:numPr>
          <w:ilvl w:val="0"/>
          <w:numId w:val="1"/>
        </w:numPr>
      </w:pPr>
      <w:hyperlink r:id="rId12" w:history="1">
        <w:r w:rsidR="00070C20" w:rsidRPr="005714AE">
          <w:rPr>
            <w:rStyle w:val="Hyperlink"/>
          </w:rPr>
          <w:t>https://autojosh.com/see-how-lagosians-sleep-in-buses-on-their-way-to-work-in-the-morning-photos/</w:t>
        </w:r>
      </w:hyperlink>
    </w:p>
    <w:p w14:paraId="2E82614B" w14:textId="46376748" w:rsidR="00070C20" w:rsidRDefault="00070C20" w:rsidP="00370066">
      <w:pPr>
        <w:numPr>
          <w:ilvl w:val="0"/>
          <w:numId w:val="1"/>
        </w:numPr>
      </w:pPr>
      <w:r>
        <w:rPr>
          <w:noProof/>
        </w:rPr>
        <w:drawing>
          <wp:inline distT="0" distB="0" distL="0" distR="0" wp14:anchorId="062E8E03" wp14:editId="1138AC51">
            <wp:extent cx="5716905" cy="3808730"/>
            <wp:effectExtent l="0" t="0" r="0" b="1270"/>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808730"/>
                    </a:xfrm>
                    <a:prstGeom prst="rect">
                      <a:avLst/>
                    </a:prstGeom>
                    <a:noFill/>
                    <a:ln>
                      <a:noFill/>
                    </a:ln>
                  </pic:spPr>
                </pic:pic>
              </a:graphicData>
            </a:graphic>
          </wp:inline>
        </w:drawing>
      </w:r>
    </w:p>
    <w:p w14:paraId="4BBC0BFB" w14:textId="77777777" w:rsidR="003B383D" w:rsidRDefault="003B383D" w:rsidP="003B383D"/>
    <w:p w14:paraId="7B0707E2" w14:textId="420EF9D1" w:rsidR="003B383D" w:rsidRDefault="00000000" w:rsidP="003B383D">
      <w:hyperlink r:id="rId14" w:history="1">
        <w:r w:rsidR="003B383D" w:rsidRPr="003B383D">
          <w:rPr>
            <w:rStyle w:val="Hyperlink"/>
          </w:rPr>
          <w:t xml:space="preserve">Trending video of </w:t>
        </w:r>
        <w:proofErr w:type="spellStart"/>
        <w:r w:rsidR="003B383D" w:rsidRPr="003B383D">
          <w:rPr>
            <w:rStyle w:val="Hyperlink"/>
          </w:rPr>
          <w:t>Lagosians</w:t>
        </w:r>
        <w:proofErr w:type="spellEnd"/>
        <w:r w:rsidR="003B383D" w:rsidRPr="003B383D">
          <w:rPr>
            <w:rStyle w:val="Hyperlink"/>
          </w:rPr>
          <w:t xml:space="preserve"> heading to work (video) (lindaikejisblog.com)</w:t>
        </w:r>
      </w:hyperlink>
    </w:p>
    <w:p w14:paraId="0B571C42" w14:textId="179C4C3C" w:rsidR="002E563B" w:rsidRDefault="003B383D" w:rsidP="002E563B">
      <w:r>
        <w:rPr>
          <w:noProof/>
        </w:rPr>
        <w:lastRenderedPageBreak/>
        <w:drawing>
          <wp:inline distT="0" distB="0" distL="0" distR="0" wp14:anchorId="727224B1" wp14:editId="5ADE2773">
            <wp:extent cx="5025390" cy="5041265"/>
            <wp:effectExtent l="0" t="0" r="3810" b="698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5390" cy="5041265"/>
                    </a:xfrm>
                    <a:prstGeom prst="rect">
                      <a:avLst/>
                    </a:prstGeom>
                    <a:noFill/>
                    <a:ln>
                      <a:noFill/>
                    </a:ln>
                  </pic:spPr>
                </pic:pic>
              </a:graphicData>
            </a:graphic>
          </wp:inline>
        </w:drawing>
      </w:r>
    </w:p>
    <w:p w14:paraId="68638416" w14:textId="77777777" w:rsidR="002E563B" w:rsidRDefault="002E563B" w:rsidP="002E563B"/>
    <w:p w14:paraId="0AE63524" w14:textId="77777777" w:rsidR="006E2FED" w:rsidRDefault="006E2FED" w:rsidP="002E563B"/>
    <w:p w14:paraId="31C8EFDE" w14:textId="77777777" w:rsidR="006E2FED" w:rsidRPr="00370066" w:rsidRDefault="006E2FED" w:rsidP="002E563B"/>
    <w:p w14:paraId="6796D2E4" w14:textId="77777777" w:rsidR="00370066" w:rsidRPr="00370066" w:rsidRDefault="00370066" w:rsidP="00370066">
      <w:pPr>
        <w:numPr>
          <w:ilvl w:val="0"/>
          <w:numId w:val="1"/>
        </w:numPr>
      </w:pPr>
      <w:r w:rsidRPr="00370066">
        <w:rPr>
          <w:b/>
          <w:bCs/>
        </w:rPr>
        <w:t>Safety Concerns:</w:t>
      </w:r>
      <w:r w:rsidRPr="00370066">
        <w:t xml:space="preserve"> Commuting in Lagos can also pose safety risks, particularly during early morning or late evening hours. Concerns about personal safety during commutes add another layer of stress for workers.</w:t>
      </w:r>
    </w:p>
    <w:p w14:paraId="2025551D" w14:textId="77777777" w:rsidR="00370066" w:rsidRDefault="00370066" w:rsidP="00370066">
      <w:pPr>
        <w:numPr>
          <w:ilvl w:val="0"/>
          <w:numId w:val="1"/>
        </w:numPr>
      </w:pPr>
      <w:r w:rsidRPr="00370066">
        <w:rPr>
          <w:b/>
          <w:bCs/>
        </w:rPr>
        <w:t>Work-Life Balance:</w:t>
      </w:r>
      <w:r w:rsidRPr="00370066">
        <w:t xml:space="preserve"> The long hours spent commuting reduce the time available for personal activities, family, and rest, negatively impacting the work-life balance of many employees.</w:t>
      </w:r>
    </w:p>
    <w:p w14:paraId="6788B656" w14:textId="720CABE2" w:rsidR="00E35DD4" w:rsidRDefault="00000000" w:rsidP="00E35DD4">
      <w:hyperlink r:id="rId16" w:history="1">
        <w:r w:rsidR="00E35DD4" w:rsidRPr="00E35DD4">
          <w:rPr>
            <w:rStyle w:val="Hyperlink"/>
          </w:rPr>
          <w:t>‘One-chance’ in Lagos: how criminal gangs rob city commuters (theconversation.com)</w:t>
        </w:r>
      </w:hyperlink>
    </w:p>
    <w:p w14:paraId="405994C7" w14:textId="77777777" w:rsidR="00E35DD4" w:rsidRDefault="00E35DD4" w:rsidP="00E35DD4"/>
    <w:p w14:paraId="65D5C173" w14:textId="077F8766" w:rsidR="00E35DD4" w:rsidRDefault="00E35DD4" w:rsidP="00E35DD4">
      <w:r w:rsidRPr="00E35DD4">
        <w:rPr>
          <w:noProof/>
        </w:rPr>
        <w:lastRenderedPageBreak/>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6DD56C7C" w14:textId="77777777" w:rsidR="004B2E80" w:rsidRDefault="004B2E80" w:rsidP="00E35DD4"/>
    <w:p w14:paraId="19A20F89" w14:textId="77777777" w:rsidR="004B2E80" w:rsidRDefault="004B2E80" w:rsidP="00E35DD4"/>
    <w:p w14:paraId="5E0FD7F8" w14:textId="77777777" w:rsidR="004B2E80" w:rsidRDefault="004B2E80" w:rsidP="00E35DD4"/>
    <w:p w14:paraId="5D858DAB" w14:textId="77777777" w:rsidR="004B2E80" w:rsidRPr="00370066" w:rsidRDefault="004B2E80" w:rsidP="00E35DD4"/>
    <w:p w14:paraId="533EFCAC" w14:textId="77777777" w:rsidR="00370066" w:rsidRPr="00370066" w:rsidRDefault="00370066" w:rsidP="00370066">
      <w:r w:rsidRPr="00370066">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Default="00370066"/>
    <w:p w14:paraId="12F14E62" w14:textId="77777777" w:rsidR="00DD5C21" w:rsidRDefault="00DD5C21"/>
    <w:p w14:paraId="4E58AF09" w14:textId="77777777" w:rsidR="00DD5C21" w:rsidRDefault="00DD5C21"/>
    <w:p w14:paraId="3B3FD745" w14:textId="77777777" w:rsidR="00DD5C21" w:rsidRDefault="00DD5C21"/>
    <w:p w14:paraId="1B32343B" w14:textId="77777777" w:rsidR="00DD5C21" w:rsidRDefault="00DD5C21"/>
    <w:p w14:paraId="700A7DD1" w14:textId="77777777" w:rsidR="00DD5C21" w:rsidRDefault="00DD5C21"/>
    <w:p w14:paraId="5D89B894" w14:textId="77777777" w:rsidR="00DD5C21" w:rsidRDefault="00DD5C21"/>
    <w:p w14:paraId="077AF723" w14:textId="77777777" w:rsidR="00DD5C21" w:rsidRDefault="00DD5C21"/>
    <w:p w14:paraId="1367A660" w14:textId="77777777" w:rsidR="00DD5C21" w:rsidRDefault="00DD5C21"/>
    <w:p w14:paraId="0A666E3F" w14:textId="77777777" w:rsidR="00DD5C21" w:rsidRDefault="00DD5C21"/>
    <w:p w14:paraId="16A0114D" w14:textId="77777777" w:rsidR="00DD5C21" w:rsidRDefault="00DD5C21"/>
    <w:p w14:paraId="15C4631C" w14:textId="77777777" w:rsidR="00DD5C21" w:rsidRDefault="00DD5C21"/>
    <w:p w14:paraId="2A1ADC20" w14:textId="77777777" w:rsidR="00DD5C21" w:rsidRDefault="00DD5C21"/>
    <w:p w14:paraId="637B7EE1" w14:textId="77777777" w:rsidR="00DD5C21" w:rsidRPr="00DD5C21" w:rsidRDefault="00DD5C21" w:rsidP="00DD5C21">
      <w:pPr>
        <w:rPr>
          <w:b/>
          <w:bCs/>
        </w:rPr>
      </w:pPr>
      <w:r w:rsidRPr="00DD5C21">
        <w:rPr>
          <w:b/>
          <w:bCs/>
        </w:rPr>
        <w:lastRenderedPageBreak/>
        <w:t>Existing Solutions to Commuting and Housing Challenges in Lagos</w:t>
      </w:r>
    </w:p>
    <w:p w14:paraId="13BF73FA" w14:textId="77777777" w:rsidR="00DD5C21" w:rsidRPr="00DD5C21" w:rsidRDefault="00DD5C21" w:rsidP="00DD5C21">
      <w:r w:rsidRPr="00DD5C21">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DD5C21" w:rsidRDefault="00DD5C21" w:rsidP="00DD5C21">
      <w:pPr>
        <w:rPr>
          <w:b/>
          <w:bCs/>
        </w:rPr>
      </w:pPr>
      <w:r w:rsidRPr="00DD5C21">
        <w:rPr>
          <w:b/>
          <w:bCs/>
        </w:rPr>
        <w:t>1. Improved Public Transportation Infrastructure</w:t>
      </w:r>
    </w:p>
    <w:p w14:paraId="186358A4" w14:textId="77777777" w:rsidR="00DD5C21" w:rsidRPr="00DD5C21" w:rsidRDefault="00DD5C21" w:rsidP="00DD5C21">
      <w:r w:rsidRPr="00DD5C21">
        <w:rPr>
          <w:b/>
          <w:bCs/>
        </w:rPr>
        <w:t>Bus Rapid Transit (BRT) System:</w:t>
      </w:r>
      <w:r w:rsidRPr="00DD5C21">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DD5C21" w:rsidRDefault="00DD5C21" w:rsidP="00DD5C21">
      <w:pPr>
        <w:numPr>
          <w:ilvl w:val="0"/>
          <w:numId w:val="2"/>
        </w:numPr>
      </w:pPr>
      <w:r w:rsidRPr="00DD5C21">
        <w:rPr>
          <w:b/>
          <w:bCs/>
        </w:rPr>
        <w:t>Scholarly Citation:</w:t>
      </w:r>
      <w:r w:rsidRPr="00DD5C21">
        <w:t xml:space="preserve"> "The implementation of the BRT system in Lagos has significantly improved the efficiency of public transportation, reducing travel time for commuters" (Oni &amp; Okanlawon, 2011).</w:t>
      </w:r>
    </w:p>
    <w:p w14:paraId="28663361" w14:textId="77777777" w:rsidR="00DD5C21" w:rsidRPr="00DD5C21" w:rsidRDefault="00DD5C21" w:rsidP="00DD5C21">
      <w:pPr>
        <w:numPr>
          <w:ilvl w:val="0"/>
          <w:numId w:val="2"/>
        </w:numPr>
      </w:pPr>
      <w:r w:rsidRPr="00DD5C21">
        <w:rPr>
          <w:b/>
          <w:bCs/>
        </w:rPr>
        <w:t>Reference:</w:t>
      </w:r>
      <w:r w:rsidRPr="00DD5C21">
        <w:t xml:space="preserve"> Oni, S. I., &amp; Okanlawon, K. R. (2011). The Lagos State Bus Rapid Transit System: An overview. </w:t>
      </w:r>
      <w:r w:rsidRPr="00DD5C21">
        <w:rPr>
          <w:b/>
          <w:bCs/>
        </w:rPr>
        <w:t>Journal of Transport Geography, 19</w:t>
      </w:r>
      <w:r w:rsidRPr="00DD5C21">
        <w:t>(4), 1218-1222.</w:t>
      </w:r>
    </w:p>
    <w:p w14:paraId="73CDC68F" w14:textId="77777777" w:rsidR="00DD5C21" w:rsidRPr="00DD5C21" w:rsidRDefault="00DD5C21" w:rsidP="00DD5C21">
      <w:r w:rsidRPr="00DD5C21">
        <w:rPr>
          <w:noProof/>
        </w:rPr>
        <mc:AlternateContent>
          <mc:Choice Requires="wps">
            <w:drawing>
              <wp:inline distT="0" distB="0" distL="0" distR="0" wp14:anchorId="787C940B" wp14:editId="5E486D0B">
                <wp:extent cx="304800" cy="304800"/>
                <wp:effectExtent l="0" t="0" r="0" b="0"/>
                <wp:docPr id="1968352429" name="Rectangle 4" descr="BRT Syste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2952B95" id="Rectangle 4" o:spid="_x0000_s1026" alt="BRT Syste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47503D" w14:textId="77777777" w:rsidR="00DD5C21" w:rsidRPr="00DD5C21" w:rsidRDefault="00DD5C21" w:rsidP="00DD5C21">
      <w:pPr>
        <w:rPr>
          <w:b/>
          <w:bCs/>
        </w:rPr>
      </w:pPr>
      <w:r w:rsidRPr="00DD5C21">
        <w:rPr>
          <w:b/>
          <w:bCs/>
        </w:rPr>
        <w:t>2. Development of Affordable Housing Projects</w:t>
      </w:r>
    </w:p>
    <w:p w14:paraId="22DE0A68" w14:textId="77777777" w:rsidR="00DD5C21" w:rsidRPr="00DD5C21" w:rsidRDefault="00DD5C21" w:rsidP="00DD5C21">
      <w:r w:rsidRPr="00DD5C21">
        <w:rPr>
          <w:b/>
          <w:bCs/>
        </w:rPr>
        <w:t>Public-Private Partnerships (PPP):</w:t>
      </w:r>
      <w:r w:rsidRPr="00DD5C21">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DD5C21" w:rsidRDefault="00DD5C21" w:rsidP="00DD5C21">
      <w:pPr>
        <w:numPr>
          <w:ilvl w:val="0"/>
          <w:numId w:val="3"/>
        </w:numPr>
      </w:pPr>
      <w:r w:rsidRPr="00DD5C21">
        <w:rPr>
          <w:b/>
          <w:bCs/>
        </w:rPr>
        <w:t>Scholarly Citation:</w:t>
      </w:r>
      <w:r w:rsidRPr="00DD5C21">
        <w:t xml:space="preserve"> "Public-private partnerships in Lagos have facilitated the development of affordable housing, addressing the significant housing deficit in the city" (</w:t>
      </w:r>
      <w:proofErr w:type="spellStart"/>
      <w:r w:rsidRPr="00DD5C21">
        <w:t>Ibem</w:t>
      </w:r>
      <w:proofErr w:type="spellEnd"/>
      <w:r w:rsidRPr="00DD5C21">
        <w:t>, 2011).</w:t>
      </w:r>
    </w:p>
    <w:p w14:paraId="6B4FB01F" w14:textId="77777777" w:rsidR="00DD5C21" w:rsidRPr="00DD5C21" w:rsidRDefault="00DD5C21" w:rsidP="00DD5C21">
      <w:pPr>
        <w:numPr>
          <w:ilvl w:val="0"/>
          <w:numId w:val="3"/>
        </w:numPr>
      </w:pPr>
      <w:r w:rsidRPr="00DD5C21">
        <w:rPr>
          <w:b/>
          <w:bCs/>
        </w:rPr>
        <w:t>Reference:</w:t>
      </w:r>
      <w:r w:rsidRPr="00DD5C21">
        <w:t xml:space="preserve"> </w:t>
      </w:r>
      <w:proofErr w:type="spellStart"/>
      <w:r w:rsidRPr="00DD5C21">
        <w:t>Ibem</w:t>
      </w:r>
      <w:proofErr w:type="spellEnd"/>
      <w:r w:rsidRPr="00DD5C21">
        <w:t xml:space="preserve">, E. O. (2011). Public-private partnerships (PPPs) in housing provision in Lagos Megacity Region, Nigeria. </w:t>
      </w:r>
      <w:r w:rsidRPr="00DD5C21">
        <w:rPr>
          <w:b/>
          <w:bCs/>
        </w:rPr>
        <w:t>International Journal of Housing Policy, 11</w:t>
      </w:r>
      <w:r w:rsidRPr="00DD5C21">
        <w:t>(2), 133-154.</w:t>
      </w:r>
    </w:p>
    <w:p w14:paraId="6B2477DD" w14:textId="77777777" w:rsidR="00DD5C21" w:rsidRPr="00DD5C21" w:rsidRDefault="00DD5C21" w:rsidP="00DD5C21">
      <w:pPr>
        <w:rPr>
          <w:b/>
          <w:bCs/>
        </w:rPr>
      </w:pPr>
      <w:r w:rsidRPr="00DD5C21">
        <w:rPr>
          <w:b/>
          <w:bCs/>
        </w:rPr>
        <w:t>3. Ride-Hailing Services</w:t>
      </w:r>
    </w:p>
    <w:p w14:paraId="71175AFC" w14:textId="77777777" w:rsidR="00DD5C21" w:rsidRPr="00DD5C21" w:rsidRDefault="00DD5C21" w:rsidP="00DD5C21">
      <w:r w:rsidRPr="00DD5C21">
        <w:rPr>
          <w:b/>
          <w:bCs/>
        </w:rPr>
        <w:t>Ride-Hailing Platforms:</w:t>
      </w:r>
      <w:r w:rsidRPr="00DD5C21">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DD5C21" w:rsidRDefault="00DD5C21" w:rsidP="00DD5C21">
      <w:pPr>
        <w:numPr>
          <w:ilvl w:val="0"/>
          <w:numId w:val="4"/>
        </w:numPr>
      </w:pPr>
      <w:r w:rsidRPr="00DD5C21">
        <w:rPr>
          <w:b/>
          <w:bCs/>
        </w:rPr>
        <w:t>Scholarly Citation:</w:t>
      </w:r>
      <w:r w:rsidRPr="00DD5C21">
        <w:t xml:space="preserve"> "Ride-hailing services have emerged as a significant alternative to traditional public transportation in Lagos, offering flexibility and convenience to commuters" (Afolabi &amp; Gbadamosi, 2017).</w:t>
      </w:r>
    </w:p>
    <w:p w14:paraId="31013EC7" w14:textId="77777777" w:rsidR="00DD5C21" w:rsidRPr="00DD5C21" w:rsidRDefault="00DD5C21" w:rsidP="00DD5C21">
      <w:pPr>
        <w:numPr>
          <w:ilvl w:val="0"/>
          <w:numId w:val="4"/>
        </w:numPr>
      </w:pPr>
      <w:r w:rsidRPr="00DD5C21">
        <w:rPr>
          <w:b/>
          <w:bCs/>
        </w:rPr>
        <w:t>Reference:</w:t>
      </w:r>
      <w:r w:rsidRPr="00DD5C21">
        <w:t xml:space="preserve"> Afolabi, O. J., &amp; Gbadamosi, K. T. (2017). The rise of ride-hailing services in Lagos, Nigeria: Opportunities and challenges. </w:t>
      </w:r>
      <w:r w:rsidRPr="00DD5C21">
        <w:rPr>
          <w:b/>
          <w:bCs/>
        </w:rPr>
        <w:t>Journal of Sustainable Development in Africa, 19</w:t>
      </w:r>
      <w:r w:rsidRPr="00DD5C21">
        <w:t>(1), 118-129.</w:t>
      </w:r>
    </w:p>
    <w:p w14:paraId="17D230DC" w14:textId="77777777" w:rsidR="00DD5C21" w:rsidRPr="00DD5C21" w:rsidRDefault="00DD5C21" w:rsidP="00DD5C21">
      <w:pPr>
        <w:rPr>
          <w:b/>
          <w:bCs/>
        </w:rPr>
      </w:pPr>
      <w:r w:rsidRPr="00DD5C21">
        <w:rPr>
          <w:b/>
          <w:bCs/>
        </w:rPr>
        <w:t>4. Expansion of Rail Services</w:t>
      </w:r>
    </w:p>
    <w:p w14:paraId="75A93638" w14:textId="77777777" w:rsidR="00DD5C21" w:rsidRPr="00DD5C21" w:rsidRDefault="00DD5C21" w:rsidP="00DD5C21">
      <w:r w:rsidRPr="00DD5C21">
        <w:rPr>
          <w:b/>
          <w:bCs/>
        </w:rPr>
        <w:lastRenderedPageBreak/>
        <w:t>Lagos Light Rail Project:</w:t>
      </w:r>
      <w:r w:rsidRPr="00DD5C21">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DD5C21" w:rsidRDefault="00DD5C21" w:rsidP="00DD5C21">
      <w:pPr>
        <w:numPr>
          <w:ilvl w:val="0"/>
          <w:numId w:val="5"/>
        </w:numPr>
      </w:pPr>
      <w:r w:rsidRPr="00DD5C21">
        <w:rPr>
          <w:b/>
          <w:bCs/>
        </w:rPr>
        <w:t>Scholarly Citation:</w:t>
      </w:r>
      <w:r w:rsidRPr="00DD5C21">
        <w:t xml:space="preserve"> "The Lagos Light Rail Project is expected to significantly enhance public transportation efficiency and reduce congestion on key commuter routes" (</w:t>
      </w:r>
      <w:proofErr w:type="spellStart"/>
      <w:r w:rsidRPr="00DD5C21">
        <w:t>Olukoju</w:t>
      </w:r>
      <w:proofErr w:type="spellEnd"/>
      <w:r w:rsidRPr="00DD5C21">
        <w:t>, 2003).</w:t>
      </w:r>
    </w:p>
    <w:p w14:paraId="366772D1" w14:textId="77777777" w:rsidR="00DD5C21" w:rsidRPr="00DD5C21" w:rsidRDefault="00DD5C21" w:rsidP="00DD5C21">
      <w:pPr>
        <w:numPr>
          <w:ilvl w:val="0"/>
          <w:numId w:val="5"/>
        </w:numPr>
      </w:pPr>
      <w:r w:rsidRPr="00DD5C21">
        <w:rPr>
          <w:b/>
          <w:bCs/>
        </w:rPr>
        <w:t>Reference:</w:t>
      </w:r>
      <w:r w:rsidRPr="00DD5C21">
        <w:t xml:space="preserve"> </w:t>
      </w:r>
      <w:proofErr w:type="spellStart"/>
      <w:r w:rsidRPr="00DD5C21">
        <w:t>Olukoju</w:t>
      </w:r>
      <w:proofErr w:type="spellEnd"/>
      <w:r w:rsidRPr="00DD5C21">
        <w:t xml:space="preserve">, A. (2003). Infrastructure development and urban facilities in Lagos, 1861-2000. </w:t>
      </w:r>
      <w:r w:rsidRPr="00DD5C21">
        <w:rPr>
          <w:b/>
          <w:bCs/>
        </w:rPr>
        <w:t>Ibadan Journal of History, 12</w:t>
      </w:r>
      <w:r w:rsidRPr="00DD5C21">
        <w:t>(2), 45-67.</w:t>
      </w:r>
    </w:p>
    <w:p w14:paraId="39AC9D42" w14:textId="77777777" w:rsidR="00DD5C21" w:rsidRPr="00DD5C21" w:rsidRDefault="00DD5C21" w:rsidP="00DD5C21">
      <w:pPr>
        <w:rPr>
          <w:b/>
          <w:bCs/>
        </w:rPr>
      </w:pPr>
      <w:r w:rsidRPr="00DD5C21">
        <w:rPr>
          <w:b/>
          <w:bCs/>
        </w:rPr>
        <w:t>5. Employee Shuttle Services</w:t>
      </w:r>
    </w:p>
    <w:p w14:paraId="2E19C4F2" w14:textId="77777777" w:rsidR="00DD5C21" w:rsidRPr="00DD5C21" w:rsidRDefault="00DD5C21" w:rsidP="00DD5C21">
      <w:r w:rsidRPr="00DD5C21">
        <w:rPr>
          <w:b/>
          <w:bCs/>
        </w:rPr>
        <w:t>Corporate Shuttle Services:</w:t>
      </w:r>
      <w:r w:rsidRPr="00DD5C21">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DD5C21" w:rsidRDefault="00DD5C21" w:rsidP="00DD5C21">
      <w:pPr>
        <w:numPr>
          <w:ilvl w:val="0"/>
          <w:numId w:val="6"/>
        </w:numPr>
      </w:pPr>
      <w:r w:rsidRPr="00DD5C21">
        <w:rPr>
          <w:b/>
          <w:bCs/>
        </w:rPr>
        <w:t>Scholarly Citation:</w:t>
      </w:r>
      <w:r w:rsidRPr="00DD5C21">
        <w:t xml:space="preserve"> "Employee shuttle services have been shown to effectively reduce traffic congestion and improve commuting efficiency for corporate workers" (Adeola, 2010).</w:t>
      </w:r>
    </w:p>
    <w:p w14:paraId="35E89CB5" w14:textId="77777777" w:rsidR="00DD5C21" w:rsidRPr="00DD5C21" w:rsidRDefault="00DD5C21" w:rsidP="00DD5C21">
      <w:pPr>
        <w:numPr>
          <w:ilvl w:val="0"/>
          <w:numId w:val="6"/>
        </w:numPr>
      </w:pPr>
      <w:r w:rsidRPr="00DD5C21">
        <w:rPr>
          <w:b/>
          <w:bCs/>
        </w:rPr>
        <w:t>Reference:</w:t>
      </w:r>
      <w:r w:rsidRPr="00DD5C21">
        <w:t xml:space="preserve"> Adeola, F. O. (2010). Corporate transportation solutions and their impact on urban traffic congestion in Lagos. </w:t>
      </w:r>
      <w:r w:rsidRPr="00DD5C21">
        <w:rPr>
          <w:b/>
          <w:bCs/>
        </w:rPr>
        <w:t>Journal of Urban Transportation, 15</w:t>
      </w:r>
      <w:r w:rsidRPr="00DD5C21">
        <w:t>(3), 89-102.</w:t>
      </w:r>
    </w:p>
    <w:p w14:paraId="37D0909D" w14:textId="77777777" w:rsidR="00DD5C21" w:rsidRPr="00DD5C21" w:rsidRDefault="00DD5C21" w:rsidP="00DD5C21">
      <w:pPr>
        <w:rPr>
          <w:b/>
          <w:bCs/>
        </w:rPr>
      </w:pPr>
      <w:r w:rsidRPr="00DD5C21">
        <w:rPr>
          <w:b/>
          <w:bCs/>
        </w:rPr>
        <w:t>6. Co-Living Spaces</w:t>
      </w:r>
    </w:p>
    <w:p w14:paraId="5748AE1A" w14:textId="77777777" w:rsidR="00DD5C21" w:rsidRPr="00DD5C21" w:rsidRDefault="00DD5C21" w:rsidP="00DD5C21">
      <w:r w:rsidRPr="00DD5C21">
        <w:rPr>
          <w:b/>
          <w:bCs/>
        </w:rPr>
        <w:t>Co-Living Communities:</w:t>
      </w:r>
      <w:r w:rsidRPr="00DD5C21">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DD5C21" w:rsidRDefault="00DD5C21" w:rsidP="00DD5C21">
      <w:pPr>
        <w:numPr>
          <w:ilvl w:val="0"/>
          <w:numId w:val="7"/>
        </w:numPr>
      </w:pPr>
      <w:r w:rsidRPr="00DD5C21">
        <w:rPr>
          <w:b/>
          <w:bCs/>
        </w:rPr>
        <w:t>Scholarly Citation:</w:t>
      </w:r>
      <w:r w:rsidRPr="00DD5C21">
        <w:t xml:space="preserve"> "Co-living spaces represent an innovative approach to urban housing, fostering community while addressing affordability and convenience" (Ting &amp; Chien, 2013).</w:t>
      </w:r>
    </w:p>
    <w:p w14:paraId="6F6F7ECB" w14:textId="77777777" w:rsidR="00DD5C21" w:rsidRPr="00DD5C21" w:rsidRDefault="00DD5C21" w:rsidP="00DD5C21">
      <w:pPr>
        <w:numPr>
          <w:ilvl w:val="0"/>
          <w:numId w:val="7"/>
        </w:numPr>
      </w:pPr>
      <w:r w:rsidRPr="00DD5C21">
        <w:rPr>
          <w:b/>
          <w:bCs/>
        </w:rPr>
        <w:t>Reference:</w:t>
      </w:r>
      <w:r w:rsidRPr="00DD5C21">
        <w:t xml:space="preserve"> Ting, H., &amp; Chien, S. (2013). Co-living as an innovative housing solution for urban millennials. </w:t>
      </w:r>
      <w:r w:rsidRPr="00DD5C21">
        <w:rPr>
          <w:b/>
          <w:bCs/>
        </w:rPr>
        <w:t>Urban Studies Journal, 50</w:t>
      </w:r>
      <w:r w:rsidRPr="00DD5C21">
        <w:t>(6), 1123-1140.</w:t>
      </w:r>
    </w:p>
    <w:p w14:paraId="2360187A" w14:textId="77777777" w:rsidR="00DD5C21" w:rsidRPr="00DD5C21" w:rsidRDefault="00DD5C21" w:rsidP="00DD5C21">
      <w:r w:rsidRPr="00DD5C21">
        <w:rPr>
          <w:noProof/>
        </w:rPr>
        <mc:AlternateContent>
          <mc:Choice Requires="wps">
            <w:drawing>
              <wp:inline distT="0" distB="0" distL="0" distR="0" wp14:anchorId="1B8C335D" wp14:editId="6C9B2DA1">
                <wp:extent cx="304800" cy="304800"/>
                <wp:effectExtent l="0" t="0" r="0" b="0"/>
                <wp:docPr id="716760221" name="Rectangle 3" descr="Co-Living Spa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EC3F3F" id="Rectangle 3" o:spid="_x0000_s1026" alt="Co-Living Spac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97B4FF" w14:textId="77777777" w:rsidR="00DD5C21" w:rsidRPr="00DD5C21" w:rsidRDefault="00DD5C21" w:rsidP="00DD5C21">
      <w:pPr>
        <w:rPr>
          <w:b/>
          <w:bCs/>
        </w:rPr>
      </w:pPr>
      <w:r w:rsidRPr="00DD5C21">
        <w:rPr>
          <w:b/>
          <w:bCs/>
        </w:rPr>
        <w:t>Conclusion</w:t>
      </w:r>
    </w:p>
    <w:p w14:paraId="2F0768B7" w14:textId="77777777" w:rsidR="00DD5C21" w:rsidRPr="00DD5C21" w:rsidRDefault="00DD5C21" w:rsidP="00DD5C21">
      <w:r w:rsidRPr="00DD5C21">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Default="00DD5C21"/>
    <w:p w14:paraId="6B8421D4" w14:textId="77777777" w:rsidR="00DD5C21" w:rsidRDefault="00DD5C21"/>
    <w:p w14:paraId="4712A226" w14:textId="77777777" w:rsidR="00DD5C21" w:rsidRDefault="00DD5C21"/>
    <w:p w14:paraId="30E36771" w14:textId="77777777" w:rsidR="00DD5C21" w:rsidRDefault="00DD5C21"/>
    <w:p w14:paraId="1F043983" w14:textId="77777777" w:rsidR="00DD5C21" w:rsidRDefault="00DD5C21"/>
    <w:p w14:paraId="001F19CE" w14:textId="77777777" w:rsidR="00DD5C21" w:rsidRDefault="00DD5C21"/>
    <w:p w14:paraId="442DA4B0" w14:textId="77777777" w:rsidR="00DD5C21" w:rsidRDefault="00DD5C21"/>
    <w:p w14:paraId="2613DE44" w14:textId="77777777" w:rsidR="00DD5C21" w:rsidRDefault="00DD5C21"/>
    <w:p w14:paraId="63428EE6" w14:textId="77777777" w:rsidR="00DD5C21" w:rsidRDefault="00DD5C21"/>
    <w:p w14:paraId="0B70F03D" w14:textId="77777777" w:rsidR="00DD5C21" w:rsidRDefault="00DD5C21"/>
    <w:p w14:paraId="06BD101B" w14:textId="77777777" w:rsidR="00DD5C21" w:rsidRDefault="00DD5C21"/>
    <w:p w14:paraId="1E1F9B46" w14:textId="77777777" w:rsidR="00DD5C21" w:rsidRDefault="00DD5C21"/>
    <w:p w14:paraId="3D94A080" w14:textId="77777777" w:rsidR="00DD5C21" w:rsidRDefault="00DD5C21"/>
    <w:p w14:paraId="09DE20B3" w14:textId="77777777" w:rsidR="00C91E34" w:rsidRDefault="00C91E34"/>
    <w:p w14:paraId="29993078" w14:textId="77777777" w:rsidR="00C91E34" w:rsidRPr="00C91E34" w:rsidRDefault="00C91E34" w:rsidP="00C91E34">
      <w:pPr>
        <w:rPr>
          <w:b/>
          <w:bCs/>
        </w:rPr>
      </w:pPr>
      <w:r w:rsidRPr="00C91E34">
        <w:rPr>
          <w:b/>
          <w:bCs/>
        </w:rPr>
        <w:t>Discoveries and Opportunities</w:t>
      </w:r>
    </w:p>
    <w:p w14:paraId="74E54355" w14:textId="77777777" w:rsidR="00C91E34" w:rsidRPr="00C91E34" w:rsidRDefault="00C91E34" w:rsidP="00C91E34">
      <w:r w:rsidRPr="00C91E34">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C91E34" w:rsidRDefault="00C91E34" w:rsidP="00C91E34">
      <w:pPr>
        <w:rPr>
          <w:b/>
          <w:bCs/>
        </w:rPr>
      </w:pPr>
      <w:r w:rsidRPr="00C91E34">
        <w:rPr>
          <w:b/>
          <w:bCs/>
        </w:rPr>
        <w:t>1. High Demand for Affordable Housing</w:t>
      </w:r>
    </w:p>
    <w:p w14:paraId="4B386F3D" w14:textId="77777777" w:rsidR="00C91E34" w:rsidRPr="00C91E34" w:rsidRDefault="00C91E34" w:rsidP="00C91E34">
      <w:r w:rsidRPr="00C91E34">
        <w:rPr>
          <w:b/>
          <w:bCs/>
        </w:rPr>
        <w:t>Discovery:</w:t>
      </w:r>
      <w:r w:rsidRPr="00C91E34">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C91E34" w:rsidRDefault="00C91E34" w:rsidP="00C91E34">
      <w:pPr>
        <w:numPr>
          <w:ilvl w:val="0"/>
          <w:numId w:val="8"/>
        </w:numPr>
      </w:pPr>
      <w:r w:rsidRPr="00C91E34">
        <w:rPr>
          <w:b/>
          <w:bCs/>
        </w:rPr>
        <w:t>Scholarly Citation:</w:t>
      </w:r>
      <w:r w:rsidRPr="00C91E34">
        <w:t xml:space="preserve"> "The acute shortage of affordable housing in Lagos Island has exacerbated the commuting burden on workers, necessitating innovative housing solutions" (</w:t>
      </w:r>
      <w:proofErr w:type="spellStart"/>
      <w:r w:rsidRPr="00C91E34">
        <w:t>Akinmoladun</w:t>
      </w:r>
      <w:proofErr w:type="spellEnd"/>
      <w:r w:rsidRPr="00C91E34">
        <w:t xml:space="preserve"> &amp; </w:t>
      </w:r>
      <w:proofErr w:type="spellStart"/>
      <w:r w:rsidRPr="00C91E34">
        <w:t>Oluwoye</w:t>
      </w:r>
      <w:proofErr w:type="spellEnd"/>
      <w:r w:rsidRPr="00C91E34">
        <w:t>, 2007).</w:t>
      </w:r>
    </w:p>
    <w:p w14:paraId="3EC6ECC5" w14:textId="77777777" w:rsidR="00C91E34" w:rsidRPr="00C91E34" w:rsidRDefault="00C91E34" w:rsidP="00C91E34">
      <w:pPr>
        <w:numPr>
          <w:ilvl w:val="0"/>
          <w:numId w:val="8"/>
        </w:numPr>
      </w:pPr>
      <w:r w:rsidRPr="00C91E34">
        <w:rPr>
          <w:b/>
          <w:bCs/>
        </w:rPr>
        <w:t>Reference:</w:t>
      </w:r>
      <w:r w:rsidRPr="00C91E34">
        <w:t xml:space="preserve"> </w:t>
      </w:r>
      <w:proofErr w:type="spellStart"/>
      <w:r w:rsidRPr="00C91E34">
        <w:t>Akinmoladun</w:t>
      </w:r>
      <w:proofErr w:type="spellEnd"/>
      <w:r w:rsidRPr="00C91E34">
        <w:t xml:space="preserve">, O. I., &amp; </w:t>
      </w:r>
      <w:proofErr w:type="spellStart"/>
      <w:r w:rsidRPr="00C91E34">
        <w:t>Oluwoye</w:t>
      </w:r>
      <w:proofErr w:type="spellEnd"/>
      <w:r w:rsidRPr="00C91E34">
        <w:t xml:space="preserve">, J. (2007). An assessment of why the problems of housing shortages persist in developing countries: A case of study of Lagos Metropolis, Nigeria. </w:t>
      </w:r>
      <w:r w:rsidRPr="00C91E34">
        <w:rPr>
          <w:b/>
          <w:bCs/>
        </w:rPr>
        <w:t>Pakistan Journal of Social Sciences, 4</w:t>
      </w:r>
      <w:r w:rsidRPr="00C91E34">
        <w:t>(4), 589-598.</w:t>
      </w:r>
    </w:p>
    <w:p w14:paraId="70760FCA" w14:textId="77777777" w:rsidR="00C91E34" w:rsidRPr="00C91E34" w:rsidRDefault="00C91E34" w:rsidP="00C91E34">
      <w:pPr>
        <w:rPr>
          <w:b/>
          <w:bCs/>
        </w:rPr>
      </w:pPr>
      <w:r w:rsidRPr="00C91E34">
        <w:rPr>
          <w:b/>
          <w:bCs/>
        </w:rPr>
        <w:t>2. Potential for Co-Accommodation Hostels</w:t>
      </w:r>
    </w:p>
    <w:p w14:paraId="7C48AA7F" w14:textId="77777777" w:rsidR="00C91E34" w:rsidRPr="00C91E34" w:rsidRDefault="00C91E34" w:rsidP="00C91E34">
      <w:r w:rsidRPr="00C91E34">
        <w:rPr>
          <w:b/>
          <w:bCs/>
        </w:rPr>
        <w:t>Opportunity:</w:t>
      </w:r>
      <w:r w:rsidRPr="00C91E34">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C91E34" w:rsidRDefault="00C91E34" w:rsidP="00C91E34">
      <w:pPr>
        <w:numPr>
          <w:ilvl w:val="0"/>
          <w:numId w:val="9"/>
        </w:numPr>
      </w:pPr>
      <w:r w:rsidRPr="00C91E34">
        <w:rPr>
          <w:b/>
          <w:bCs/>
        </w:rPr>
        <w:t>Scholarly Citation:</w:t>
      </w:r>
      <w:r w:rsidRPr="00C91E34">
        <w:t xml:space="preserve"> "Co-accommodation hostels can provide a practical and cost-effective housing solution for urban workers, promoting social interaction and reducing the strain of daily commutes" (Smith, 2014).</w:t>
      </w:r>
    </w:p>
    <w:p w14:paraId="456B5526" w14:textId="77777777" w:rsidR="00C91E34" w:rsidRPr="00C91E34" w:rsidRDefault="00C91E34" w:rsidP="00C91E34">
      <w:pPr>
        <w:numPr>
          <w:ilvl w:val="0"/>
          <w:numId w:val="9"/>
        </w:numPr>
      </w:pPr>
      <w:r w:rsidRPr="00C91E34">
        <w:rPr>
          <w:b/>
          <w:bCs/>
        </w:rPr>
        <w:t>Reference:</w:t>
      </w:r>
      <w:r w:rsidRPr="00C91E34">
        <w:t xml:space="preserve"> Smith, M. K. (2014). Co-living as a response to urban housing challenges: A case study analysis. </w:t>
      </w:r>
      <w:r w:rsidRPr="00C91E34">
        <w:rPr>
          <w:b/>
          <w:bCs/>
        </w:rPr>
        <w:t>Journal of Urban Development, 30</w:t>
      </w:r>
      <w:r w:rsidRPr="00C91E34">
        <w:t>(2), 147-160.</w:t>
      </w:r>
    </w:p>
    <w:p w14:paraId="41AE6A2C" w14:textId="77777777" w:rsidR="00C91E34" w:rsidRPr="00C91E34" w:rsidRDefault="00C91E34" w:rsidP="00C91E34">
      <w:pPr>
        <w:rPr>
          <w:b/>
          <w:bCs/>
        </w:rPr>
      </w:pPr>
      <w:r w:rsidRPr="00C91E34">
        <w:rPr>
          <w:b/>
          <w:bCs/>
        </w:rPr>
        <w:lastRenderedPageBreak/>
        <w:t>3. Enhanced Productivity and Well-being</w:t>
      </w:r>
    </w:p>
    <w:p w14:paraId="5B2BEBE1" w14:textId="77777777" w:rsidR="00C91E34" w:rsidRPr="00C91E34" w:rsidRDefault="00C91E34" w:rsidP="00C91E34">
      <w:r w:rsidRPr="00C91E34">
        <w:rPr>
          <w:b/>
          <w:bCs/>
        </w:rPr>
        <w:t>Discovery:</w:t>
      </w:r>
      <w:r w:rsidRPr="00C91E34">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C91E34" w:rsidRDefault="00C91E34" w:rsidP="00C91E34">
      <w:pPr>
        <w:numPr>
          <w:ilvl w:val="0"/>
          <w:numId w:val="10"/>
        </w:numPr>
      </w:pPr>
      <w:r w:rsidRPr="00C91E34">
        <w:rPr>
          <w:b/>
          <w:bCs/>
        </w:rPr>
        <w:t>Scholarly Citation:</w:t>
      </w:r>
      <w:r w:rsidRPr="00C91E34">
        <w:t xml:space="preserve"> "Long commuting times are linked to higher stress levels and lower productivity among workers, highlighting the need for more convenient housing solutions" (Koslowsky et al., 1995).</w:t>
      </w:r>
    </w:p>
    <w:p w14:paraId="3E9EEC22" w14:textId="77777777" w:rsidR="00C91E34" w:rsidRPr="00C91E34" w:rsidRDefault="00C91E34" w:rsidP="00C91E34">
      <w:pPr>
        <w:numPr>
          <w:ilvl w:val="0"/>
          <w:numId w:val="10"/>
        </w:numPr>
      </w:pPr>
      <w:r w:rsidRPr="00C91E34">
        <w:rPr>
          <w:b/>
          <w:bCs/>
        </w:rPr>
        <w:t>Reference:</w:t>
      </w:r>
      <w:r w:rsidRPr="00C91E34">
        <w:t xml:space="preserve"> Koslowsky, M., Aizer, A., &amp; Krausz, M. (1995). Stressor and personal variables in the commuting experience. </w:t>
      </w:r>
      <w:r w:rsidRPr="00C91E34">
        <w:rPr>
          <w:b/>
          <w:bCs/>
        </w:rPr>
        <w:t>International Journal of Manpower, 16</w:t>
      </w:r>
      <w:r w:rsidRPr="00C91E34">
        <w:t>(2), 27-36.</w:t>
      </w:r>
    </w:p>
    <w:p w14:paraId="71D5A13A" w14:textId="77777777" w:rsidR="00C91E34" w:rsidRPr="00C91E34" w:rsidRDefault="00C91E34" w:rsidP="00C91E34">
      <w:pPr>
        <w:rPr>
          <w:b/>
          <w:bCs/>
        </w:rPr>
      </w:pPr>
      <w:r w:rsidRPr="00C91E34">
        <w:rPr>
          <w:b/>
          <w:bCs/>
        </w:rPr>
        <w:t>4. Leveraging Public-Private Partnerships</w:t>
      </w:r>
    </w:p>
    <w:p w14:paraId="2B9715D9" w14:textId="77777777" w:rsidR="00C91E34" w:rsidRPr="00C91E34" w:rsidRDefault="00C91E34" w:rsidP="00C91E34">
      <w:r w:rsidRPr="00C91E34">
        <w:rPr>
          <w:b/>
          <w:bCs/>
        </w:rPr>
        <w:t>Opportunity:</w:t>
      </w:r>
      <w:r w:rsidRPr="00C91E34">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C91E34" w:rsidRDefault="00C91E34" w:rsidP="00C91E34">
      <w:pPr>
        <w:numPr>
          <w:ilvl w:val="0"/>
          <w:numId w:val="11"/>
        </w:numPr>
      </w:pPr>
      <w:r w:rsidRPr="00C91E34">
        <w:rPr>
          <w:b/>
          <w:bCs/>
        </w:rPr>
        <w:t>Scholarly Citation:</w:t>
      </w:r>
      <w:r w:rsidRPr="00C91E34">
        <w:t xml:space="preserve"> "Public-private partnerships are instrumental in addressing urban housing shortages, leveraging private sector efficiencies and public sector support" (Li et al., 2005).</w:t>
      </w:r>
    </w:p>
    <w:p w14:paraId="2343975A" w14:textId="77777777" w:rsidR="00C91E34" w:rsidRPr="00C91E34" w:rsidRDefault="00C91E34" w:rsidP="00C91E34">
      <w:pPr>
        <w:numPr>
          <w:ilvl w:val="0"/>
          <w:numId w:val="11"/>
        </w:numPr>
      </w:pPr>
      <w:r w:rsidRPr="00C91E34">
        <w:rPr>
          <w:b/>
          <w:bCs/>
        </w:rPr>
        <w:t>Reference:</w:t>
      </w:r>
      <w:r w:rsidRPr="00C91E34">
        <w:t xml:space="preserve"> Li, B., Akintoye, A., Edwards, P. J., &amp; Hardcastle, C. (2005). The allocation of risk in PPP/PFI construction projects in the UK. </w:t>
      </w:r>
      <w:r w:rsidRPr="00C91E34">
        <w:rPr>
          <w:b/>
          <w:bCs/>
        </w:rPr>
        <w:t>International Journal of Project Management, 23</w:t>
      </w:r>
      <w:r w:rsidRPr="00C91E34">
        <w:t>(1), 25-35.</w:t>
      </w:r>
    </w:p>
    <w:p w14:paraId="73121AC1" w14:textId="77777777" w:rsidR="00C91E34" w:rsidRPr="00C91E34" w:rsidRDefault="00C91E34" w:rsidP="00C91E34">
      <w:pPr>
        <w:rPr>
          <w:b/>
          <w:bCs/>
        </w:rPr>
      </w:pPr>
      <w:r w:rsidRPr="00C91E34">
        <w:rPr>
          <w:b/>
          <w:bCs/>
        </w:rPr>
        <w:t>5. Technological Integration</w:t>
      </w:r>
    </w:p>
    <w:p w14:paraId="18994DC2" w14:textId="77777777" w:rsidR="00C91E34" w:rsidRPr="00C91E34" w:rsidRDefault="00C91E34" w:rsidP="00C91E34">
      <w:r w:rsidRPr="00C91E34">
        <w:rPr>
          <w:b/>
          <w:bCs/>
        </w:rPr>
        <w:t>Opportunity:</w:t>
      </w:r>
      <w:r w:rsidRPr="00C91E34">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C91E34" w:rsidRDefault="00C91E34" w:rsidP="00C91E34">
      <w:pPr>
        <w:numPr>
          <w:ilvl w:val="0"/>
          <w:numId w:val="12"/>
        </w:numPr>
      </w:pPr>
      <w:r w:rsidRPr="00C91E34">
        <w:rPr>
          <w:b/>
          <w:bCs/>
        </w:rPr>
        <w:t>Scholarly Citation:</w:t>
      </w:r>
      <w:r w:rsidRPr="00C91E34">
        <w:t xml:space="preserve"> "The adoption of technology in co-living spaces can significantly improve operational efficiency and resident satisfaction, fostering a safer and more convenient living environment" (Hamari et al., 2016).</w:t>
      </w:r>
    </w:p>
    <w:p w14:paraId="218CBD61" w14:textId="77777777" w:rsidR="00C91E34" w:rsidRPr="00C91E34" w:rsidRDefault="00C91E34" w:rsidP="00C91E34">
      <w:pPr>
        <w:numPr>
          <w:ilvl w:val="0"/>
          <w:numId w:val="12"/>
        </w:numPr>
      </w:pPr>
      <w:r w:rsidRPr="00C91E34">
        <w:rPr>
          <w:b/>
          <w:bCs/>
        </w:rPr>
        <w:t>Reference:</w:t>
      </w:r>
      <w:r w:rsidRPr="00C91E34">
        <w:t xml:space="preserve"> Hamari, J., </w:t>
      </w:r>
      <w:proofErr w:type="spellStart"/>
      <w:r w:rsidRPr="00C91E34">
        <w:t>Sjöklint</w:t>
      </w:r>
      <w:proofErr w:type="spellEnd"/>
      <w:r w:rsidRPr="00C91E34">
        <w:t xml:space="preserve">, M., &amp; Ukkonen, A. (2016). The sharing economy: Why people participate in collaborative consumption. </w:t>
      </w:r>
      <w:r w:rsidRPr="00C91E34">
        <w:rPr>
          <w:b/>
          <w:bCs/>
        </w:rPr>
        <w:t>Journal of the Association for Information Science and Technology, 67</w:t>
      </w:r>
      <w:r w:rsidRPr="00C91E34">
        <w:t>(9), 2047-2059.</w:t>
      </w:r>
    </w:p>
    <w:p w14:paraId="2F49F227" w14:textId="77777777" w:rsidR="00C91E34" w:rsidRPr="00C91E34" w:rsidRDefault="00C91E34" w:rsidP="00C91E34">
      <w:r w:rsidRPr="00C91E34">
        <w:rPr>
          <w:noProof/>
        </w:rPr>
        <mc:AlternateContent>
          <mc:Choice Requires="wps">
            <w:drawing>
              <wp:inline distT="0" distB="0" distL="0" distR="0" wp14:anchorId="18327832" wp14:editId="6339CFA2">
                <wp:extent cx="304800" cy="304800"/>
                <wp:effectExtent l="0" t="0" r="0" b="0"/>
                <wp:docPr id="473052921" name="Rectangle 6" descr="Smart Lock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67FB70" id="Rectangle 6" o:spid="_x0000_s1026" alt="Smart Lock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42DB99AF" w14:textId="77777777" w:rsidR="00C91E34" w:rsidRPr="00C91E34" w:rsidRDefault="00C91E34" w:rsidP="00C91E34">
      <w:pPr>
        <w:rPr>
          <w:b/>
          <w:bCs/>
        </w:rPr>
      </w:pPr>
      <w:r w:rsidRPr="00C91E34">
        <w:rPr>
          <w:b/>
          <w:bCs/>
        </w:rPr>
        <w:t>6. Economic Impact</w:t>
      </w:r>
    </w:p>
    <w:p w14:paraId="7DA3AE67" w14:textId="77777777" w:rsidR="00C91E34" w:rsidRPr="00C91E34" w:rsidRDefault="00C91E34" w:rsidP="00C91E34">
      <w:r w:rsidRPr="00C91E34">
        <w:rPr>
          <w:b/>
          <w:bCs/>
        </w:rPr>
        <w:t>Discovery:</w:t>
      </w:r>
      <w:r w:rsidRPr="00C91E34">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C91E34" w:rsidRDefault="00C91E34" w:rsidP="00C91E34">
      <w:pPr>
        <w:numPr>
          <w:ilvl w:val="0"/>
          <w:numId w:val="13"/>
        </w:numPr>
      </w:pPr>
      <w:r w:rsidRPr="00C91E34">
        <w:rPr>
          <w:b/>
          <w:bCs/>
        </w:rPr>
        <w:t>Scholarly Citation:</w:t>
      </w:r>
      <w:r w:rsidRPr="00C91E34">
        <w:t xml:space="preserve"> "Improved housing solutions near workplaces can boost economic productivity by reducing commute-related stress and absenteeism" (Glaeser &amp; Kahn, 2004).</w:t>
      </w:r>
    </w:p>
    <w:p w14:paraId="7DC12180" w14:textId="77777777" w:rsidR="00C91E34" w:rsidRPr="00C91E34" w:rsidRDefault="00C91E34" w:rsidP="00C91E34">
      <w:pPr>
        <w:numPr>
          <w:ilvl w:val="0"/>
          <w:numId w:val="13"/>
        </w:numPr>
      </w:pPr>
      <w:r w:rsidRPr="00C91E34">
        <w:rPr>
          <w:b/>
          <w:bCs/>
        </w:rPr>
        <w:lastRenderedPageBreak/>
        <w:t>Reference:</w:t>
      </w:r>
      <w:r w:rsidRPr="00C91E34">
        <w:t xml:space="preserve"> Glaeser, E. L., &amp; Kahn, M. E. (2004). Sprawl and urban growth. In Handbook of Regional and Urban Economics (Vol. 4, pp. 2481-2527). </w:t>
      </w:r>
      <w:r w:rsidRPr="00C91E34">
        <w:rPr>
          <w:b/>
          <w:bCs/>
        </w:rPr>
        <w:t>Elsevier</w:t>
      </w:r>
      <w:r w:rsidRPr="00C91E34">
        <w:t>.</w:t>
      </w:r>
    </w:p>
    <w:p w14:paraId="752F25A1" w14:textId="77777777" w:rsidR="00C91E34" w:rsidRPr="00C91E34" w:rsidRDefault="00C91E34" w:rsidP="00C91E34">
      <w:pPr>
        <w:rPr>
          <w:b/>
          <w:bCs/>
        </w:rPr>
      </w:pPr>
      <w:r w:rsidRPr="00C91E34">
        <w:rPr>
          <w:b/>
          <w:bCs/>
        </w:rPr>
        <w:t>Conclusion</w:t>
      </w:r>
    </w:p>
    <w:p w14:paraId="2CC394B0" w14:textId="77777777" w:rsidR="00C91E34" w:rsidRPr="00C91E34" w:rsidRDefault="00C91E34" w:rsidP="00C91E34">
      <w:r w:rsidRPr="00C91E34">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Default="00C91E34"/>
    <w:p w14:paraId="41040958" w14:textId="77777777" w:rsidR="00C91E34" w:rsidRDefault="00C91E34"/>
    <w:p w14:paraId="52E74E0F" w14:textId="77777777" w:rsidR="00C91E34" w:rsidRDefault="00C91E34"/>
    <w:p w14:paraId="0EAA6E2B" w14:textId="77777777" w:rsidR="00C91E34" w:rsidRDefault="00C91E34"/>
    <w:p w14:paraId="3B511D7F" w14:textId="77777777" w:rsidR="00C91E34" w:rsidRDefault="00C91E34"/>
    <w:p w14:paraId="31E55B9E" w14:textId="77777777" w:rsidR="00C91E34" w:rsidRDefault="00C91E34"/>
    <w:p w14:paraId="46F88501" w14:textId="77777777" w:rsidR="00C91E34" w:rsidRDefault="00C91E34"/>
    <w:p w14:paraId="47135194" w14:textId="77777777" w:rsidR="00C91E34" w:rsidRDefault="00C91E34"/>
    <w:p w14:paraId="4B2D68EA" w14:textId="77777777" w:rsidR="009D55F1" w:rsidRDefault="009D55F1"/>
    <w:p w14:paraId="281EC428" w14:textId="77777777" w:rsidR="009D55F1" w:rsidRDefault="009D55F1"/>
    <w:p w14:paraId="3F5802A1" w14:textId="77777777" w:rsidR="009D55F1" w:rsidRDefault="009D55F1"/>
    <w:p w14:paraId="2E69BAFF" w14:textId="77777777" w:rsidR="009D55F1" w:rsidRDefault="009D55F1"/>
    <w:p w14:paraId="2937A0AE" w14:textId="77777777" w:rsidR="009D55F1" w:rsidRDefault="009D55F1"/>
    <w:p w14:paraId="561BF718" w14:textId="77777777" w:rsidR="009D55F1" w:rsidRDefault="009D55F1"/>
    <w:p w14:paraId="09E3434A" w14:textId="77777777" w:rsidR="009D55F1" w:rsidRDefault="009D55F1"/>
    <w:p w14:paraId="6E99331D" w14:textId="77777777" w:rsidR="009D55F1" w:rsidRPr="009D55F1" w:rsidRDefault="009D55F1" w:rsidP="009D55F1">
      <w:pPr>
        <w:rPr>
          <w:b/>
          <w:bCs/>
        </w:rPr>
      </w:pPr>
      <w:r w:rsidRPr="009D55F1">
        <w:rPr>
          <w:b/>
          <w:bCs/>
        </w:rPr>
        <w:t xml:space="preserve">SWOT Analysis for </w:t>
      </w:r>
      <w:proofErr w:type="spellStart"/>
      <w:r w:rsidRPr="009D55F1">
        <w:rPr>
          <w:b/>
          <w:bCs/>
        </w:rPr>
        <w:t>IslandRest</w:t>
      </w:r>
      <w:proofErr w:type="spellEnd"/>
      <w:r w:rsidRPr="009D55F1">
        <w:rPr>
          <w:b/>
          <w:bCs/>
        </w:rPr>
        <w:t xml:space="preserve"> Hostel</w:t>
      </w:r>
    </w:p>
    <w:p w14:paraId="064AD973" w14:textId="77777777" w:rsidR="009D55F1" w:rsidRPr="009D55F1" w:rsidRDefault="009D55F1" w:rsidP="009D55F1">
      <w:r w:rsidRPr="009D55F1">
        <w:rPr>
          <w:b/>
          <w:bCs/>
        </w:rPr>
        <w:t>Strengths:</w:t>
      </w:r>
    </w:p>
    <w:p w14:paraId="0084B246" w14:textId="77777777" w:rsidR="009D55F1" w:rsidRPr="009D55F1" w:rsidRDefault="009D55F1" w:rsidP="009D55F1">
      <w:pPr>
        <w:numPr>
          <w:ilvl w:val="0"/>
          <w:numId w:val="41"/>
        </w:numPr>
      </w:pPr>
      <w:r w:rsidRPr="009D55F1">
        <w:rPr>
          <w:b/>
          <w:bCs/>
        </w:rPr>
        <w:t>Affordable Accommodation</w:t>
      </w:r>
      <w:r w:rsidRPr="009D55F1">
        <w:t xml:space="preserve">: </w:t>
      </w:r>
      <w:proofErr w:type="spellStart"/>
      <w:r w:rsidRPr="009D55F1">
        <w:t>IslandRest</w:t>
      </w:r>
      <w:proofErr w:type="spellEnd"/>
      <w:r w:rsidRPr="009D55F1">
        <w:t xml:space="preserve"> Hostel offers cost-effective lodging options, which can attract a large segment of workers and commuters who struggle with high living costs on Lagos Island.</w:t>
      </w:r>
    </w:p>
    <w:p w14:paraId="7DB7E252" w14:textId="77777777" w:rsidR="009D55F1" w:rsidRPr="009D55F1" w:rsidRDefault="009D55F1" w:rsidP="009D55F1">
      <w:pPr>
        <w:numPr>
          <w:ilvl w:val="0"/>
          <w:numId w:val="41"/>
        </w:numPr>
      </w:pPr>
      <w:r w:rsidRPr="009D55F1">
        <w:rPr>
          <w:b/>
          <w:bCs/>
        </w:rPr>
        <w:t>Convenient Location</w:t>
      </w:r>
      <w:r w:rsidRPr="009D55F1">
        <w:t>: Situated on Lagos Island, the hostel significantly reduces commuting time for workers from the mainland, enhancing their work-life balance.</w:t>
      </w:r>
    </w:p>
    <w:p w14:paraId="12725B27" w14:textId="77777777" w:rsidR="009D55F1" w:rsidRPr="009D55F1" w:rsidRDefault="009D55F1" w:rsidP="009D55F1">
      <w:pPr>
        <w:numPr>
          <w:ilvl w:val="0"/>
          <w:numId w:val="41"/>
        </w:numPr>
      </w:pPr>
      <w:r w:rsidRPr="009D55F1">
        <w:rPr>
          <w:b/>
          <w:bCs/>
        </w:rPr>
        <w:lastRenderedPageBreak/>
        <w:t>Strong Security Measures</w:t>
      </w:r>
      <w:r w:rsidRPr="009D55F1">
        <w:t>: Comprehensive vetting processes and CCTV surveillance ensure a safe environment for all guests, building trust and reliability.</w:t>
      </w:r>
    </w:p>
    <w:p w14:paraId="481FB3D2" w14:textId="77777777" w:rsidR="009D55F1" w:rsidRPr="009D55F1" w:rsidRDefault="009D55F1" w:rsidP="009D55F1">
      <w:pPr>
        <w:numPr>
          <w:ilvl w:val="0"/>
          <w:numId w:val="41"/>
        </w:numPr>
      </w:pPr>
      <w:r w:rsidRPr="009D55F1">
        <w:rPr>
          <w:b/>
          <w:bCs/>
        </w:rPr>
        <w:t>Community and Networking Opportunities</w:t>
      </w:r>
      <w:r w:rsidRPr="009D55F1">
        <w:t>: By fostering a community-oriented environment, the hostel provides valuable networking opportunities for professionals from diverse industries.</w:t>
      </w:r>
    </w:p>
    <w:p w14:paraId="0342522A" w14:textId="77777777" w:rsidR="009D55F1" w:rsidRPr="009D55F1" w:rsidRDefault="009D55F1" w:rsidP="009D55F1">
      <w:r w:rsidRPr="009D55F1">
        <w:rPr>
          <w:b/>
          <w:bCs/>
        </w:rPr>
        <w:t>Weaknesses:</w:t>
      </w:r>
    </w:p>
    <w:p w14:paraId="2256C4B1" w14:textId="77777777" w:rsidR="009D55F1" w:rsidRPr="009D55F1" w:rsidRDefault="009D55F1" w:rsidP="009D55F1">
      <w:pPr>
        <w:numPr>
          <w:ilvl w:val="0"/>
          <w:numId w:val="42"/>
        </w:numPr>
      </w:pPr>
      <w:r w:rsidRPr="009D55F1">
        <w:rPr>
          <w:b/>
          <w:bCs/>
        </w:rPr>
        <w:t>High Initial Costs</w:t>
      </w:r>
      <w:r w:rsidRPr="009D55F1">
        <w:t>: Setting up secure, well-equipped hostel facilities on Lagos Island requires substantial initial investment in property, technology, and security infrastructure.</w:t>
      </w:r>
    </w:p>
    <w:p w14:paraId="75C46CF4" w14:textId="77777777" w:rsidR="009D55F1" w:rsidRPr="009D55F1" w:rsidRDefault="009D55F1" w:rsidP="009D55F1">
      <w:pPr>
        <w:numPr>
          <w:ilvl w:val="0"/>
          <w:numId w:val="42"/>
        </w:numPr>
      </w:pPr>
      <w:r w:rsidRPr="009D55F1">
        <w:rPr>
          <w:b/>
          <w:bCs/>
        </w:rPr>
        <w:t>Dependence on Market Demand</w:t>
      </w:r>
      <w:r w:rsidRPr="009D55F1">
        <w:t>: The success of the hostel is heavily dependent on continuous demand from workers and companies for short-term accommodations.</w:t>
      </w:r>
    </w:p>
    <w:p w14:paraId="0B94B565" w14:textId="77777777" w:rsidR="009D55F1" w:rsidRPr="009D55F1" w:rsidRDefault="009D55F1" w:rsidP="009D55F1">
      <w:pPr>
        <w:numPr>
          <w:ilvl w:val="0"/>
          <w:numId w:val="42"/>
        </w:numPr>
      </w:pPr>
      <w:r w:rsidRPr="009D55F1">
        <w:rPr>
          <w:b/>
          <w:bCs/>
        </w:rPr>
        <w:t>Operational Challenges</w:t>
      </w:r>
      <w:r w:rsidRPr="009D55F1">
        <w:t>: Managing the logistics of booking, vetting, and maintaining high security and service standards can be complex and resource-intensive.</w:t>
      </w:r>
    </w:p>
    <w:p w14:paraId="62FF94C5" w14:textId="77777777" w:rsidR="009D55F1" w:rsidRPr="009D55F1" w:rsidRDefault="009D55F1" w:rsidP="009D55F1">
      <w:r w:rsidRPr="009D55F1">
        <w:rPr>
          <w:b/>
          <w:bCs/>
        </w:rPr>
        <w:t>Opportunities:</w:t>
      </w:r>
    </w:p>
    <w:p w14:paraId="01FB226F" w14:textId="77777777" w:rsidR="009D55F1" w:rsidRPr="009D55F1" w:rsidRDefault="009D55F1" w:rsidP="009D55F1">
      <w:pPr>
        <w:numPr>
          <w:ilvl w:val="0"/>
          <w:numId w:val="43"/>
        </w:numPr>
      </w:pPr>
      <w:r w:rsidRPr="009D55F1">
        <w:rPr>
          <w:b/>
          <w:bCs/>
        </w:rPr>
        <w:t>Growing Workforce</w:t>
      </w:r>
      <w:r w:rsidRPr="009D55F1">
        <w:t>: With the increasing number of businesses establishing offices on Lagos Island, the demand for nearby affordable housing solutions is expected to rise.</w:t>
      </w:r>
    </w:p>
    <w:p w14:paraId="1A64C023" w14:textId="77777777" w:rsidR="009D55F1" w:rsidRPr="009D55F1" w:rsidRDefault="009D55F1" w:rsidP="009D55F1">
      <w:pPr>
        <w:numPr>
          <w:ilvl w:val="0"/>
          <w:numId w:val="43"/>
        </w:numPr>
      </w:pPr>
      <w:r w:rsidRPr="009D55F1">
        <w:rPr>
          <w:b/>
          <w:bCs/>
        </w:rPr>
        <w:t>Partnerships with Companies</w:t>
      </w:r>
      <w:r w:rsidRPr="009D55F1">
        <w:t>: Collaborating with companies to provide accommodation for their employees can secure a steady stream of guests and generate long-term contracts.</w:t>
      </w:r>
    </w:p>
    <w:p w14:paraId="262BC0F5" w14:textId="77777777" w:rsidR="009D55F1" w:rsidRPr="009D55F1" w:rsidRDefault="009D55F1" w:rsidP="009D55F1">
      <w:pPr>
        <w:numPr>
          <w:ilvl w:val="0"/>
          <w:numId w:val="43"/>
        </w:numPr>
      </w:pPr>
      <w:r w:rsidRPr="009D55F1">
        <w:rPr>
          <w:b/>
          <w:bCs/>
        </w:rPr>
        <w:t>Expansion Potential</w:t>
      </w:r>
      <w:r w:rsidRPr="009D55F1">
        <w:t>: Successful implementation can pave the way for expansion to other high-demand areas in Lagos or other cities with similar commuting challenges.</w:t>
      </w:r>
    </w:p>
    <w:p w14:paraId="779630FF" w14:textId="77777777" w:rsidR="009D55F1" w:rsidRPr="009D55F1" w:rsidRDefault="009D55F1" w:rsidP="009D55F1">
      <w:pPr>
        <w:numPr>
          <w:ilvl w:val="0"/>
          <w:numId w:val="43"/>
        </w:numPr>
      </w:pPr>
      <w:r w:rsidRPr="009D55F1">
        <w:rPr>
          <w:b/>
          <w:bCs/>
        </w:rPr>
        <w:t>Technological Integration</w:t>
      </w:r>
      <w:r w:rsidRPr="009D55F1">
        <w:t>: Leveraging technology for seamless booking, vetting, and management can enhance customer experience and operational efficiency.</w:t>
      </w:r>
    </w:p>
    <w:p w14:paraId="57E2971A" w14:textId="77777777" w:rsidR="009D55F1" w:rsidRPr="009D55F1" w:rsidRDefault="009D55F1" w:rsidP="009D55F1">
      <w:r w:rsidRPr="009D55F1">
        <w:rPr>
          <w:b/>
          <w:bCs/>
        </w:rPr>
        <w:t>Threats:</w:t>
      </w:r>
    </w:p>
    <w:p w14:paraId="2ACBB303" w14:textId="77777777" w:rsidR="009D55F1" w:rsidRPr="009D55F1" w:rsidRDefault="009D55F1" w:rsidP="009D55F1">
      <w:pPr>
        <w:numPr>
          <w:ilvl w:val="0"/>
          <w:numId w:val="44"/>
        </w:numPr>
      </w:pPr>
      <w:r w:rsidRPr="009D55F1">
        <w:rPr>
          <w:b/>
          <w:bCs/>
        </w:rPr>
        <w:t>Economic Instability</w:t>
      </w:r>
      <w:r w:rsidRPr="009D55F1">
        <w:t>: Economic fluctuations in Nigeria could affect people's ability to afford even cost-effective accommodation solutions.</w:t>
      </w:r>
    </w:p>
    <w:p w14:paraId="639F4983" w14:textId="77777777" w:rsidR="009D55F1" w:rsidRPr="009D55F1" w:rsidRDefault="009D55F1" w:rsidP="009D55F1">
      <w:pPr>
        <w:numPr>
          <w:ilvl w:val="0"/>
          <w:numId w:val="44"/>
        </w:numPr>
      </w:pPr>
      <w:r w:rsidRPr="009D55F1">
        <w:rPr>
          <w:b/>
          <w:bCs/>
        </w:rPr>
        <w:t>Competition</w:t>
      </w:r>
      <w:r w:rsidRPr="009D55F1">
        <w:t>: Increasing competition from other accommodation providers, such as budget hotels, Airbnb, and similar hostels, could impact market share.</w:t>
      </w:r>
    </w:p>
    <w:p w14:paraId="70D4151B" w14:textId="77777777" w:rsidR="009D55F1" w:rsidRPr="009D55F1" w:rsidRDefault="009D55F1" w:rsidP="009D55F1">
      <w:pPr>
        <w:numPr>
          <w:ilvl w:val="0"/>
          <w:numId w:val="44"/>
        </w:numPr>
      </w:pPr>
      <w:r w:rsidRPr="009D55F1">
        <w:rPr>
          <w:b/>
          <w:bCs/>
        </w:rPr>
        <w:t>Regulatory Changes</w:t>
      </w:r>
      <w:r w:rsidRPr="009D55F1">
        <w:t>: Changes in local housing regulations or business operation laws could pose compliance challenges and affect business operations.</w:t>
      </w:r>
    </w:p>
    <w:p w14:paraId="133AA9F1" w14:textId="77777777" w:rsidR="009D55F1" w:rsidRPr="009D55F1" w:rsidRDefault="009D55F1" w:rsidP="009D55F1">
      <w:pPr>
        <w:numPr>
          <w:ilvl w:val="0"/>
          <w:numId w:val="44"/>
        </w:numPr>
      </w:pPr>
      <w:r w:rsidRPr="009D55F1">
        <w:rPr>
          <w:b/>
          <w:bCs/>
        </w:rPr>
        <w:t>Security Risks</w:t>
      </w:r>
      <w:r w:rsidRPr="009D55F1">
        <w:t>: Despite robust security measures, the risk of security breaches or incidents remains a concern that could impact the reputation and safety of the hostel.</w:t>
      </w:r>
    </w:p>
    <w:p w14:paraId="4C964337" w14:textId="77777777" w:rsidR="009D55F1" w:rsidRPr="009D55F1" w:rsidRDefault="009D55F1" w:rsidP="009D55F1">
      <w:pPr>
        <w:rPr>
          <w:b/>
          <w:bCs/>
        </w:rPr>
      </w:pPr>
      <w:r w:rsidRPr="009D55F1">
        <w:rPr>
          <w:b/>
          <w:bCs/>
        </w:rPr>
        <w:t xml:space="preserve">PESTEL Analysis for </w:t>
      </w:r>
      <w:proofErr w:type="spellStart"/>
      <w:r w:rsidRPr="009D55F1">
        <w:rPr>
          <w:b/>
          <w:bCs/>
        </w:rPr>
        <w:t>IslandRest</w:t>
      </w:r>
      <w:proofErr w:type="spellEnd"/>
      <w:r w:rsidRPr="009D55F1">
        <w:rPr>
          <w:b/>
          <w:bCs/>
        </w:rPr>
        <w:t xml:space="preserve"> Hostel</w:t>
      </w:r>
    </w:p>
    <w:p w14:paraId="3B9D6574" w14:textId="77777777" w:rsidR="009D55F1" w:rsidRPr="009D55F1" w:rsidRDefault="009D55F1" w:rsidP="009D55F1">
      <w:r w:rsidRPr="009D55F1">
        <w:rPr>
          <w:b/>
          <w:bCs/>
        </w:rPr>
        <w:t>Political:</w:t>
      </w:r>
    </w:p>
    <w:p w14:paraId="2049F021" w14:textId="77777777" w:rsidR="009D55F1" w:rsidRPr="009D55F1" w:rsidRDefault="009D55F1" w:rsidP="009D55F1">
      <w:pPr>
        <w:numPr>
          <w:ilvl w:val="0"/>
          <w:numId w:val="45"/>
        </w:numPr>
      </w:pPr>
      <w:r w:rsidRPr="009D55F1">
        <w:rPr>
          <w:b/>
          <w:bCs/>
        </w:rPr>
        <w:t>Regulatory Environment</w:t>
      </w:r>
      <w:r w:rsidRPr="009D55F1">
        <w:t xml:space="preserve">: The political climate in Nigeria, including housing and business regulations, significantly influences the operation of </w:t>
      </w:r>
      <w:proofErr w:type="spellStart"/>
      <w:r w:rsidRPr="009D55F1">
        <w:t>IslandRest</w:t>
      </w:r>
      <w:proofErr w:type="spellEnd"/>
      <w:r w:rsidRPr="009D55F1">
        <w:t xml:space="preserve"> Hostel. Compliance with local laws is crucial for sustainable operations.</w:t>
      </w:r>
    </w:p>
    <w:p w14:paraId="4F8DE56C" w14:textId="77777777" w:rsidR="009D55F1" w:rsidRPr="009D55F1" w:rsidRDefault="009D55F1" w:rsidP="009D55F1">
      <w:pPr>
        <w:numPr>
          <w:ilvl w:val="0"/>
          <w:numId w:val="45"/>
        </w:numPr>
      </w:pPr>
      <w:r w:rsidRPr="009D55F1">
        <w:rPr>
          <w:b/>
          <w:bCs/>
        </w:rPr>
        <w:lastRenderedPageBreak/>
        <w:t>Government Initiatives</w:t>
      </w:r>
      <w:r w:rsidRPr="009D55F1">
        <w:t>: Government policies aimed at improving urban infrastructure and housing can either support or hinder the development of such accommodation projects.</w:t>
      </w:r>
    </w:p>
    <w:p w14:paraId="11A74C5C" w14:textId="77777777" w:rsidR="009D55F1" w:rsidRPr="009D55F1" w:rsidRDefault="009D55F1" w:rsidP="009D55F1">
      <w:r w:rsidRPr="009D55F1">
        <w:rPr>
          <w:b/>
          <w:bCs/>
        </w:rPr>
        <w:t>Economic:</w:t>
      </w:r>
    </w:p>
    <w:p w14:paraId="5A291D04" w14:textId="77777777" w:rsidR="009D55F1" w:rsidRPr="009D55F1" w:rsidRDefault="009D55F1" w:rsidP="009D55F1">
      <w:pPr>
        <w:numPr>
          <w:ilvl w:val="0"/>
          <w:numId w:val="46"/>
        </w:numPr>
      </w:pPr>
      <w:r w:rsidRPr="009D55F1">
        <w:rPr>
          <w:b/>
          <w:bCs/>
        </w:rPr>
        <w:t>Economic Stability</w:t>
      </w:r>
      <w:r w:rsidRPr="009D55F1">
        <w:t>: The economic health of Nigeria affects consumer spending power, impacting the affordability and demand for hostel accommodations.</w:t>
      </w:r>
    </w:p>
    <w:p w14:paraId="764B1A1C" w14:textId="77777777" w:rsidR="009D55F1" w:rsidRPr="009D55F1" w:rsidRDefault="009D55F1" w:rsidP="009D55F1">
      <w:pPr>
        <w:numPr>
          <w:ilvl w:val="0"/>
          <w:numId w:val="46"/>
        </w:numPr>
      </w:pPr>
      <w:r w:rsidRPr="009D55F1">
        <w:rPr>
          <w:b/>
          <w:bCs/>
        </w:rPr>
        <w:t>Inflation Rates</w:t>
      </w:r>
      <w:r w:rsidRPr="009D55F1">
        <w:t>: High inflation rates can increase operational costs, affecting pricing strategies and profitability.</w:t>
      </w:r>
    </w:p>
    <w:p w14:paraId="3A35A772" w14:textId="77777777" w:rsidR="009D55F1" w:rsidRPr="009D55F1" w:rsidRDefault="009D55F1" w:rsidP="009D55F1">
      <w:pPr>
        <w:numPr>
          <w:ilvl w:val="0"/>
          <w:numId w:val="46"/>
        </w:numPr>
      </w:pPr>
      <w:r w:rsidRPr="009D55F1">
        <w:rPr>
          <w:b/>
          <w:bCs/>
        </w:rPr>
        <w:t>Employment Rates</w:t>
      </w:r>
      <w:r w:rsidRPr="009D55F1">
        <w:t>: Higher employment rates on Lagos Island can drive demand for nearby affordable housing solutions.</w:t>
      </w:r>
    </w:p>
    <w:p w14:paraId="3765A33F" w14:textId="77777777" w:rsidR="009D55F1" w:rsidRPr="009D55F1" w:rsidRDefault="009D55F1" w:rsidP="009D55F1">
      <w:r w:rsidRPr="009D55F1">
        <w:rPr>
          <w:b/>
          <w:bCs/>
        </w:rPr>
        <w:t>Social:</w:t>
      </w:r>
    </w:p>
    <w:p w14:paraId="513471C4" w14:textId="77777777" w:rsidR="009D55F1" w:rsidRPr="009D55F1" w:rsidRDefault="009D55F1" w:rsidP="009D55F1">
      <w:pPr>
        <w:numPr>
          <w:ilvl w:val="0"/>
          <w:numId w:val="47"/>
        </w:numPr>
      </w:pPr>
      <w:r w:rsidRPr="009D55F1">
        <w:rPr>
          <w:b/>
          <w:bCs/>
        </w:rPr>
        <w:t>Urbanization Trends</w:t>
      </w:r>
      <w:r w:rsidRPr="009D55F1">
        <w:t>: Increasing urbanization and the concentration of businesses on Lagos Island lead to higher demand for convenient housing solutions.</w:t>
      </w:r>
    </w:p>
    <w:p w14:paraId="63FD49C9" w14:textId="77777777" w:rsidR="009D55F1" w:rsidRPr="009D55F1" w:rsidRDefault="009D55F1" w:rsidP="009D55F1">
      <w:pPr>
        <w:numPr>
          <w:ilvl w:val="0"/>
          <w:numId w:val="47"/>
        </w:numPr>
      </w:pPr>
      <w:r w:rsidRPr="009D55F1">
        <w:rPr>
          <w:b/>
          <w:bCs/>
        </w:rPr>
        <w:t>Cultural Preferences</w:t>
      </w:r>
      <w:r w:rsidRPr="009D55F1">
        <w:t>: Understanding cultural norms and preferences regarding living arrangements is essential for designing appealing accommodation options.</w:t>
      </w:r>
    </w:p>
    <w:p w14:paraId="07049F35" w14:textId="77777777" w:rsidR="009D55F1" w:rsidRPr="009D55F1" w:rsidRDefault="009D55F1" w:rsidP="009D55F1">
      <w:pPr>
        <w:numPr>
          <w:ilvl w:val="0"/>
          <w:numId w:val="47"/>
        </w:numPr>
      </w:pPr>
      <w:r w:rsidRPr="009D55F1">
        <w:rPr>
          <w:b/>
          <w:bCs/>
        </w:rPr>
        <w:t>Community Focus</w:t>
      </w:r>
      <w:r w:rsidRPr="009D55F1">
        <w:t>: The growing desire for community and networking among young professionals can be leveraged to create a strong value proposition for the hostel.</w:t>
      </w:r>
    </w:p>
    <w:p w14:paraId="575C590B" w14:textId="77777777" w:rsidR="009D55F1" w:rsidRPr="009D55F1" w:rsidRDefault="009D55F1" w:rsidP="009D55F1">
      <w:r w:rsidRPr="009D55F1">
        <w:rPr>
          <w:b/>
          <w:bCs/>
        </w:rPr>
        <w:t>Technological:</w:t>
      </w:r>
    </w:p>
    <w:p w14:paraId="0CD0DBF5" w14:textId="77777777" w:rsidR="009D55F1" w:rsidRPr="009D55F1" w:rsidRDefault="009D55F1" w:rsidP="009D55F1">
      <w:pPr>
        <w:numPr>
          <w:ilvl w:val="0"/>
          <w:numId w:val="48"/>
        </w:numPr>
      </w:pPr>
      <w:r w:rsidRPr="009D55F1">
        <w:rPr>
          <w:b/>
          <w:bCs/>
        </w:rPr>
        <w:t>Digital Booking Platforms</w:t>
      </w:r>
      <w:r w:rsidRPr="009D55F1">
        <w:t>: Utilizing advanced digital platforms for booking and management can enhance customer experience and streamline operations.</w:t>
      </w:r>
    </w:p>
    <w:p w14:paraId="4392FB21" w14:textId="77777777" w:rsidR="009D55F1" w:rsidRPr="009D55F1" w:rsidRDefault="009D55F1" w:rsidP="009D55F1">
      <w:pPr>
        <w:numPr>
          <w:ilvl w:val="0"/>
          <w:numId w:val="48"/>
        </w:numPr>
      </w:pPr>
      <w:r w:rsidRPr="009D55F1">
        <w:rPr>
          <w:b/>
          <w:bCs/>
        </w:rPr>
        <w:t>Security Technology</w:t>
      </w:r>
      <w:r w:rsidRPr="009D55F1">
        <w:t>: Implementing cutting-edge security technologies, such as biometric verification and real-time surveillance, can ensure a safe environment.</w:t>
      </w:r>
    </w:p>
    <w:p w14:paraId="78B8F282" w14:textId="77777777" w:rsidR="009D55F1" w:rsidRPr="009D55F1" w:rsidRDefault="009D55F1" w:rsidP="009D55F1">
      <w:pPr>
        <w:numPr>
          <w:ilvl w:val="0"/>
          <w:numId w:val="48"/>
        </w:numPr>
      </w:pPr>
      <w:r w:rsidRPr="009D55F1">
        <w:rPr>
          <w:b/>
          <w:bCs/>
        </w:rPr>
        <w:t>Communication Tools</w:t>
      </w:r>
      <w:r w:rsidRPr="009D55F1">
        <w:t>: Effective use of communication tools and social media for marketing and customer engagement can drive awareness and adoption.</w:t>
      </w:r>
    </w:p>
    <w:p w14:paraId="6A3C570A" w14:textId="77777777" w:rsidR="009D55F1" w:rsidRPr="009D55F1" w:rsidRDefault="009D55F1" w:rsidP="009D55F1">
      <w:r w:rsidRPr="009D55F1">
        <w:rPr>
          <w:b/>
          <w:bCs/>
        </w:rPr>
        <w:t>Environmental:</w:t>
      </w:r>
    </w:p>
    <w:p w14:paraId="27E4178A" w14:textId="77777777" w:rsidR="009D55F1" w:rsidRPr="009D55F1" w:rsidRDefault="009D55F1" w:rsidP="009D55F1">
      <w:pPr>
        <w:numPr>
          <w:ilvl w:val="0"/>
          <w:numId w:val="49"/>
        </w:numPr>
      </w:pPr>
      <w:r w:rsidRPr="009D55F1">
        <w:rPr>
          <w:b/>
          <w:bCs/>
        </w:rPr>
        <w:t>Sustainability Practices</w:t>
      </w:r>
      <w:r w:rsidRPr="009D55F1">
        <w:t>: Implementing sustainable practices, such as energy-efficient facilities and waste management, can appeal to environmentally conscious customers and reduce operational costs.</w:t>
      </w:r>
    </w:p>
    <w:p w14:paraId="7467DB1A" w14:textId="77777777" w:rsidR="009D55F1" w:rsidRPr="009D55F1" w:rsidRDefault="009D55F1" w:rsidP="009D55F1">
      <w:pPr>
        <w:numPr>
          <w:ilvl w:val="0"/>
          <w:numId w:val="49"/>
        </w:numPr>
      </w:pPr>
      <w:r w:rsidRPr="009D55F1">
        <w:rPr>
          <w:b/>
          <w:bCs/>
        </w:rPr>
        <w:t>Climate Impact</w:t>
      </w:r>
      <w:r w:rsidRPr="009D55F1">
        <w:t>: Considering the impact of climate change and extreme weather events on infrastructure and operations is crucial for long-term sustainability.</w:t>
      </w:r>
    </w:p>
    <w:p w14:paraId="4F4D69B5" w14:textId="77777777" w:rsidR="009D55F1" w:rsidRPr="009D55F1" w:rsidRDefault="009D55F1" w:rsidP="009D55F1">
      <w:r w:rsidRPr="009D55F1">
        <w:rPr>
          <w:b/>
          <w:bCs/>
        </w:rPr>
        <w:t>Legal:</w:t>
      </w:r>
    </w:p>
    <w:p w14:paraId="67DD28EE" w14:textId="77777777" w:rsidR="009D55F1" w:rsidRPr="009D55F1" w:rsidRDefault="009D55F1" w:rsidP="009D55F1">
      <w:pPr>
        <w:numPr>
          <w:ilvl w:val="0"/>
          <w:numId w:val="50"/>
        </w:numPr>
      </w:pPr>
      <w:r w:rsidRPr="009D55F1">
        <w:rPr>
          <w:b/>
          <w:bCs/>
        </w:rPr>
        <w:t>Compliance Requirements</w:t>
      </w:r>
      <w:r w:rsidRPr="009D55F1">
        <w:t>: Adhering to local laws and regulations regarding property use, business operations, and employee rights is critical to avoid legal issues.</w:t>
      </w:r>
    </w:p>
    <w:p w14:paraId="2A782D0C" w14:textId="77777777" w:rsidR="009D55F1" w:rsidRPr="009D55F1" w:rsidRDefault="009D55F1" w:rsidP="009D55F1">
      <w:pPr>
        <w:numPr>
          <w:ilvl w:val="0"/>
          <w:numId w:val="50"/>
        </w:numPr>
      </w:pPr>
      <w:r w:rsidRPr="009D55F1">
        <w:rPr>
          <w:b/>
          <w:bCs/>
        </w:rPr>
        <w:t>Health and Safety Regulations</w:t>
      </w:r>
      <w:r w:rsidRPr="009D55F1">
        <w:t>: Ensuring compliance with health and safety standards to protect guests and employees is essential for maintaining a reputable and secure environment.</w:t>
      </w:r>
    </w:p>
    <w:p w14:paraId="5F64DF21" w14:textId="77777777" w:rsidR="009D55F1" w:rsidRDefault="009D55F1"/>
    <w:p w14:paraId="3BD0D08D" w14:textId="77777777" w:rsidR="009D55F1" w:rsidRDefault="009D55F1"/>
    <w:p w14:paraId="54DD89B6" w14:textId="77777777" w:rsidR="009D55F1" w:rsidRDefault="009D55F1"/>
    <w:p w14:paraId="51F8F8D0" w14:textId="77777777" w:rsidR="009D55F1" w:rsidRDefault="009D55F1"/>
    <w:p w14:paraId="576E1A67" w14:textId="77777777" w:rsidR="009D55F1" w:rsidRDefault="009D55F1"/>
    <w:p w14:paraId="35F7CF44" w14:textId="77777777" w:rsidR="009D55F1" w:rsidRDefault="009D55F1"/>
    <w:p w14:paraId="7ED7221D" w14:textId="77777777" w:rsidR="009D55F1" w:rsidRDefault="009D55F1"/>
    <w:p w14:paraId="1E44BE81" w14:textId="77777777" w:rsidR="009D55F1" w:rsidRDefault="009D55F1"/>
    <w:p w14:paraId="4E4D1A07" w14:textId="77777777" w:rsidR="009D55F1" w:rsidRDefault="009D55F1"/>
    <w:p w14:paraId="7EEC5D19" w14:textId="77777777" w:rsidR="00143396" w:rsidRDefault="00143396"/>
    <w:p w14:paraId="4CBC9120" w14:textId="77777777" w:rsidR="00C91E34" w:rsidRDefault="00C91E34"/>
    <w:p w14:paraId="79185B01" w14:textId="77777777" w:rsidR="00C91E34" w:rsidRDefault="00C91E34"/>
    <w:p w14:paraId="36682229" w14:textId="77777777" w:rsidR="00C91E34" w:rsidRDefault="00C91E34"/>
    <w:p w14:paraId="53F34ED8" w14:textId="77777777" w:rsidR="00C91E34" w:rsidRDefault="00C91E34"/>
    <w:p w14:paraId="3824870A" w14:textId="77777777" w:rsidR="00C91E34" w:rsidRDefault="00C91E34"/>
    <w:p w14:paraId="6C5D6AEA" w14:textId="77777777" w:rsidR="00C91E34" w:rsidRDefault="00C91E34"/>
    <w:p w14:paraId="56DB7C81" w14:textId="77777777" w:rsidR="00C91E34" w:rsidRDefault="00C91E34"/>
    <w:p w14:paraId="3D44577A" w14:textId="77777777" w:rsidR="00C91E34" w:rsidRDefault="00C91E34"/>
    <w:p w14:paraId="01DCAB68" w14:textId="77777777" w:rsidR="00C91E34" w:rsidRDefault="00C91E34"/>
    <w:p w14:paraId="09A85E38" w14:textId="77777777" w:rsidR="009B22F4" w:rsidRPr="009B22F4" w:rsidRDefault="009B22F4" w:rsidP="009B22F4">
      <w:pPr>
        <w:rPr>
          <w:b/>
          <w:bCs/>
        </w:rPr>
      </w:pPr>
      <w:r w:rsidRPr="009B22F4">
        <w:rPr>
          <w:b/>
          <w:bCs/>
        </w:rPr>
        <w:t>Company Profile</w:t>
      </w:r>
    </w:p>
    <w:p w14:paraId="1B334EFC" w14:textId="77777777" w:rsidR="009B22F4" w:rsidRPr="009B22F4" w:rsidRDefault="009B22F4" w:rsidP="009B22F4">
      <w:pPr>
        <w:rPr>
          <w:b/>
          <w:bCs/>
        </w:rPr>
      </w:pPr>
      <w:r w:rsidRPr="009B22F4">
        <w:rPr>
          <w:b/>
          <w:bCs/>
        </w:rPr>
        <w:t>Company Name</w:t>
      </w:r>
    </w:p>
    <w:p w14:paraId="1A69CC57" w14:textId="77777777" w:rsidR="009B22F4" w:rsidRPr="009B22F4" w:rsidRDefault="009B22F4" w:rsidP="009B22F4">
      <w:r w:rsidRPr="009B22F4">
        <w:t>Lagos Co-Accommodation Hostels (LCAH)</w:t>
      </w:r>
    </w:p>
    <w:p w14:paraId="67D0F60A" w14:textId="77777777" w:rsidR="009B22F4" w:rsidRPr="009B22F4" w:rsidRDefault="009B22F4" w:rsidP="009B22F4">
      <w:pPr>
        <w:rPr>
          <w:b/>
          <w:bCs/>
        </w:rPr>
      </w:pPr>
      <w:r w:rsidRPr="009B22F4">
        <w:rPr>
          <w:b/>
          <w:bCs/>
        </w:rPr>
        <w:t>Company Overview</w:t>
      </w:r>
    </w:p>
    <w:p w14:paraId="567BCA51" w14:textId="77777777" w:rsidR="009B22F4" w:rsidRPr="009B22F4" w:rsidRDefault="009B22F4" w:rsidP="009B22F4">
      <w:r w:rsidRPr="009B22F4">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9B22F4" w:rsidRDefault="009B22F4" w:rsidP="009B22F4">
      <w:pPr>
        <w:rPr>
          <w:b/>
          <w:bCs/>
        </w:rPr>
      </w:pPr>
      <w:r w:rsidRPr="009B22F4">
        <w:rPr>
          <w:b/>
          <w:bCs/>
        </w:rPr>
        <w:t>Mission Statement</w:t>
      </w:r>
    </w:p>
    <w:p w14:paraId="29E16751" w14:textId="77777777" w:rsidR="009B22F4" w:rsidRPr="009B22F4" w:rsidRDefault="009B22F4" w:rsidP="009B22F4">
      <w:r w:rsidRPr="009B22F4">
        <w:lastRenderedPageBreak/>
        <w:t>To provide affordable and convenient co-accommodation solutions that reduce commuting stress and enhance the quality of life for professionals working on Lagos Island.</w:t>
      </w:r>
    </w:p>
    <w:p w14:paraId="474558E8" w14:textId="77777777" w:rsidR="009B22F4" w:rsidRPr="009B22F4" w:rsidRDefault="009B22F4" w:rsidP="009B22F4">
      <w:pPr>
        <w:rPr>
          <w:b/>
          <w:bCs/>
        </w:rPr>
      </w:pPr>
      <w:r w:rsidRPr="009B22F4">
        <w:rPr>
          <w:b/>
          <w:bCs/>
        </w:rPr>
        <w:t>Vision Statement</w:t>
      </w:r>
    </w:p>
    <w:p w14:paraId="4A7084E3" w14:textId="77777777" w:rsidR="009B22F4" w:rsidRPr="009B22F4" w:rsidRDefault="009B22F4" w:rsidP="009B22F4">
      <w:r w:rsidRPr="009B22F4">
        <w:t>To become the leading provider of innovative and sustainable co-living solutions in Lagos, setting a benchmark for quality, community, and convenience in urban housing.</w:t>
      </w:r>
    </w:p>
    <w:p w14:paraId="59A6D2AD" w14:textId="77777777" w:rsidR="009B22F4" w:rsidRPr="009B22F4" w:rsidRDefault="009B22F4" w:rsidP="009B22F4">
      <w:pPr>
        <w:rPr>
          <w:b/>
          <w:bCs/>
        </w:rPr>
      </w:pPr>
      <w:r w:rsidRPr="009B22F4">
        <w:rPr>
          <w:b/>
          <w:bCs/>
        </w:rPr>
        <w:t>Core Values</w:t>
      </w:r>
    </w:p>
    <w:p w14:paraId="6FED2B5C" w14:textId="77777777" w:rsidR="009B22F4" w:rsidRPr="009B22F4" w:rsidRDefault="009B22F4" w:rsidP="009B22F4">
      <w:pPr>
        <w:numPr>
          <w:ilvl w:val="0"/>
          <w:numId w:val="14"/>
        </w:numPr>
      </w:pPr>
      <w:r w:rsidRPr="009B22F4">
        <w:rPr>
          <w:b/>
          <w:bCs/>
        </w:rPr>
        <w:t>Affordability</w:t>
      </w:r>
      <w:r w:rsidRPr="009B22F4">
        <w:t>: We are committed to offering cost-effective housing solutions without compromising on quality and comfort.</w:t>
      </w:r>
    </w:p>
    <w:p w14:paraId="78A55391" w14:textId="77777777" w:rsidR="009B22F4" w:rsidRPr="009B22F4" w:rsidRDefault="009B22F4" w:rsidP="009B22F4">
      <w:pPr>
        <w:numPr>
          <w:ilvl w:val="0"/>
          <w:numId w:val="14"/>
        </w:numPr>
      </w:pPr>
      <w:r w:rsidRPr="009B22F4">
        <w:rPr>
          <w:b/>
          <w:bCs/>
        </w:rPr>
        <w:t>Convenience</w:t>
      </w:r>
      <w:r w:rsidRPr="009B22F4">
        <w:t>: Our facilities are strategically located to minimize commute times and maximize the convenience of our residents.</w:t>
      </w:r>
    </w:p>
    <w:p w14:paraId="7983D849" w14:textId="77777777" w:rsidR="009B22F4" w:rsidRPr="009B22F4" w:rsidRDefault="009B22F4" w:rsidP="009B22F4">
      <w:pPr>
        <w:numPr>
          <w:ilvl w:val="0"/>
          <w:numId w:val="14"/>
        </w:numPr>
      </w:pPr>
      <w:r w:rsidRPr="009B22F4">
        <w:rPr>
          <w:b/>
          <w:bCs/>
        </w:rPr>
        <w:t>Community</w:t>
      </w:r>
      <w:r w:rsidRPr="009B22F4">
        <w:t>: We foster a sense of community among our residents, encouraging networking and mutual support.</w:t>
      </w:r>
    </w:p>
    <w:p w14:paraId="520D570A" w14:textId="77777777" w:rsidR="009B22F4" w:rsidRPr="009B22F4" w:rsidRDefault="009B22F4" w:rsidP="009B22F4">
      <w:pPr>
        <w:numPr>
          <w:ilvl w:val="0"/>
          <w:numId w:val="14"/>
        </w:numPr>
      </w:pPr>
      <w:r w:rsidRPr="009B22F4">
        <w:rPr>
          <w:b/>
          <w:bCs/>
        </w:rPr>
        <w:t>Security</w:t>
      </w:r>
      <w:r w:rsidRPr="009B22F4">
        <w:t>: Ensuring the safety and security of our residents is paramount, with robust measures in place to protect them.</w:t>
      </w:r>
    </w:p>
    <w:p w14:paraId="64D0F179" w14:textId="77777777" w:rsidR="009B22F4" w:rsidRPr="009B22F4" w:rsidRDefault="009B22F4" w:rsidP="009B22F4">
      <w:pPr>
        <w:numPr>
          <w:ilvl w:val="0"/>
          <w:numId w:val="14"/>
        </w:numPr>
      </w:pPr>
      <w:r w:rsidRPr="009B22F4">
        <w:rPr>
          <w:b/>
          <w:bCs/>
        </w:rPr>
        <w:t>Innovation</w:t>
      </w:r>
      <w:r w:rsidRPr="009B22F4">
        <w:t>: We continually seek innovative approaches to improve our services and enhance the living experience for our residents.</w:t>
      </w:r>
    </w:p>
    <w:p w14:paraId="3ECC9CCD" w14:textId="77777777" w:rsidR="009B22F4" w:rsidRPr="009B22F4" w:rsidRDefault="009B22F4" w:rsidP="009B22F4">
      <w:pPr>
        <w:numPr>
          <w:ilvl w:val="0"/>
          <w:numId w:val="14"/>
        </w:numPr>
      </w:pPr>
      <w:r w:rsidRPr="009B22F4">
        <w:rPr>
          <w:b/>
          <w:bCs/>
        </w:rPr>
        <w:t>Sustainability</w:t>
      </w:r>
      <w:r w:rsidRPr="009B22F4">
        <w:t>: We prioritize environmentally sustainable practices in the development and operation of our hostels.</w:t>
      </w:r>
    </w:p>
    <w:p w14:paraId="4AA84940" w14:textId="77777777" w:rsidR="009B22F4" w:rsidRPr="009B22F4" w:rsidRDefault="009B22F4" w:rsidP="009B22F4">
      <w:pPr>
        <w:rPr>
          <w:b/>
          <w:bCs/>
        </w:rPr>
      </w:pPr>
      <w:r w:rsidRPr="009B22F4">
        <w:rPr>
          <w:b/>
          <w:bCs/>
        </w:rPr>
        <w:t>Services</w:t>
      </w:r>
    </w:p>
    <w:p w14:paraId="350F01DB" w14:textId="77777777" w:rsidR="009B22F4" w:rsidRPr="009B22F4" w:rsidRDefault="009B22F4" w:rsidP="009B22F4">
      <w:pPr>
        <w:numPr>
          <w:ilvl w:val="0"/>
          <w:numId w:val="15"/>
        </w:numPr>
      </w:pPr>
      <w:r w:rsidRPr="009B22F4">
        <w:rPr>
          <w:b/>
          <w:bCs/>
        </w:rPr>
        <w:t>Affordable Accommodation</w:t>
      </w:r>
      <w:r w:rsidRPr="009B22F4">
        <w:t>: Offering various room categories (2, 4, and 8 beds per room) to suit different budgets.</w:t>
      </w:r>
    </w:p>
    <w:p w14:paraId="1BC6EDBA" w14:textId="77777777" w:rsidR="009B22F4" w:rsidRPr="009B22F4" w:rsidRDefault="009B22F4" w:rsidP="009B22F4">
      <w:pPr>
        <w:numPr>
          <w:ilvl w:val="0"/>
          <w:numId w:val="15"/>
        </w:numPr>
      </w:pPr>
      <w:r w:rsidRPr="009B22F4">
        <w:rPr>
          <w:b/>
          <w:bCs/>
        </w:rPr>
        <w:t>Amenities</w:t>
      </w:r>
      <w:r w:rsidRPr="009B22F4">
        <w:t>: Each room includes essential amenities such as bathrooms, toilets, and comfortable bedding.</w:t>
      </w:r>
    </w:p>
    <w:p w14:paraId="399AB0C4" w14:textId="77777777" w:rsidR="009B22F4" w:rsidRPr="009B22F4" w:rsidRDefault="009B22F4" w:rsidP="009B22F4">
      <w:pPr>
        <w:numPr>
          <w:ilvl w:val="0"/>
          <w:numId w:val="15"/>
        </w:numPr>
      </w:pPr>
      <w:r w:rsidRPr="009B22F4">
        <w:rPr>
          <w:b/>
          <w:bCs/>
        </w:rPr>
        <w:t>Dining Options</w:t>
      </w:r>
      <w:r w:rsidRPr="009B22F4">
        <w:t>: On-site restaurant and cafeteria providing nutritious and affordable meals.</w:t>
      </w:r>
    </w:p>
    <w:p w14:paraId="7E7C31E1" w14:textId="77777777" w:rsidR="009B22F4" w:rsidRPr="009B22F4" w:rsidRDefault="009B22F4" w:rsidP="009B22F4">
      <w:pPr>
        <w:numPr>
          <w:ilvl w:val="0"/>
          <w:numId w:val="15"/>
        </w:numPr>
      </w:pPr>
      <w:r w:rsidRPr="009B22F4">
        <w:rPr>
          <w:b/>
          <w:bCs/>
        </w:rPr>
        <w:t>Security</w:t>
      </w:r>
      <w:r w:rsidRPr="009B22F4">
        <w:t>: 24/7 security personnel, CCTV surveillance, and secure access control systems.</w:t>
      </w:r>
    </w:p>
    <w:p w14:paraId="7D928D67" w14:textId="77777777" w:rsidR="009B22F4" w:rsidRPr="009B22F4" w:rsidRDefault="009B22F4" w:rsidP="009B22F4">
      <w:pPr>
        <w:numPr>
          <w:ilvl w:val="0"/>
          <w:numId w:val="15"/>
        </w:numPr>
      </w:pPr>
      <w:r w:rsidRPr="009B22F4">
        <w:rPr>
          <w:b/>
          <w:bCs/>
        </w:rPr>
        <w:t>Cleaning Services</w:t>
      </w:r>
      <w:r w:rsidRPr="009B22F4">
        <w:t>: Regular cleaning of rooms and common areas to ensure a hygienic living environment.</w:t>
      </w:r>
    </w:p>
    <w:p w14:paraId="7A47B49B" w14:textId="77777777" w:rsidR="009B22F4" w:rsidRPr="009B22F4" w:rsidRDefault="009B22F4" w:rsidP="009B22F4">
      <w:pPr>
        <w:numPr>
          <w:ilvl w:val="0"/>
          <w:numId w:val="15"/>
        </w:numPr>
      </w:pPr>
      <w:r w:rsidRPr="009B22F4">
        <w:rPr>
          <w:b/>
          <w:bCs/>
        </w:rPr>
        <w:t>Community Events</w:t>
      </w:r>
      <w:r w:rsidRPr="009B22F4">
        <w:t>: Regularly organized events to promote interaction and networking among residents.</w:t>
      </w:r>
    </w:p>
    <w:p w14:paraId="2BE898D1" w14:textId="77777777" w:rsidR="009B22F4" w:rsidRPr="009B22F4" w:rsidRDefault="009B22F4" w:rsidP="009B22F4">
      <w:pPr>
        <w:rPr>
          <w:b/>
          <w:bCs/>
        </w:rPr>
      </w:pPr>
      <w:r w:rsidRPr="009B22F4">
        <w:rPr>
          <w:b/>
          <w:bCs/>
        </w:rPr>
        <w:t>Target Market</w:t>
      </w:r>
    </w:p>
    <w:p w14:paraId="153B632B" w14:textId="77777777" w:rsidR="009B22F4" w:rsidRPr="009B22F4" w:rsidRDefault="009B22F4" w:rsidP="009B22F4">
      <w:r w:rsidRPr="009B22F4">
        <w:t>Our primary target market includes:</w:t>
      </w:r>
    </w:p>
    <w:p w14:paraId="225828E9" w14:textId="77777777" w:rsidR="009B22F4" w:rsidRPr="009B22F4" w:rsidRDefault="009B22F4" w:rsidP="009B22F4">
      <w:pPr>
        <w:numPr>
          <w:ilvl w:val="0"/>
          <w:numId w:val="16"/>
        </w:numPr>
      </w:pPr>
      <w:r w:rsidRPr="009B22F4">
        <w:rPr>
          <w:b/>
          <w:bCs/>
        </w:rPr>
        <w:t>Professionals</w:t>
      </w:r>
      <w:r w:rsidRPr="009B22F4">
        <w:t>: Workers commuting to Lagos Island from the mainland, seeking affordable and convenient lodging.</w:t>
      </w:r>
    </w:p>
    <w:p w14:paraId="2B2646A4" w14:textId="77777777" w:rsidR="009B22F4" w:rsidRPr="009B22F4" w:rsidRDefault="009B22F4" w:rsidP="009B22F4">
      <w:pPr>
        <w:numPr>
          <w:ilvl w:val="0"/>
          <w:numId w:val="16"/>
        </w:numPr>
      </w:pPr>
      <w:r w:rsidRPr="009B22F4">
        <w:rPr>
          <w:b/>
          <w:bCs/>
        </w:rPr>
        <w:lastRenderedPageBreak/>
        <w:t>Young Graduates</w:t>
      </w:r>
      <w:r w:rsidRPr="009B22F4">
        <w:t>: Recently employed graduates who are looking for cost-effective housing solutions near their workplaces.</w:t>
      </w:r>
    </w:p>
    <w:p w14:paraId="7670CCCE" w14:textId="77777777" w:rsidR="009B22F4" w:rsidRPr="009B22F4" w:rsidRDefault="009B22F4" w:rsidP="009B22F4">
      <w:pPr>
        <w:numPr>
          <w:ilvl w:val="0"/>
          <w:numId w:val="16"/>
        </w:numPr>
      </w:pPr>
      <w:r w:rsidRPr="009B22F4">
        <w:rPr>
          <w:b/>
          <w:bCs/>
        </w:rPr>
        <w:t>Remote Workers</w:t>
      </w:r>
      <w:r w:rsidRPr="009B22F4">
        <w:t>: Individuals who require temporary accommodation while working on projects in Lagos Island.</w:t>
      </w:r>
    </w:p>
    <w:p w14:paraId="606DE2C3" w14:textId="77777777" w:rsidR="009B22F4" w:rsidRPr="009B22F4" w:rsidRDefault="009B22F4" w:rsidP="009B22F4">
      <w:pPr>
        <w:rPr>
          <w:b/>
          <w:bCs/>
        </w:rPr>
      </w:pPr>
      <w:r w:rsidRPr="009B22F4">
        <w:rPr>
          <w:b/>
          <w:bCs/>
        </w:rPr>
        <w:t>Competitive Advantage</w:t>
      </w:r>
    </w:p>
    <w:p w14:paraId="72A12A47" w14:textId="77777777" w:rsidR="009B22F4" w:rsidRPr="009B22F4" w:rsidRDefault="009B22F4" w:rsidP="009B22F4">
      <w:pPr>
        <w:numPr>
          <w:ilvl w:val="0"/>
          <w:numId w:val="17"/>
        </w:numPr>
      </w:pPr>
      <w:r w:rsidRPr="009B22F4">
        <w:rPr>
          <w:b/>
          <w:bCs/>
        </w:rPr>
        <w:t>Strategic Location</w:t>
      </w:r>
      <w:r w:rsidRPr="009B22F4">
        <w:t>: Proximity to major business hubs on Lagos Island reduces commute times.</w:t>
      </w:r>
    </w:p>
    <w:p w14:paraId="2BDFE506" w14:textId="77777777" w:rsidR="009B22F4" w:rsidRPr="009B22F4" w:rsidRDefault="009B22F4" w:rsidP="009B22F4">
      <w:pPr>
        <w:numPr>
          <w:ilvl w:val="0"/>
          <w:numId w:val="17"/>
        </w:numPr>
      </w:pPr>
      <w:r w:rsidRPr="009B22F4">
        <w:rPr>
          <w:b/>
          <w:bCs/>
        </w:rPr>
        <w:t>Cost-Effective Solutions</w:t>
      </w:r>
      <w:r w:rsidRPr="009B22F4">
        <w:t xml:space="preserve">: More affordable than traditional hotels, </w:t>
      </w:r>
      <w:proofErr w:type="spellStart"/>
      <w:r w:rsidRPr="009B22F4">
        <w:t>AirBnBs</w:t>
      </w:r>
      <w:proofErr w:type="spellEnd"/>
      <w:r w:rsidRPr="009B22F4">
        <w:t>, or short-let apartments.</w:t>
      </w:r>
    </w:p>
    <w:p w14:paraId="4761DB24" w14:textId="77777777" w:rsidR="009B22F4" w:rsidRPr="009B22F4" w:rsidRDefault="009B22F4" w:rsidP="009B22F4">
      <w:pPr>
        <w:numPr>
          <w:ilvl w:val="0"/>
          <w:numId w:val="17"/>
        </w:numPr>
      </w:pPr>
      <w:r w:rsidRPr="009B22F4">
        <w:rPr>
          <w:b/>
          <w:bCs/>
        </w:rPr>
        <w:t>Quality and Comfort</w:t>
      </w:r>
      <w:r w:rsidRPr="009B22F4">
        <w:t>: High standards of accommodation with essential amenities and regular maintenance.</w:t>
      </w:r>
    </w:p>
    <w:p w14:paraId="1020C441" w14:textId="77777777" w:rsidR="009B22F4" w:rsidRPr="009B22F4" w:rsidRDefault="009B22F4" w:rsidP="009B22F4">
      <w:pPr>
        <w:numPr>
          <w:ilvl w:val="0"/>
          <w:numId w:val="17"/>
        </w:numPr>
      </w:pPr>
      <w:r w:rsidRPr="009B22F4">
        <w:rPr>
          <w:b/>
          <w:bCs/>
        </w:rPr>
        <w:t>Safety and Security</w:t>
      </w:r>
      <w:r w:rsidRPr="009B22F4">
        <w:t>: Comprehensive security measures to ensure the safety of all residents.</w:t>
      </w:r>
    </w:p>
    <w:p w14:paraId="5415B2BA" w14:textId="77777777" w:rsidR="009B22F4" w:rsidRPr="009B22F4" w:rsidRDefault="009B22F4" w:rsidP="009B22F4">
      <w:pPr>
        <w:numPr>
          <w:ilvl w:val="0"/>
          <w:numId w:val="17"/>
        </w:numPr>
      </w:pPr>
      <w:r w:rsidRPr="009B22F4">
        <w:rPr>
          <w:b/>
          <w:bCs/>
        </w:rPr>
        <w:t>Community Focus</w:t>
      </w:r>
      <w:r w:rsidRPr="009B22F4">
        <w:t>: Creating a supportive community environment that enhances the living experience.</w:t>
      </w:r>
    </w:p>
    <w:p w14:paraId="5F765D7D" w14:textId="77777777" w:rsidR="009B22F4" w:rsidRPr="009B22F4" w:rsidRDefault="009B22F4" w:rsidP="009B22F4">
      <w:pPr>
        <w:rPr>
          <w:b/>
          <w:bCs/>
        </w:rPr>
      </w:pPr>
      <w:r w:rsidRPr="009B22F4">
        <w:rPr>
          <w:b/>
          <w:bCs/>
        </w:rPr>
        <w:t>Management Team</w:t>
      </w:r>
    </w:p>
    <w:p w14:paraId="5AED6F08" w14:textId="77777777" w:rsidR="009B22F4" w:rsidRPr="009B22F4" w:rsidRDefault="009B22F4" w:rsidP="009B22F4">
      <w:pPr>
        <w:numPr>
          <w:ilvl w:val="0"/>
          <w:numId w:val="18"/>
        </w:numPr>
      </w:pPr>
      <w:r w:rsidRPr="009B22F4">
        <w:rPr>
          <w:b/>
          <w:bCs/>
        </w:rPr>
        <w:t>Founder &amp; CEO</w:t>
      </w:r>
      <w:r w:rsidRPr="009B22F4">
        <w:t>: [Name]</w:t>
      </w:r>
    </w:p>
    <w:p w14:paraId="61C971F3" w14:textId="77777777" w:rsidR="009B22F4" w:rsidRPr="009B22F4" w:rsidRDefault="009B22F4" w:rsidP="009B22F4">
      <w:pPr>
        <w:numPr>
          <w:ilvl w:val="0"/>
          <w:numId w:val="18"/>
        </w:numPr>
      </w:pPr>
      <w:r w:rsidRPr="009B22F4">
        <w:rPr>
          <w:b/>
          <w:bCs/>
        </w:rPr>
        <w:t>Operations Manager</w:t>
      </w:r>
      <w:r w:rsidRPr="009B22F4">
        <w:t>: [Name]</w:t>
      </w:r>
    </w:p>
    <w:p w14:paraId="082574A3" w14:textId="77777777" w:rsidR="009B22F4" w:rsidRPr="009B22F4" w:rsidRDefault="009B22F4" w:rsidP="009B22F4">
      <w:pPr>
        <w:numPr>
          <w:ilvl w:val="0"/>
          <w:numId w:val="18"/>
        </w:numPr>
      </w:pPr>
      <w:r w:rsidRPr="009B22F4">
        <w:rPr>
          <w:b/>
          <w:bCs/>
        </w:rPr>
        <w:t>Marketing Director</w:t>
      </w:r>
      <w:r w:rsidRPr="009B22F4">
        <w:t>: [Name]</w:t>
      </w:r>
    </w:p>
    <w:p w14:paraId="1FF84046" w14:textId="77777777" w:rsidR="009B22F4" w:rsidRPr="009B22F4" w:rsidRDefault="009B22F4" w:rsidP="009B22F4">
      <w:pPr>
        <w:numPr>
          <w:ilvl w:val="0"/>
          <w:numId w:val="18"/>
        </w:numPr>
      </w:pPr>
      <w:r w:rsidRPr="009B22F4">
        <w:rPr>
          <w:b/>
          <w:bCs/>
        </w:rPr>
        <w:t>Facilities Manager</w:t>
      </w:r>
      <w:r w:rsidRPr="009B22F4">
        <w:t>: [Name]</w:t>
      </w:r>
    </w:p>
    <w:p w14:paraId="11C6739B" w14:textId="77777777" w:rsidR="009B22F4" w:rsidRPr="009B22F4" w:rsidRDefault="009B22F4" w:rsidP="009B22F4">
      <w:pPr>
        <w:numPr>
          <w:ilvl w:val="0"/>
          <w:numId w:val="18"/>
        </w:numPr>
      </w:pPr>
      <w:r w:rsidRPr="009B22F4">
        <w:rPr>
          <w:b/>
          <w:bCs/>
        </w:rPr>
        <w:t>Head of Security</w:t>
      </w:r>
      <w:r w:rsidRPr="009B22F4">
        <w:t>: [Name]</w:t>
      </w:r>
    </w:p>
    <w:p w14:paraId="054DC14D" w14:textId="77777777" w:rsidR="009B22F4" w:rsidRPr="009B22F4" w:rsidRDefault="009B22F4" w:rsidP="009B22F4">
      <w:pPr>
        <w:rPr>
          <w:b/>
          <w:bCs/>
        </w:rPr>
      </w:pPr>
      <w:r w:rsidRPr="009B22F4">
        <w:rPr>
          <w:b/>
          <w:bCs/>
        </w:rPr>
        <w:t>Financial Projections</w:t>
      </w:r>
    </w:p>
    <w:p w14:paraId="12FD5F19" w14:textId="77777777" w:rsidR="009B22F4" w:rsidRPr="009B22F4" w:rsidRDefault="009B22F4" w:rsidP="009B22F4">
      <w:r w:rsidRPr="009B22F4">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9B22F4" w:rsidRDefault="009B22F4" w:rsidP="009B22F4">
      <w:pPr>
        <w:rPr>
          <w:b/>
          <w:bCs/>
        </w:rPr>
      </w:pPr>
      <w:r w:rsidRPr="009B22F4">
        <w:rPr>
          <w:b/>
          <w:bCs/>
        </w:rPr>
        <w:t>Conclusion</w:t>
      </w:r>
    </w:p>
    <w:p w14:paraId="3A621D63" w14:textId="77777777" w:rsidR="009B22F4" w:rsidRPr="009B22F4" w:rsidRDefault="009B22F4" w:rsidP="009B22F4">
      <w:r w:rsidRPr="009B22F4">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Default="00C91E34"/>
    <w:p w14:paraId="7B639475" w14:textId="77777777" w:rsidR="009B22F4" w:rsidRDefault="009B22F4"/>
    <w:p w14:paraId="364359AB" w14:textId="77777777" w:rsidR="009B22F4" w:rsidRDefault="009B22F4"/>
    <w:p w14:paraId="50D3D70D" w14:textId="77777777" w:rsidR="009B22F4" w:rsidRDefault="009B22F4"/>
    <w:p w14:paraId="69EDF712" w14:textId="77777777" w:rsidR="009B22F4" w:rsidRDefault="009B22F4"/>
    <w:p w14:paraId="692C5636" w14:textId="77777777" w:rsidR="009B22F4" w:rsidRDefault="009B22F4"/>
    <w:p w14:paraId="64F44C4D" w14:textId="77777777" w:rsidR="009B22F4" w:rsidRDefault="009B22F4"/>
    <w:p w14:paraId="0B201B64" w14:textId="77777777" w:rsidR="009B22F4" w:rsidRDefault="009B22F4"/>
    <w:p w14:paraId="69C770A4" w14:textId="77777777" w:rsidR="009B22F4" w:rsidRDefault="009B22F4"/>
    <w:p w14:paraId="23392EF4" w14:textId="77777777" w:rsidR="009B22F4" w:rsidRDefault="009B22F4"/>
    <w:p w14:paraId="63CB0547" w14:textId="77777777" w:rsidR="009B22F4" w:rsidRDefault="009B22F4"/>
    <w:p w14:paraId="7E966F4C" w14:textId="77777777" w:rsidR="009B22F4" w:rsidRDefault="009B22F4"/>
    <w:p w14:paraId="6C38B623" w14:textId="77777777" w:rsidR="009B22F4" w:rsidRDefault="009B22F4"/>
    <w:p w14:paraId="56B03C8C" w14:textId="77777777" w:rsidR="000376AD" w:rsidRPr="000376AD" w:rsidRDefault="000376AD" w:rsidP="000376AD">
      <w:pPr>
        <w:rPr>
          <w:b/>
          <w:bCs/>
        </w:rPr>
      </w:pPr>
      <w:r w:rsidRPr="000376AD">
        <w:rPr>
          <w:b/>
          <w:bCs/>
        </w:rPr>
        <w:t>Product Specifications and Sustainability</w:t>
      </w:r>
    </w:p>
    <w:p w14:paraId="420FACFD" w14:textId="77777777" w:rsidR="000376AD" w:rsidRPr="000376AD" w:rsidRDefault="000376AD" w:rsidP="000376AD">
      <w:pPr>
        <w:rPr>
          <w:b/>
          <w:bCs/>
        </w:rPr>
      </w:pPr>
      <w:r w:rsidRPr="000376AD">
        <w:rPr>
          <w:b/>
          <w:bCs/>
        </w:rPr>
        <w:t>Product Specifications</w:t>
      </w:r>
    </w:p>
    <w:p w14:paraId="6E6C2F7D" w14:textId="77777777" w:rsidR="000376AD" w:rsidRPr="000376AD" w:rsidRDefault="000376AD" w:rsidP="000376AD">
      <w:r w:rsidRPr="000376AD">
        <w:rPr>
          <w:b/>
          <w:bCs/>
        </w:rPr>
        <w:t>1. Room Categories</w:t>
      </w:r>
    </w:p>
    <w:p w14:paraId="4766B67C" w14:textId="77777777" w:rsidR="000376AD" w:rsidRPr="000376AD" w:rsidRDefault="000376AD" w:rsidP="000376AD">
      <w:pPr>
        <w:numPr>
          <w:ilvl w:val="0"/>
          <w:numId w:val="19"/>
        </w:numPr>
      </w:pPr>
      <w:r w:rsidRPr="000376AD">
        <w:rPr>
          <w:b/>
          <w:bCs/>
        </w:rPr>
        <w:t>Two-Person Rooms</w:t>
      </w:r>
      <w:r w:rsidRPr="000376AD">
        <w:t>: Designed for those who prefer a quieter environment with fewer roommates. Each room features two single beds or a bunk bed, individual storage units, and a shared bathroom.</w:t>
      </w:r>
    </w:p>
    <w:p w14:paraId="4A73986D" w14:textId="77777777" w:rsidR="000376AD" w:rsidRPr="000376AD" w:rsidRDefault="000376AD" w:rsidP="000376AD">
      <w:pPr>
        <w:numPr>
          <w:ilvl w:val="0"/>
          <w:numId w:val="19"/>
        </w:numPr>
      </w:pPr>
      <w:r w:rsidRPr="000376AD">
        <w:rPr>
          <w:b/>
          <w:bCs/>
        </w:rPr>
        <w:t>Four-Person Rooms</w:t>
      </w:r>
      <w:r w:rsidRPr="000376AD">
        <w:t>: Ideal for small groups or individuals who enjoy a balance of privacy and social interaction. Rooms include two bunk beds, personal lockers, and a shared bathroom.</w:t>
      </w:r>
    </w:p>
    <w:p w14:paraId="4FAB5E38" w14:textId="77777777" w:rsidR="000376AD" w:rsidRPr="000376AD" w:rsidRDefault="000376AD" w:rsidP="000376AD">
      <w:pPr>
        <w:numPr>
          <w:ilvl w:val="0"/>
          <w:numId w:val="19"/>
        </w:numPr>
      </w:pPr>
      <w:r w:rsidRPr="000376AD">
        <w:rPr>
          <w:b/>
          <w:bCs/>
        </w:rPr>
        <w:t>Eight-Person Rooms</w:t>
      </w:r>
      <w:r w:rsidRPr="000376AD">
        <w:t>: Perfect for those looking for the most economical option. These rooms have four bunk beds, individual storage lockers, and a shared bathroom.</w:t>
      </w:r>
    </w:p>
    <w:p w14:paraId="7C4A7543" w14:textId="77777777" w:rsidR="000376AD" w:rsidRPr="000376AD" w:rsidRDefault="000376AD" w:rsidP="000376AD">
      <w:r w:rsidRPr="000376AD">
        <w:rPr>
          <w:b/>
          <w:bCs/>
        </w:rPr>
        <w:t>2. Room Amenities</w:t>
      </w:r>
    </w:p>
    <w:p w14:paraId="4F819342" w14:textId="77777777" w:rsidR="000376AD" w:rsidRPr="000376AD" w:rsidRDefault="000376AD" w:rsidP="000376AD">
      <w:pPr>
        <w:numPr>
          <w:ilvl w:val="0"/>
          <w:numId w:val="20"/>
        </w:numPr>
      </w:pPr>
      <w:r w:rsidRPr="000376AD">
        <w:rPr>
          <w:b/>
          <w:bCs/>
        </w:rPr>
        <w:t>Beds</w:t>
      </w:r>
      <w:r w:rsidRPr="000376AD">
        <w:t>: Comfortable mattresses, pillows, and linens provided.</w:t>
      </w:r>
    </w:p>
    <w:p w14:paraId="38FB37FF" w14:textId="77777777" w:rsidR="000376AD" w:rsidRPr="000376AD" w:rsidRDefault="000376AD" w:rsidP="000376AD">
      <w:pPr>
        <w:numPr>
          <w:ilvl w:val="0"/>
          <w:numId w:val="20"/>
        </w:numPr>
      </w:pPr>
      <w:r w:rsidRPr="000376AD">
        <w:rPr>
          <w:b/>
          <w:bCs/>
        </w:rPr>
        <w:t>Storage</w:t>
      </w:r>
      <w:r w:rsidRPr="000376AD">
        <w:t>: Individual lockers or storage units for personal belongings.</w:t>
      </w:r>
    </w:p>
    <w:p w14:paraId="18A0167E" w14:textId="77777777" w:rsidR="000376AD" w:rsidRPr="000376AD" w:rsidRDefault="000376AD" w:rsidP="000376AD">
      <w:pPr>
        <w:numPr>
          <w:ilvl w:val="0"/>
          <w:numId w:val="20"/>
        </w:numPr>
      </w:pPr>
      <w:r w:rsidRPr="000376AD">
        <w:rPr>
          <w:b/>
          <w:bCs/>
        </w:rPr>
        <w:t>Bathrooms</w:t>
      </w:r>
      <w:r w:rsidRPr="000376AD">
        <w:t>: Each room has an en-suite bathroom equipped with a shower, toilet, and sink. Bathrooms are cleaned daily.</w:t>
      </w:r>
    </w:p>
    <w:p w14:paraId="508BA5FB" w14:textId="77777777" w:rsidR="000376AD" w:rsidRPr="000376AD" w:rsidRDefault="000376AD" w:rsidP="000376AD">
      <w:pPr>
        <w:numPr>
          <w:ilvl w:val="0"/>
          <w:numId w:val="20"/>
        </w:numPr>
      </w:pPr>
      <w:r w:rsidRPr="000376AD">
        <w:rPr>
          <w:b/>
          <w:bCs/>
        </w:rPr>
        <w:t>Wi-Fi</w:t>
      </w:r>
      <w:r w:rsidRPr="000376AD">
        <w:t>: High-speed internet access available in all rooms and common areas.</w:t>
      </w:r>
    </w:p>
    <w:p w14:paraId="186B6F98" w14:textId="77777777" w:rsidR="000376AD" w:rsidRPr="000376AD" w:rsidRDefault="000376AD" w:rsidP="000376AD">
      <w:pPr>
        <w:numPr>
          <w:ilvl w:val="0"/>
          <w:numId w:val="20"/>
        </w:numPr>
      </w:pPr>
      <w:r w:rsidRPr="000376AD">
        <w:rPr>
          <w:b/>
          <w:bCs/>
        </w:rPr>
        <w:t>Climate Control</w:t>
      </w:r>
      <w:r w:rsidRPr="000376AD">
        <w:t>: Air conditioning and heating systems to ensure comfort year-round.</w:t>
      </w:r>
    </w:p>
    <w:p w14:paraId="6CA4D2CA" w14:textId="77777777" w:rsidR="000376AD" w:rsidRPr="000376AD" w:rsidRDefault="000376AD" w:rsidP="000376AD">
      <w:pPr>
        <w:numPr>
          <w:ilvl w:val="0"/>
          <w:numId w:val="20"/>
        </w:numPr>
      </w:pPr>
      <w:r w:rsidRPr="000376AD">
        <w:rPr>
          <w:b/>
          <w:bCs/>
        </w:rPr>
        <w:t>Safety Features</w:t>
      </w:r>
      <w:r w:rsidRPr="000376AD">
        <w:t>: Smoke detectors, fire extinguishers, and emergency exits in each room.</w:t>
      </w:r>
    </w:p>
    <w:p w14:paraId="0A376E8C" w14:textId="77777777" w:rsidR="000376AD" w:rsidRPr="000376AD" w:rsidRDefault="000376AD" w:rsidP="000376AD">
      <w:r w:rsidRPr="000376AD">
        <w:rPr>
          <w:b/>
          <w:bCs/>
        </w:rPr>
        <w:t>3. Common Areas</w:t>
      </w:r>
    </w:p>
    <w:p w14:paraId="0B98985A" w14:textId="77777777" w:rsidR="000376AD" w:rsidRPr="000376AD" w:rsidRDefault="000376AD" w:rsidP="000376AD">
      <w:pPr>
        <w:numPr>
          <w:ilvl w:val="0"/>
          <w:numId w:val="21"/>
        </w:numPr>
      </w:pPr>
      <w:r w:rsidRPr="000376AD">
        <w:rPr>
          <w:b/>
          <w:bCs/>
        </w:rPr>
        <w:t>Lounge</w:t>
      </w:r>
      <w:r w:rsidRPr="000376AD">
        <w:t>: A communal space with seating, televisions, and reading materials for relaxation and socialization.</w:t>
      </w:r>
    </w:p>
    <w:p w14:paraId="78195D9A" w14:textId="77777777" w:rsidR="000376AD" w:rsidRPr="000376AD" w:rsidRDefault="000376AD" w:rsidP="000376AD">
      <w:pPr>
        <w:numPr>
          <w:ilvl w:val="0"/>
          <w:numId w:val="21"/>
        </w:numPr>
      </w:pPr>
      <w:r w:rsidRPr="000376AD">
        <w:rPr>
          <w:b/>
          <w:bCs/>
        </w:rPr>
        <w:lastRenderedPageBreak/>
        <w:t>Dining Area</w:t>
      </w:r>
      <w:r w:rsidRPr="000376AD">
        <w:t>: A cafeteria or restaurant providing breakfast, lunch, and dinner. Options include local and international cuisine.</w:t>
      </w:r>
    </w:p>
    <w:p w14:paraId="0028E3E5" w14:textId="77777777" w:rsidR="000376AD" w:rsidRPr="000376AD" w:rsidRDefault="000376AD" w:rsidP="000376AD">
      <w:pPr>
        <w:numPr>
          <w:ilvl w:val="0"/>
          <w:numId w:val="21"/>
        </w:numPr>
      </w:pPr>
      <w:r w:rsidRPr="000376AD">
        <w:rPr>
          <w:b/>
          <w:bCs/>
        </w:rPr>
        <w:t>Laundry Facilities</w:t>
      </w:r>
      <w:r w:rsidRPr="000376AD">
        <w:t>: On-site laundry rooms equipped with washers and dryers.</w:t>
      </w:r>
    </w:p>
    <w:p w14:paraId="3BBB80EA" w14:textId="77777777" w:rsidR="000376AD" w:rsidRPr="000376AD" w:rsidRDefault="000376AD" w:rsidP="000376AD">
      <w:pPr>
        <w:numPr>
          <w:ilvl w:val="0"/>
          <w:numId w:val="21"/>
        </w:numPr>
      </w:pPr>
      <w:r w:rsidRPr="000376AD">
        <w:rPr>
          <w:b/>
          <w:bCs/>
        </w:rPr>
        <w:t>Kitchenette</w:t>
      </w:r>
      <w:r w:rsidRPr="000376AD">
        <w:t>: Shared kitchen facilities for residents who prefer to cook their meals.</w:t>
      </w:r>
    </w:p>
    <w:p w14:paraId="234D57BE" w14:textId="77777777" w:rsidR="000376AD" w:rsidRPr="000376AD" w:rsidRDefault="000376AD" w:rsidP="000376AD">
      <w:r w:rsidRPr="000376AD">
        <w:rPr>
          <w:b/>
          <w:bCs/>
        </w:rPr>
        <w:t>4. Security Measures</w:t>
      </w:r>
    </w:p>
    <w:p w14:paraId="692BE7DE" w14:textId="77777777" w:rsidR="000376AD" w:rsidRPr="000376AD" w:rsidRDefault="000376AD" w:rsidP="000376AD">
      <w:pPr>
        <w:numPr>
          <w:ilvl w:val="0"/>
          <w:numId w:val="22"/>
        </w:numPr>
      </w:pPr>
      <w:r w:rsidRPr="000376AD">
        <w:rPr>
          <w:b/>
          <w:bCs/>
        </w:rPr>
        <w:t>24/7 Security Personnel</w:t>
      </w:r>
      <w:r w:rsidRPr="000376AD">
        <w:t>: Trained security staff present at all times.</w:t>
      </w:r>
    </w:p>
    <w:p w14:paraId="546B134D" w14:textId="77777777" w:rsidR="000376AD" w:rsidRPr="000376AD" w:rsidRDefault="000376AD" w:rsidP="000376AD">
      <w:pPr>
        <w:numPr>
          <w:ilvl w:val="0"/>
          <w:numId w:val="22"/>
        </w:numPr>
      </w:pPr>
      <w:r w:rsidRPr="000376AD">
        <w:rPr>
          <w:b/>
          <w:bCs/>
        </w:rPr>
        <w:t>CCTV Surveillance</w:t>
      </w:r>
      <w:r w:rsidRPr="000376AD">
        <w:t>: Cameras installed in common areas and entrances for continuous monitoring.</w:t>
      </w:r>
    </w:p>
    <w:p w14:paraId="2AD06124" w14:textId="77777777" w:rsidR="000376AD" w:rsidRPr="000376AD" w:rsidRDefault="000376AD" w:rsidP="000376AD">
      <w:pPr>
        <w:numPr>
          <w:ilvl w:val="0"/>
          <w:numId w:val="22"/>
        </w:numPr>
      </w:pPr>
      <w:r w:rsidRPr="000376AD">
        <w:rPr>
          <w:b/>
          <w:bCs/>
        </w:rPr>
        <w:t>Secure Access</w:t>
      </w:r>
      <w:r w:rsidRPr="000376AD">
        <w:t>: Key card or biometric access to rooms and facilities to ensure only authorized individuals can enter.</w:t>
      </w:r>
    </w:p>
    <w:p w14:paraId="172B78B3" w14:textId="77777777" w:rsidR="000376AD" w:rsidRPr="000376AD" w:rsidRDefault="000376AD" w:rsidP="000376AD">
      <w:pPr>
        <w:numPr>
          <w:ilvl w:val="0"/>
          <w:numId w:val="22"/>
        </w:numPr>
      </w:pPr>
      <w:r w:rsidRPr="000376AD">
        <w:rPr>
          <w:b/>
          <w:bCs/>
        </w:rPr>
        <w:t>Emergency Protocols</w:t>
      </w:r>
      <w:r w:rsidRPr="000376AD">
        <w:t>: Clear instructions and regular drills for emergencies such as fire or medical situations.</w:t>
      </w:r>
    </w:p>
    <w:p w14:paraId="79C21D9A" w14:textId="77777777" w:rsidR="000376AD" w:rsidRPr="000376AD" w:rsidRDefault="000376AD" w:rsidP="000376AD">
      <w:pPr>
        <w:rPr>
          <w:b/>
          <w:bCs/>
        </w:rPr>
      </w:pPr>
      <w:r w:rsidRPr="000376AD">
        <w:rPr>
          <w:b/>
          <w:bCs/>
        </w:rPr>
        <w:t>Sustainability</w:t>
      </w:r>
    </w:p>
    <w:p w14:paraId="26F68E17" w14:textId="77777777" w:rsidR="000376AD" w:rsidRPr="000376AD" w:rsidRDefault="000376AD" w:rsidP="000376AD">
      <w:r w:rsidRPr="000376AD">
        <w:rPr>
          <w:b/>
          <w:bCs/>
        </w:rPr>
        <w:t>1. Sustainable Building Practices</w:t>
      </w:r>
    </w:p>
    <w:p w14:paraId="5BB5C69F" w14:textId="77777777" w:rsidR="000376AD" w:rsidRPr="000376AD" w:rsidRDefault="000376AD" w:rsidP="000376AD">
      <w:pPr>
        <w:numPr>
          <w:ilvl w:val="0"/>
          <w:numId w:val="23"/>
        </w:numPr>
      </w:pPr>
      <w:r w:rsidRPr="000376AD">
        <w:rPr>
          <w:b/>
          <w:bCs/>
        </w:rPr>
        <w:t>Energy-Efficient Construction</w:t>
      </w:r>
      <w:r w:rsidRPr="000376AD">
        <w:t>: Use of sustainable materials and energy-efficient designs to reduce the environmental footprint.</w:t>
      </w:r>
    </w:p>
    <w:p w14:paraId="6791996D" w14:textId="77777777" w:rsidR="000376AD" w:rsidRPr="000376AD" w:rsidRDefault="000376AD" w:rsidP="000376AD">
      <w:pPr>
        <w:numPr>
          <w:ilvl w:val="0"/>
          <w:numId w:val="23"/>
        </w:numPr>
      </w:pPr>
      <w:r w:rsidRPr="000376AD">
        <w:rPr>
          <w:b/>
          <w:bCs/>
        </w:rPr>
        <w:t>Green Roofing</w:t>
      </w:r>
      <w:r w:rsidRPr="000376AD">
        <w:t>: Installation of green roofs where feasible to improve insulation and promote biodiversity.</w:t>
      </w:r>
    </w:p>
    <w:p w14:paraId="57B7D85E" w14:textId="77777777" w:rsidR="000376AD" w:rsidRPr="000376AD" w:rsidRDefault="000376AD" w:rsidP="000376AD">
      <w:pPr>
        <w:numPr>
          <w:ilvl w:val="0"/>
          <w:numId w:val="23"/>
        </w:numPr>
      </w:pPr>
      <w:r w:rsidRPr="000376AD">
        <w:rPr>
          <w:b/>
          <w:bCs/>
        </w:rPr>
        <w:t>Solar Panels</w:t>
      </w:r>
      <w:r w:rsidRPr="000376AD">
        <w:t>: Utilization of solar energy to reduce reliance on non-renewable energy sources.</w:t>
      </w:r>
    </w:p>
    <w:p w14:paraId="42F46BF5" w14:textId="77777777" w:rsidR="000376AD" w:rsidRPr="000376AD" w:rsidRDefault="000376AD" w:rsidP="000376AD">
      <w:r w:rsidRPr="000376AD">
        <w:rPr>
          <w:b/>
          <w:bCs/>
        </w:rPr>
        <w:t>2. Energy and Water Conservation</w:t>
      </w:r>
    </w:p>
    <w:p w14:paraId="35DE7FBB" w14:textId="77777777" w:rsidR="000376AD" w:rsidRPr="000376AD" w:rsidRDefault="000376AD" w:rsidP="000376AD">
      <w:pPr>
        <w:numPr>
          <w:ilvl w:val="0"/>
          <w:numId w:val="24"/>
        </w:numPr>
      </w:pPr>
      <w:r w:rsidRPr="000376AD">
        <w:rPr>
          <w:b/>
          <w:bCs/>
        </w:rPr>
        <w:t>LED Lighting</w:t>
      </w:r>
      <w:r w:rsidRPr="000376AD">
        <w:t>: Installation of energy-efficient LED lights throughout the facilities.</w:t>
      </w:r>
    </w:p>
    <w:p w14:paraId="33D6E7B9" w14:textId="77777777" w:rsidR="000376AD" w:rsidRPr="000376AD" w:rsidRDefault="000376AD" w:rsidP="000376AD">
      <w:pPr>
        <w:numPr>
          <w:ilvl w:val="0"/>
          <w:numId w:val="24"/>
        </w:numPr>
      </w:pPr>
      <w:r w:rsidRPr="000376AD">
        <w:rPr>
          <w:b/>
          <w:bCs/>
        </w:rPr>
        <w:t>Smart Thermostats</w:t>
      </w:r>
      <w:r w:rsidRPr="000376AD">
        <w:t>: Use of programmable thermostats to optimize heating and cooling systems.</w:t>
      </w:r>
    </w:p>
    <w:p w14:paraId="5684864A" w14:textId="77777777" w:rsidR="000376AD" w:rsidRPr="000376AD" w:rsidRDefault="000376AD" w:rsidP="000376AD">
      <w:pPr>
        <w:numPr>
          <w:ilvl w:val="0"/>
          <w:numId w:val="24"/>
        </w:numPr>
      </w:pPr>
      <w:r w:rsidRPr="000376AD">
        <w:rPr>
          <w:b/>
          <w:bCs/>
        </w:rPr>
        <w:t>Water-Saving Fixtures</w:t>
      </w:r>
      <w:r w:rsidRPr="000376AD">
        <w:t>: Low-flow showers, faucets, and toilets to minimize water usage.</w:t>
      </w:r>
    </w:p>
    <w:p w14:paraId="352095CE" w14:textId="77777777" w:rsidR="000376AD" w:rsidRPr="000376AD" w:rsidRDefault="000376AD" w:rsidP="000376AD">
      <w:pPr>
        <w:numPr>
          <w:ilvl w:val="0"/>
          <w:numId w:val="24"/>
        </w:numPr>
      </w:pPr>
      <w:r w:rsidRPr="000376AD">
        <w:rPr>
          <w:b/>
          <w:bCs/>
        </w:rPr>
        <w:t>Rainwater Harvesting</w:t>
      </w:r>
      <w:r w:rsidRPr="000376AD">
        <w:t>: Systems in place to collect and use rainwater for irrigation and other non-potable needs.</w:t>
      </w:r>
    </w:p>
    <w:p w14:paraId="3E1FE045" w14:textId="77777777" w:rsidR="000376AD" w:rsidRPr="000376AD" w:rsidRDefault="000376AD" w:rsidP="000376AD">
      <w:r w:rsidRPr="000376AD">
        <w:rPr>
          <w:b/>
          <w:bCs/>
        </w:rPr>
        <w:t>3. Waste Management</w:t>
      </w:r>
    </w:p>
    <w:p w14:paraId="67EB8823" w14:textId="77777777" w:rsidR="000376AD" w:rsidRPr="000376AD" w:rsidRDefault="000376AD" w:rsidP="000376AD">
      <w:pPr>
        <w:numPr>
          <w:ilvl w:val="0"/>
          <w:numId w:val="25"/>
        </w:numPr>
      </w:pPr>
      <w:r w:rsidRPr="000376AD">
        <w:rPr>
          <w:b/>
          <w:bCs/>
        </w:rPr>
        <w:t>Recycling Programs</w:t>
      </w:r>
      <w:r w:rsidRPr="000376AD">
        <w:t>: Comprehensive recycling facilities to encourage waste segregation and recycling among residents.</w:t>
      </w:r>
    </w:p>
    <w:p w14:paraId="51D29515" w14:textId="77777777" w:rsidR="000376AD" w:rsidRPr="000376AD" w:rsidRDefault="000376AD" w:rsidP="000376AD">
      <w:pPr>
        <w:numPr>
          <w:ilvl w:val="0"/>
          <w:numId w:val="25"/>
        </w:numPr>
      </w:pPr>
      <w:r w:rsidRPr="000376AD">
        <w:rPr>
          <w:b/>
          <w:bCs/>
        </w:rPr>
        <w:t>Composting</w:t>
      </w:r>
      <w:r w:rsidRPr="000376AD">
        <w:t>: Organic waste from the kitchen and dining areas is composted and used for landscaping.</w:t>
      </w:r>
    </w:p>
    <w:p w14:paraId="16AE35D3" w14:textId="77777777" w:rsidR="000376AD" w:rsidRPr="000376AD" w:rsidRDefault="000376AD" w:rsidP="000376AD">
      <w:pPr>
        <w:numPr>
          <w:ilvl w:val="0"/>
          <w:numId w:val="25"/>
        </w:numPr>
      </w:pPr>
      <w:r w:rsidRPr="000376AD">
        <w:rPr>
          <w:b/>
          <w:bCs/>
        </w:rPr>
        <w:t>Minimal Plastic Use</w:t>
      </w:r>
      <w:r w:rsidRPr="000376AD">
        <w:t>: Reduction of single-use plastics by providing reusable alternatives and encouraging their use among residents.</w:t>
      </w:r>
    </w:p>
    <w:p w14:paraId="3453A869" w14:textId="77777777" w:rsidR="000376AD" w:rsidRPr="000376AD" w:rsidRDefault="000376AD" w:rsidP="000376AD">
      <w:r w:rsidRPr="000376AD">
        <w:rPr>
          <w:b/>
          <w:bCs/>
        </w:rPr>
        <w:lastRenderedPageBreak/>
        <w:t>4. Community Engagement</w:t>
      </w:r>
    </w:p>
    <w:p w14:paraId="087085EF" w14:textId="77777777" w:rsidR="000376AD" w:rsidRPr="000376AD" w:rsidRDefault="000376AD" w:rsidP="000376AD">
      <w:pPr>
        <w:numPr>
          <w:ilvl w:val="0"/>
          <w:numId w:val="26"/>
        </w:numPr>
      </w:pPr>
      <w:r w:rsidRPr="000376AD">
        <w:rPr>
          <w:b/>
          <w:bCs/>
        </w:rPr>
        <w:t>Sustainability Workshops</w:t>
      </w:r>
      <w:r w:rsidRPr="000376AD">
        <w:t>: Regular workshops and educational sessions for residents on sustainable living practices.</w:t>
      </w:r>
    </w:p>
    <w:p w14:paraId="5FCEE7BB" w14:textId="77777777" w:rsidR="000376AD" w:rsidRPr="000376AD" w:rsidRDefault="000376AD" w:rsidP="000376AD">
      <w:pPr>
        <w:numPr>
          <w:ilvl w:val="0"/>
          <w:numId w:val="26"/>
        </w:numPr>
      </w:pPr>
      <w:r w:rsidRPr="000376AD">
        <w:rPr>
          <w:b/>
          <w:bCs/>
        </w:rPr>
        <w:t>Green Initiatives</w:t>
      </w:r>
      <w:r w:rsidRPr="000376AD">
        <w:t>: Encouraging residents to participate in community gardening, clean-up drives, and other environmental initiatives.</w:t>
      </w:r>
    </w:p>
    <w:p w14:paraId="1F9CDCD5" w14:textId="77777777" w:rsidR="000376AD" w:rsidRPr="000376AD" w:rsidRDefault="000376AD" w:rsidP="000376AD">
      <w:pPr>
        <w:numPr>
          <w:ilvl w:val="0"/>
          <w:numId w:val="26"/>
        </w:numPr>
      </w:pPr>
      <w:r w:rsidRPr="000376AD">
        <w:rPr>
          <w:b/>
          <w:bCs/>
        </w:rPr>
        <w:t>Eco-Friendly Transportation</w:t>
      </w:r>
      <w:r w:rsidRPr="000376AD">
        <w:t>: Providing information and incentives for using public transport, biking, or carpooling.</w:t>
      </w:r>
    </w:p>
    <w:p w14:paraId="5FD0A06F" w14:textId="77777777" w:rsidR="000376AD" w:rsidRPr="000376AD" w:rsidRDefault="000376AD" w:rsidP="000376AD">
      <w:pPr>
        <w:rPr>
          <w:b/>
          <w:bCs/>
        </w:rPr>
      </w:pPr>
      <w:r w:rsidRPr="000376AD">
        <w:rPr>
          <w:b/>
          <w:bCs/>
        </w:rPr>
        <w:t>Conclusion</w:t>
      </w:r>
    </w:p>
    <w:p w14:paraId="61A79FFC" w14:textId="77777777" w:rsidR="000376AD" w:rsidRPr="000376AD" w:rsidRDefault="000376AD" w:rsidP="000376AD">
      <w:r w:rsidRPr="000376AD">
        <w:t>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Default="009B22F4"/>
    <w:p w14:paraId="0E164447" w14:textId="77777777" w:rsidR="000376AD" w:rsidRDefault="000376AD"/>
    <w:p w14:paraId="074612C4" w14:textId="77777777" w:rsidR="000376AD" w:rsidRDefault="000376AD"/>
    <w:p w14:paraId="264A9ACF" w14:textId="77777777" w:rsidR="000376AD" w:rsidRDefault="000376AD"/>
    <w:p w14:paraId="1721B41E" w14:textId="77777777" w:rsidR="000376AD" w:rsidRDefault="000376AD"/>
    <w:p w14:paraId="0307B03A" w14:textId="77777777" w:rsidR="000376AD" w:rsidRDefault="000376AD"/>
    <w:p w14:paraId="590065EE" w14:textId="77777777" w:rsidR="000376AD" w:rsidRDefault="000376AD"/>
    <w:p w14:paraId="7F533287" w14:textId="77777777" w:rsidR="000376AD" w:rsidRDefault="000376AD"/>
    <w:p w14:paraId="35C6586F" w14:textId="77777777" w:rsidR="000376AD" w:rsidRDefault="000376AD"/>
    <w:p w14:paraId="153B69AD" w14:textId="77777777" w:rsidR="000376AD" w:rsidRDefault="000376AD"/>
    <w:p w14:paraId="2351D30A" w14:textId="77777777" w:rsidR="000376AD" w:rsidRDefault="000376AD"/>
    <w:p w14:paraId="1519DB29" w14:textId="77777777" w:rsidR="000376AD" w:rsidRDefault="000376AD"/>
    <w:p w14:paraId="1BF97409" w14:textId="77777777" w:rsidR="00AE0DE3" w:rsidRPr="00AE0DE3" w:rsidRDefault="00AE0DE3" w:rsidP="00AE0DE3">
      <w:pPr>
        <w:rPr>
          <w:b/>
          <w:bCs/>
        </w:rPr>
      </w:pPr>
      <w:r w:rsidRPr="00AE0DE3">
        <w:rPr>
          <w:b/>
          <w:bCs/>
        </w:rPr>
        <w:t>Life Cycle Use Case for Lagos Co-Accommodation Hostels</w:t>
      </w:r>
    </w:p>
    <w:p w14:paraId="4BE54354" w14:textId="77777777" w:rsidR="00AE0DE3" w:rsidRPr="00AE0DE3" w:rsidRDefault="00AE0DE3" w:rsidP="00AE0DE3">
      <w:pPr>
        <w:rPr>
          <w:b/>
          <w:bCs/>
        </w:rPr>
      </w:pPr>
      <w:r w:rsidRPr="00AE0DE3">
        <w:rPr>
          <w:b/>
          <w:bCs/>
        </w:rPr>
        <w:t>Overview</w:t>
      </w:r>
    </w:p>
    <w:p w14:paraId="3554C0FD" w14:textId="77777777" w:rsidR="00AE0DE3" w:rsidRPr="00AE0DE3" w:rsidRDefault="00AE0DE3" w:rsidP="00AE0DE3">
      <w:r w:rsidRPr="00AE0DE3">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AE0DE3" w:rsidRDefault="00AE0DE3" w:rsidP="00AE0DE3">
      <w:pPr>
        <w:rPr>
          <w:b/>
          <w:bCs/>
        </w:rPr>
      </w:pPr>
      <w:r w:rsidRPr="00AE0DE3">
        <w:rPr>
          <w:b/>
          <w:bCs/>
        </w:rPr>
        <w:t>1. Pre-Arrival Vetting</w:t>
      </w:r>
    </w:p>
    <w:p w14:paraId="3317199E" w14:textId="77777777" w:rsidR="00AE0DE3" w:rsidRPr="00AE0DE3" w:rsidRDefault="00AE0DE3" w:rsidP="00AE0DE3">
      <w:pPr>
        <w:rPr>
          <w:b/>
          <w:bCs/>
        </w:rPr>
      </w:pPr>
      <w:r w:rsidRPr="00AE0DE3">
        <w:rPr>
          <w:b/>
          <w:bCs/>
        </w:rPr>
        <w:lastRenderedPageBreak/>
        <w:t>Application Submission</w:t>
      </w:r>
    </w:p>
    <w:p w14:paraId="183E9725" w14:textId="77777777" w:rsidR="00AE0DE3" w:rsidRPr="00AE0DE3" w:rsidRDefault="00AE0DE3" w:rsidP="00AE0DE3">
      <w:pPr>
        <w:numPr>
          <w:ilvl w:val="0"/>
          <w:numId w:val="27"/>
        </w:numPr>
      </w:pPr>
      <w:r w:rsidRPr="00AE0DE3">
        <w:rPr>
          <w:b/>
          <w:bCs/>
        </w:rPr>
        <w:t>Notice Period</w:t>
      </w:r>
      <w:r w:rsidRPr="00AE0DE3">
        <w:t>: Prospective guests must submit their application at least one week in advance.</w:t>
      </w:r>
    </w:p>
    <w:p w14:paraId="34392AA1" w14:textId="77777777" w:rsidR="00AE0DE3" w:rsidRPr="00AE0DE3" w:rsidRDefault="00AE0DE3" w:rsidP="00AE0DE3">
      <w:pPr>
        <w:numPr>
          <w:ilvl w:val="0"/>
          <w:numId w:val="27"/>
        </w:numPr>
      </w:pPr>
      <w:r w:rsidRPr="00AE0DE3">
        <w:rPr>
          <w:b/>
          <w:bCs/>
        </w:rPr>
        <w:t>Required Information</w:t>
      </w:r>
      <w:r w:rsidRPr="00AE0DE3">
        <w:t>: Applications should include details such as current residence, intended duration of stay, current employment, and a referee contact.</w:t>
      </w:r>
    </w:p>
    <w:p w14:paraId="10252135" w14:textId="77777777" w:rsidR="00AE0DE3" w:rsidRPr="00AE0DE3" w:rsidRDefault="00AE0DE3" w:rsidP="00AE0DE3">
      <w:pPr>
        <w:numPr>
          <w:ilvl w:val="0"/>
          <w:numId w:val="27"/>
        </w:numPr>
      </w:pPr>
      <w:r w:rsidRPr="00AE0DE3">
        <w:rPr>
          <w:b/>
          <w:bCs/>
        </w:rPr>
        <w:t>Verification Process</w:t>
      </w:r>
      <w:r w:rsidRPr="00AE0DE3">
        <w:t>:</w:t>
      </w:r>
    </w:p>
    <w:p w14:paraId="7B77A300" w14:textId="77777777" w:rsidR="00AE0DE3" w:rsidRPr="00AE0DE3" w:rsidRDefault="00AE0DE3" w:rsidP="00AE0DE3">
      <w:pPr>
        <w:numPr>
          <w:ilvl w:val="1"/>
          <w:numId w:val="27"/>
        </w:numPr>
      </w:pPr>
      <w:r w:rsidRPr="00AE0DE3">
        <w:rPr>
          <w:b/>
          <w:bCs/>
        </w:rPr>
        <w:t>Employment Verification</w:t>
      </w:r>
      <w:r w:rsidRPr="00AE0DE3">
        <w:t>: Contact the provided workplace to confirm the applicant's employment status and gather information on their professional conduct.</w:t>
      </w:r>
    </w:p>
    <w:p w14:paraId="37B53268" w14:textId="77777777" w:rsidR="00AE0DE3" w:rsidRPr="00AE0DE3" w:rsidRDefault="00AE0DE3" w:rsidP="00AE0DE3">
      <w:pPr>
        <w:numPr>
          <w:ilvl w:val="1"/>
          <w:numId w:val="27"/>
        </w:numPr>
      </w:pPr>
      <w:r w:rsidRPr="00AE0DE3">
        <w:rPr>
          <w:b/>
          <w:bCs/>
        </w:rPr>
        <w:t>Background Check</w:t>
      </w:r>
      <w:r w:rsidRPr="00AE0DE3">
        <w:t>: Coordinate with local police authorities to verify the absence of any criminal records.</w:t>
      </w:r>
    </w:p>
    <w:p w14:paraId="3D5B9FEA" w14:textId="77777777" w:rsidR="00AE0DE3" w:rsidRPr="00AE0DE3" w:rsidRDefault="00AE0DE3" w:rsidP="00AE0DE3">
      <w:pPr>
        <w:numPr>
          <w:ilvl w:val="1"/>
          <w:numId w:val="27"/>
        </w:numPr>
      </w:pPr>
      <w:r w:rsidRPr="00AE0DE3">
        <w:rPr>
          <w:b/>
          <w:bCs/>
        </w:rPr>
        <w:t>Referee Verification</w:t>
      </w:r>
      <w:r w:rsidRPr="00AE0DE3">
        <w:t>: Contact the provided referee to ascertain the character and reliability of the applicant.</w:t>
      </w:r>
    </w:p>
    <w:p w14:paraId="7F12AF91" w14:textId="77777777" w:rsidR="00AE0DE3" w:rsidRPr="00AE0DE3" w:rsidRDefault="00AE0DE3" w:rsidP="00AE0DE3">
      <w:pPr>
        <w:rPr>
          <w:b/>
          <w:bCs/>
        </w:rPr>
      </w:pPr>
      <w:r w:rsidRPr="00AE0DE3">
        <w:rPr>
          <w:b/>
          <w:bCs/>
        </w:rPr>
        <w:t>Organizational Referrals</w:t>
      </w:r>
    </w:p>
    <w:p w14:paraId="0AE64C88" w14:textId="77777777" w:rsidR="00AE0DE3" w:rsidRPr="00AE0DE3" w:rsidRDefault="00AE0DE3" w:rsidP="00AE0DE3">
      <w:pPr>
        <w:numPr>
          <w:ilvl w:val="0"/>
          <w:numId w:val="28"/>
        </w:numPr>
      </w:pPr>
      <w:r w:rsidRPr="00AE0DE3">
        <w:rPr>
          <w:b/>
          <w:bCs/>
        </w:rPr>
        <w:t>Direct Organization Referrals</w:t>
      </w:r>
      <w:r w:rsidRPr="00AE0DE3">
        <w:t>: When an organization refers an employee, the verification process is slightly relaxed due to the trust placed in the organization’s internal vetting processes.</w:t>
      </w:r>
    </w:p>
    <w:p w14:paraId="4012C4D0" w14:textId="77777777" w:rsidR="00AE0DE3" w:rsidRPr="00AE0DE3" w:rsidRDefault="00AE0DE3" w:rsidP="00AE0DE3">
      <w:pPr>
        <w:numPr>
          <w:ilvl w:val="0"/>
          <w:numId w:val="28"/>
        </w:numPr>
      </w:pPr>
      <w:r w:rsidRPr="00AE0DE3">
        <w:rPr>
          <w:b/>
          <w:bCs/>
        </w:rPr>
        <w:t>Accommodation Partnerships</w:t>
      </w:r>
      <w:r w:rsidRPr="00AE0DE3">
        <w:t>: For companies with ongoing partnerships with LCAH, accommodations are pre-arranged for groups of employees, reducing individual vetting time.</w:t>
      </w:r>
    </w:p>
    <w:p w14:paraId="2B153D60" w14:textId="77777777" w:rsidR="00AE0DE3" w:rsidRPr="00AE0DE3" w:rsidRDefault="00AE0DE3" w:rsidP="00AE0DE3">
      <w:pPr>
        <w:rPr>
          <w:b/>
          <w:bCs/>
        </w:rPr>
      </w:pPr>
      <w:r w:rsidRPr="00AE0DE3">
        <w:rPr>
          <w:b/>
          <w:bCs/>
        </w:rPr>
        <w:t>2. Booking Confirmation</w:t>
      </w:r>
    </w:p>
    <w:p w14:paraId="68E04F3C" w14:textId="77777777" w:rsidR="00AE0DE3" w:rsidRPr="00AE0DE3" w:rsidRDefault="00AE0DE3" w:rsidP="00AE0DE3">
      <w:pPr>
        <w:numPr>
          <w:ilvl w:val="0"/>
          <w:numId w:val="29"/>
        </w:numPr>
      </w:pPr>
      <w:r w:rsidRPr="00AE0DE3">
        <w:rPr>
          <w:b/>
          <w:bCs/>
        </w:rPr>
        <w:t>Approval Notification</w:t>
      </w:r>
      <w:r w:rsidRPr="00AE0DE3">
        <w:t>: Once the vetting process is completed successfully, the applicant is notified of their approval and provided with booking details.</w:t>
      </w:r>
    </w:p>
    <w:p w14:paraId="004C95F4" w14:textId="77777777" w:rsidR="00AE0DE3" w:rsidRPr="00AE0DE3" w:rsidRDefault="00AE0DE3" w:rsidP="00AE0DE3">
      <w:pPr>
        <w:numPr>
          <w:ilvl w:val="0"/>
          <w:numId w:val="29"/>
        </w:numPr>
      </w:pPr>
      <w:r w:rsidRPr="00AE0DE3">
        <w:rPr>
          <w:b/>
          <w:bCs/>
        </w:rPr>
        <w:t>Payment Process</w:t>
      </w:r>
      <w:r w:rsidRPr="00AE0DE3">
        <w:t>: Guests are required to complete the payment for their stay, which varies based on room category and duration.</w:t>
      </w:r>
    </w:p>
    <w:p w14:paraId="15216D5D" w14:textId="77777777" w:rsidR="00AE0DE3" w:rsidRPr="00AE0DE3" w:rsidRDefault="00AE0DE3" w:rsidP="00AE0DE3">
      <w:pPr>
        <w:rPr>
          <w:b/>
          <w:bCs/>
        </w:rPr>
      </w:pPr>
      <w:r w:rsidRPr="00AE0DE3">
        <w:rPr>
          <w:b/>
          <w:bCs/>
        </w:rPr>
        <w:t>3. Check-In Procedure</w:t>
      </w:r>
    </w:p>
    <w:p w14:paraId="3E6D3359" w14:textId="77777777" w:rsidR="00AE0DE3" w:rsidRPr="00AE0DE3" w:rsidRDefault="00AE0DE3" w:rsidP="00AE0DE3">
      <w:pPr>
        <w:numPr>
          <w:ilvl w:val="0"/>
          <w:numId w:val="30"/>
        </w:numPr>
      </w:pPr>
      <w:r w:rsidRPr="00AE0DE3">
        <w:rPr>
          <w:b/>
          <w:bCs/>
        </w:rPr>
        <w:t>Arrival</w:t>
      </w:r>
      <w:r w:rsidRPr="00AE0DE3">
        <w:t>: Guests arrive at the hostel and present their booking confirmation at the front desk.</w:t>
      </w:r>
    </w:p>
    <w:p w14:paraId="7E57A5C4" w14:textId="77777777" w:rsidR="00AE0DE3" w:rsidRPr="00AE0DE3" w:rsidRDefault="00AE0DE3" w:rsidP="00AE0DE3">
      <w:pPr>
        <w:numPr>
          <w:ilvl w:val="0"/>
          <w:numId w:val="30"/>
        </w:numPr>
      </w:pPr>
      <w:r w:rsidRPr="00AE0DE3">
        <w:rPr>
          <w:b/>
          <w:bCs/>
        </w:rPr>
        <w:t>ID Verification</w:t>
      </w:r>
      <w:r w:rsidRPr="00AE0DE3">
        <w:t>: Additional identification verification is performed to ensure the guest matches the pre-approved applicant.</w:t>
      </w:r>
    </w:p>
    <w:p w14:paraId="037F4AB7" w14:textId="77777777" w:rsidR="00AE0DE3" w:rsidRPr="00AE0DE3" w:rsidRDefault="00AE0DE3" w:rsidP="00AE0DE3">
      <w:pPr>
        <w:numPr>
          <w:ilvl w:val="0"/>
          <w:numId w:val="30"/>
        </w:numPr>
      </w:pPr>
      <w:r w:rsidRPr="00AE0DE3">
        <w:rPr>
          <w:b/>
          <w:bCs/>
        </w:rPr>
        <w:t>Orientation</w:t>
      </w:r>
      <w:r w:rsidRPr="00AE0DE3">
        <w:t>: New guests receive an orientation that includes hostel policies, security measures, and amenities.</w:t>
      </w:r>
    </w:p>
    <w:p w14:paraId="4562015B" w14:textId="77777777" w:rsidR="00AE0DE3" w:rsidRPr="00AE0DE3" w:rsidRDefault="00AE0DE3" w:rsidP="00AE0DE3">
      <w:pPr>
        <w:numPr>
          <w:ilvl w:val="0"/>
          <w:numId w:val="30"/>
        </w:numPr>
      </w:pPr>
      <w:r w:rsidRPr="00AE0DE3">
        <w:rPr>
          <w:b/>
          <w:bCs/>
        </w:rPr>
        <w:t>Access Credentials</w:t>
      </w:r>
      <w:r w:rsidRPr="00AE0DE3">
        <w:t>: Guests are provided with key cards or biometric access for their rooms and common areas.</w:t>
      </w:r>
    </w:p>
    <w:p w14:paraId="5BDAE6B5" w14:textId="77777777" w:rsidR="00AE0DE3" w:rsidRPr="00AE0DE3" w:rsidRDefault="00AE0DE3" w:rsidP="00AE0DE3">
      <w:pPr>
        <w:rPr>
          <w:b/>
          <w:bCs/>
        </w:rPr>
      </w:pPr>
      <w:r w:rsidRPr="00AE0DE3">
        <w:rPr>
          <w:b/>
          <w:bCs/>
        </w:rPr>
        <w:t>4. During the Stay</w:t>
      </w:r>
    </w:p>
    <w:p w14:paraId="77D1A81C" w14:textId="77777777" w:rsidR="00AE0DE3" w:rsidRPr="00AE0DE3" w:rsidRDefault="00AE0DE3" w:rsidP="00AE0DE3">
      <w:pPr>
        <w:numPr>
          <w:ilvl w:val="0"/>
          <w:numId w:val="31"/>
        </w:numPr>
      </w:pPr>
      <w:r w:rsidRPr="00AE0DE3">
        <w:rPr>
          <w:b/>
          <w:bCs/>
        </w:rPr>
        <w:t>Daily Operations</w:t>
      </w:r>
      <w:r w:rsidRPr="00AE0DE3">
        <w:t>:</w:t>
      </w:r>
    </w:p>
    <w:p w14:paraId="412B2BC3" w14:textId="77777777" w:rsidR="00AE0DE3" w:rsidRPr="00AE0DE3" w:rsidRDefault="00AE0DE3" w:rsidP="00AE0DE3">
      <w:pPr>
        <w:numPr>
          <w:ilvl w:val="1"/>
          <w:numId w:val="31"/>
        </w:numPr>
      </w:pPr>
      <w:r w:rsidRPr="00AE0DE3">
        <w:rPr>
          <w:b/>
          <w:bCs/>
        </w:rPr>
        <w:t>Room Access</w:t>
      </w:r>
      <w:r w:rsidRPr="00AE0DE3">
        <w:t>: Rooms are accessible from 9 PM to 9 AM. Guests are expected to vacate the rooms during the day for cleaning and security purposes.</w:t>
      </w:r>
    </w:p>
    <w:p w14:paraId="303ABFC4" w14:textId="77777777" w:rsidR="00AE0DE3" w:rsidRPr="00AE0DE3" w:rsidRDefault="00AE0DE3" w:rsidP="00AE0DE3">
      <w:pPr>
        <w:numPr>
          <w:ilvl w:val="1"/>
          <w:numId w:val="31"/>
        </w:numPr>
      </w:pPr>
      <w:r w:rsidRPr="00AE0DE3">
        <w:rPr>
          <w:b/>
          <w:bCs/>
        </w:rPr>
        <w:lastRenderedPageBreak/>
        <w:t>Security Checks</w:t>
      </w:r>
      <w:r w:rsidRPr="00AE0DE3">
        <w:t>: Regular patrols and CCTV monitoring ensure the safety of the premises.</w:t>
      </w:r>
    </w:p>
    <w:p w14:paraId="58DB9991" w14:textId="77777777" w:rsidR="00AE0DE3" w:rsidRPr="00AE0DE3" w:rsidRDefault="00AE0DE3" w:rsidP="00AE0DE3">
      <w:pPr>
        <w:numPr>
          <w:ilvl w:val="1"/>
          <w:numId w:val="31"/>
        </w:numPr>
      </w:pPr>
      <w:r w:rsidRPr="00AE0DE3">
        <w:rPr>
          <w:b/>
          <w:bCs/>
        </w:rPr>
        <w:t>Community Activities</w:t>
      </w:r>
      <w:r w:rsidRPr="00AE0DE3">
        <w:t>: Organized events and activities promote interaction and networking among guests.</w:t>
      </w:r>
    </w:p>
    <w:p w14:paraId="7B9F47EF" w14:textId="77777777" w:rsidR="00AE0DE3" w:rsidRPr="00AE0DE3" w:rsidRDefault="00AE0DE3" w:rsidP="00AE0DE3">
      <w:pPr>
        <w:numPr>
          <w:ilvl w:val="1"/>
          <w:numId w:val="31"/>
        </w:numPr>
      </w:pPr>
      <w:r w:rsidRPr="00AE0DE3">
        <w:rPr>
          <w:b/>
          <w:bCs/>
        </w:rPr>
        <w:t>Dining Services</w:t>
      </w:r>
      <w:r w:rsidRPr="00AE0DE3">
        <w:t>: Meals are available in the on-site cafeteria, offering a variety of options to cater to different dietary preferences.</w:t>
      </w:r>
    </w:p>
    <w:p w14:paraId="28978A1F" w14:textId="77777777" w:rsidR="00AE0DE3" w:rsidRPr="00AE0DE3" w:rsidRDefault="00AE0DE3" w:rsidP="00AE0DE3">
      <w:pPr>
        <w:numPr>
          <w:ilvl w:val="1"/>
          <w:numId w:val="31"/>
        </w:numPr>
      </w:pPr>
      <w:r w:rsidRPr="00AE0DE3">
        <w:rPr>
          <w:b/>
          <w:bCs/>
        </w:rPr>
        <w:t>Laundry Facilities</w:t>
      </w:r>
      <w:r w:rsidRPr="00AE0DE3">
        <w:t>: Guests have access to laundry rooms equipped with washers and dryers.</w:t>
      </w:r>
    </w:p>
    <w:p w14:paraId="589A891F" w14:textId="77777777" w:rsidR="00AE0DE3" w:rsidRPr="00AE0DE3" w:rsidRDefault="00AE0DE3" w:rsidP="00AE0DE3">
      <w:pPr>
        <w:numPr>
          <w:ilvl w:val="1"/>
          <w:numId w:val="31"/>
        </w:numPr>
      </w:pPr>
      <w:r w:rsidRPr="00AE0DE3">
        <w:rPr>
          <w:b/>
          <w:bCs/>
        </w:rPr>
        <w:t>Maintenance and Support</w:t>
      </w:r>
      <w:r w:rsidRPr="00AE0DE3">
        <w:t>: On-site staff are available to assist with any maintenance issues or support needs.</w:t>
      </w:r>
    </w:p>
    <w:p w14:paraId="3B8B5D81" w14:textId="77777777" w:rsidR="00AE0DE3" w:rsidRPr="00AE0DE3" w:rsidRDefault="00AE0DE3" w:rsidP="00AE0DE3">
      <w:pPr>
        <w:rPr>
          <w:b/>
          <w:bCs/>
        </w:rPr>
      </w:pPr>
      <w:r w:rsidRPr="00AE0DE3">
        <w:rPr>
          <w:b/>
          <w:bCs/>
        </w:rPr>
        <w:t>5. Incident Management</w:t>
      </w:r>
    </w:p>
    <w:p w14:paraId="6C8EDF46" w14:textId="77777777" w:rsidR="00AE0DE3" w:rsidRPr="00AE0DE3" w:rsidRDefault="00AE0DE3" w:rsidP="00AE0DE3">
      <w:pPr>
        <w:numPr>
          <w:ilvl w:val="0"/>
          <w:numId w:val="32"/>
        </w:numPr>
      </w:pPr>
      <w:r w:rsidRPr="00AE0DE3">
        <w:rPr>
          <w:b/>
          <w:bCs/>
        </w:rPr>
        <w:t>Emergency Response</w:t>
      </w:r>
      <w:r w:rsidRPr="00AE0DE3">
        <w:t>: Clear protocols are in place for handling emergencies, including medical situations and security threats.</w:t>
      </w:r>
    </w:p>
    <w:p w14:paraId="40187039" w14:textId="77777777" w:rsidR="00AE0DE3" w:rsidRPr="00AE0DE3" w:rsidRDefault="00AE0DE3" w:rsidP="00AE0DE3">
      <w:pPr>
        <w:numPr>
          <w:ilvl w:val="0"/>
          <w:numId w:val="32"/>
        </w:numPr>
      </w:pPr>
      <w:r w:rsidRPr="00AE0DE3">
        <w:rPr>
          <w:b/>
          <w:bCs/>
        </w:rPr>
        <w:t>Conflict Resolution</w:t>
      </w:r>
      <w:r w:rsidRPr="00AE0DE3">
        <w:t>: Staff are trained to mediate and resolve conflicts between guests to maintain a harmonious living environment.</w:t>
      </w:r>
    </w:p>
    <w:p w14:paraId="049614DA" w14:textId="77777777" w:rsidR="00AE0DE3" w:rsidRPr="00AE0DE3" w:rsidRDefault="00AE0DE3" w:rsidP="00AE0DE3">
      <w:pPr>
        <w:rPr>
          <w:b/>
          <w:bCs/>
        </w:rPr>
      </w:pPr>
      <w:r w:rsidRPr="00AE0DE3">
        <w:rPr>
          <w:b/>
          <w:bCs/>
        </w:rPr>
        <w:t>6. Check-Out Procedure</w:t>
      </w:r>
    </w:p>
    <w:p w14:paraId="0CAA9004" w14:textId="77777777" w:rsidR="00AE0DE3" w:rsidRPr="00AE0DE3" w:rsidRDefault="00AE0DE3" w:rsidP="00AE0DE3">
      <w:pPr>
        <w:numPr>
          <w:ilvl w:val="0"/>
          <w:numId w:val="33"/>
        </w:numPr>
      </w:pPr>
      <w:r w:rsidRPr="00AE0DE3">
        <w:rPr>
          <w:b/>
          <w:bCs/>
        </w:rPr>
        <w:t>Departure Notification</w:t>
      </w:r>
      <w:r w:rsidRPr="00AE0DE3">
        <w:t>: Guests are required to notify the front desk of their intended check-out date at least 24 hours in advance.</w:t>
      </w:r>
    </w:p>
    <w:p w14:paraId="0663B25D" w14:textId="77777777" w:rsidR="00AE0DE3" w:rsidRPr="00AE0DE3" w:rsidRDefault="00AE0DE3" w:rsidP="00AE0DE3">
      <w:pPr>
        <w:numPr>
          <w:ilvl w:val="0"/>
          <w:numId w:val="33"/>
        </w:numPr>
      </w:pPr>
      <w:r w:rsidRPr="00AE0DE3">
        <w:rPr>
          <w:b/>
          <w:bCs/>
        </w:rPr>
        <w:t>Room Inspection</w:t>
      </w:r>
      <w:r w:rsidRPr="00AE0DE3">
        <w:t>: A thorough inspection of the room is conducted to ensure no damages or missing items.</w:t>
      </w:r>
    </w:p>
    <w:p w14:paraId="39BE4325" w14:textId="77777777" w:rsidR="00AE0DE3" w:rsidRPr="00AE0DE3" w:rsidRDefault="00AE0DE3" w:rsidP="00AE0DE3">
      <w:pPr>
        <w:numPr>
          <w:ilvl w:val="0"/>
          <w:numId w:val="33"/>
        </w:numPr>
      </w:pPr>
      <w:r w:rsidRPr="00AE0DE3">
        <w:rPr>
          <w:b/>
          <w:bCs/>
        </w:rPr>
        <w:t>Feedback Collection</w:t>
      </w:r>
      <w:r w:rsidRPr="00AE0DE3">
        <w:t>: Guests are encouraged to provide feedback on their stay, which is used to improve services.</w:t>
      </w:r>
    </w:p>
    <w:p w14:paraId="5322C678" w14:textId="77777777" w:rsidR="00AE0DE3" w:rsidRPr="00AE0DE3" w:rsidRDefault="00AE0DE3" w:rsidP="00AE0DE3">
      <w:pPr>
        <w:numPr>
          <w:ilvl w:val="0"/>
          <w:numId w:val="33"/>
        </w:numPr>
      </w:pPr>
      <w:r w:rsidRPr="00AE0DE3">
        <w:rPr>
          <w:b/>
          <w:bCs/>
        </w:rPr>
        <w:t>Return of Access Credentials</w:t>
      </w:r>
      <w:r w:rsidRPr="00AE0DE3">
        <w:t>: Guests return key cards or other access devices before leaving.</w:t>
      </w:r>
    </w:p>
    <w:p w14:paraId="7824D63D" w14:textId="77777777" w:rsidR="00AE0DE3" w:rsidRPr="00AE0DE3" w:rsidRDefault="00AE0DE3" w:rsidP="00AE0DE3">
      <w:pPr>
        <w:rPr>
          <w:b/>
          <w:bCs/>
        </w:rPr>
      </w:pPr>
      <w:r w:rsidRPr="00AE0DE3">
        <w:rPr>
          <w:b/>
          <w:bCs/>
        </w:rPr>
        <w:t>7. Post-Departure Follow-Up</w:t>
      </w:r>
    </w:p>
    <w:p w14:paraId="383BCA89" w14:textId="77777777" w:rsidR="00AE0DE3" w:rsidRPr="00AE0DE3" w:rsidRDefault="00AE0DE3" w:rsidP="00AE0DE3">
      <w:pPr>
        <w:numPr>
          <w:ilvl w:val="0"/>
          <w:numId w:val="34"/>
        </w:numPr>
      </w:pPr>
      <w:r w:rsidRPr="00AE0DE3">
        <w:rPr>
          <w:b/>
          <w:bCs/>
        </w:rPr>
        <w:t>Data Analysis</w:t>
      </w:r>
      <w:r w:rsidRPr="00AE0DE3">
        <w:t xml:space="preserve">: Feedback and data collected during the stay are </w:t>
      </w:r>
      <w:proofErr w:type="spellStart"/>
      <w:r w:rsidRPr="00AE0DE3">
        <w:t>analyzed</w:t>
      </w:r>
      <w:proofErr w:type="spellEnd"/>
      <w:r w:rsidRPr="00AE0DE3">
        <w:t xml:space="preserve"> to identify areas for improvement.</w:t>
      </w:r>
    </w:p>
    <w:p w14:paraId="68D5C4A8" w14:textId="77777777" w:rsidR="00AE0DE3" w:rsidRPr="00AE0DE3" w:rsidRDefault="00AE0DE3" w:rsidP="00AE0DE3">
      <w:pPr>
        <w:numPr>
          <w:ilvl w:val="0"/>
          <w:numId w:val="34"/>
        </w:numPr>
      </w:pPr>
      <w:r w:rsidRPr="00AE0DE3">
        <w:rPr>
          <w:b/>
          <w:bCs/>
        </w:rPr>
        <w:t>Record Keeping</w:t>
      </w:r>
      <w:r w:rsidRPr="00AE0DE3">
        <w:t>: Information on the guest’s stay is securely stored for future reference, maintaining confidentiality.</w:t>
      </w:r>
    </w:p>
    <w:p w14:paraId="6BE64788" w14:textId="77777777" w:rsidR="00AE0DE3" w:rsidRPr="00AE0DE3" w:rsidRDefault="00AE0DE3" w:rsidP="00AE0DE3">
      <w:pPr>
        <w:rPr>
          <w:b/>
          <w:bCs/>
        </w:rPr>
      </w:pPr>
      <w:r w:rsidRPr="00AE0DE3">
        <w:rPr>
          <w:b/>
          <w:bCs/>
        </w:rPr>
        <w:t>Additional Security Measures</w:t>
      </w:r>
    </w:p>
    <w:p w14:paraId="7C5318D3" w14:textId="77777777" w:rsidR="00AE0DE3" w:rsidRPr="00AE0DE3" w:rsidRDefault="00AE0DE3" w:rsidP="00AE0DE3">
      <w:pPr>
        <w:numPr>
          <w:ilvl w:val="0"/>
          <w:numId w:val="35"/>
        </w:numPr>
      </w:pPr>
      <w:r w:rsidRPr="00AE0DE3">
        <w:rPr>
          <w:b/>
          <w:bCs/>
        </w:rPr>
        <w:t>Random Checks</w:t>
      </w:r>
      <w:r w:rsidRPr="00AE0DE3">
        <w:t>: Occasional random checks are conducted to ensure compliance with hostel policies.</w:t>
      </w:r>
    </w:p>
    <w:p w14:paraId="1AEC5090" w14:textId="77777777" w:rsidR="00AE0DE3" w:rsidRPr="00AE0DE3" w:rsidRDefault="00AE0DE3" w:rsidP="00AE0DE3">
      <w:pPr>
        <w:numPr>
          <w:ilvl w:val="0"/>
          <w:numId w:val="35"/>
        </w:numPr>
      </w:pPr>
      <w:r w:rsidRPr="00AE0DE3">
        <w:rPr>
          <w:b/>
          <w:bCs/>
        </w:rPr>
        <w:t>Guest Identification</w:t>
      </w:r>
      <w:r w:rsidRPr="00AE0DE3">
        <w:t>: Each guest is issued a photo ID specific to LCAH to facilitate easy identification by staff.</w:t>
      </w:r>
    </w:p>
    <w:p w14:paraId="76DB6C2A" w14:textId="77777777" w:rsidR="00AE0DE3" w:rsidRPr="00AE0DE3" w:rsidRDefault="00AE0DE3" w:rsidP="00AE0DE3">
      <w:pPr>
        <w:numPr>
          <w:ilvl w:val="0"/>
          <w:numId w:val="35"/>
        </w:numPr>
      </w:pPr>
      <w:r w:rsidRPr="00AE0DE3">
        <w:rPr>
          <w:b/>
          <w:bCs/>
        </w:rPr>
        <w:lastRenderedPageBreak/>
        <w:t>Security Drills</w:t>
      </w:r>
      <w:r w:rsidRPr="00AE0DE3">
        <w:t>: Regular security drills are conducted to ensure guests are familiar with emergency procedures.</w:t>
      </w:r>
    </w:p>
    <w:p w14:paraId="5AD18EE0" w14:textId="77777777" w:rsidR="00AE0DE3" w:rsidRPr="00AE0DE3" w:rsidRDefault="00AE0DE3" w:rsidP="00AE0DE3">
      <w:pPr>
        <w:rPr>
          <w:b/>
          <w:bCs/>
        </w:rPr>
      </w:pPr>
      <w:r w:rsidRPr="00AE0DE3">
        <w:rPr>
          <w:b/>
          <w:bCs/>
        </w:rPr>
        <w:t>Conclusion</w:t>
      </w:r>
    </w:p>
    <w:p w14:paraId="34631EE3" w14:textId="77777777" w:rsidR="00AE0DE3" w:rsidRPr="00AE0DE3" w:rsidRDefault="00AE0DE3" w:rsidP="00AE0DE3">
      <w:r w:rsidRPr="00AE0DE3">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59A4B970" w14:textId="77777777" w:rsidR="000376AD" w:rsidRDefault="000376AD"/>
    <w:p w14:paraId="1F6AE8C3" w14:textId="77777777" w:rsidR="00AE0DE3" w:rsidRDefault="00AE0DE3"/>
    <w:p w14:paraId="637049F8" w14:textId="77777777" w:rsidR="00AE0DE3" w:rsidRDefault="00AE0DE3"/>
    <w:p w14:paraId="65D293B8" w14:textId="77777777" w:rsidR="00AE0DE3" w:rsidRDefault="00AE0DE3"/>
    <w:p w14:paraId="5A79F7DF" w14:textId="77777777" w:rsidR="00AE0DE3" w:rsidRPr="00AE0DE3" w:rsidRDefault="00AE0DE3" w:rsidP="00AE0DE3">
      <w:pPr>
        <w:rPr>
          <w:b/>
          <w:bCs/>
          <w:highlight w:val="yellow"/>
        </w:rPr>
      </w:pPr>
      <w:r w:rsidRPr="00AE0DE3">
        <w:rPr>
          <w:b/>
          <w:bCs/>
          <w:highlight w:val="yellow"/>
        </w:rPr>
        <w:t>Revised Project Name</w:t>
      </w:r>
    </w:p>
    <w:p w14:paraId="142713C9" w14:textId="77777777" w:rsidR="00AE0DE3" w:rsidRPr="00AE0DE3" w:rsidRDefault="00AE0DE3" w:rsidP="00AE0DE3">
      <w:pPr>
        <w:rPr>
          <w:highlight w:val="yellow"/>
        </w:rPr>
      </w:pPr>
      <w:r w:rsidRPr="00AE0DE3">
        <w:rPr>
          <w:b/>
          <w:bCs/>
          <w:highlight w:val="yellow"/>
        </w:rPr>
        <w:t>Name</w:t>
      </w:r>
      <w:r w:rsidRPr="00AE0DE3">
        <w:rPr>
          <w:highlight w:val="yellow"/>
        </w:rPr>
        <w:t xml:space="preserve">: </w:t>
      </w:r>
      <w:proofErr w:type="spellStart"/>
      <w:r w:rsidRPr="00AE0DE3">
        <w:rPr>
          <w:highlight w:val="yellow"/>
        </w:rPr>
        <w:t>IslandRest</w:t>
      </w:r>
      <w:proofErr w:type="spellEnd"/>
      <w:r w:rsidRPr="00AE0DE3">
        <w:rPr>
          <w:highlight w:val="yellow"/>
        </w:rPr>
        <w:t xml:space="preserve"> Hostel</w:t>
      </w:r>
    </w:p>
    <w:p w14:paraId="3A2EBD78" w14:textId="77777777" w:rsidR="00AE0DE3" w:rsidRPr="00AE0DE3" w:rsidRDefault="00AE0DE3" w:rsidP="00AE0DE3">
      <w:pPr>
        <w:rPr>
          <w:b/>
          <w:bCs/>
          <w:highlight w:val="yellow"/>
        </w:rPr>
      </w:pPr>
      <w:r w:rsidRPr="00AE0DE3">
        <w:rPr>
          <w:b/>
          <w:bCs/>
          <w:highlight w:val="yellow"/>
        </w:rPr>
        <w:t>Life Cycle Drawing Simulation</w:t>
      </w:r>
    </w:p>
    <w:p w14:paraId="2E2767F5" w14:textId="77777777" w:rsidR="00AE0DE3" w:rsidRPr="00AE0DE3" w:rsidRDefault="00AE0DE3" w:rsidP="00AE0DE3">
      <w:pPr>
        <w:rPr>
          <w:highlight w:val="yellow"/>
        </w:rPr>
      </w:pPr>
      <w:r w:rsidRPr="00AE0DE3">
        <w:rPr>
          <w:highlight w:val="yellow"/>
        </w:rPr>
        <w:t xml:space="preserve">Below is a detailed textual representation of the life cycle stages of a guest's stay at </w:t>
      </w:r>
      <w:proofErr w:type="spellStart"/>
      <w:r w:rsidRPr="00AE0DE3">
        <w:rPr>
          <w:highlight w:val="yellow"/>
        </w:rPr>
        <w:t>IslandRest</w:t>
      </w:r>
      <w:proofErr w:type="spellEnd"/>
      <w:r w:rsidRPr="00AE0DE3">
        <w:rPr>
          <w:highlight w:val="yellow"/>
        </w:rPr>
        <w:t xml:space="preserve">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AE0DE3" w:rsidRDefault="00AE0DE3" w:rsidP="00AE0DE3">
      <w:pPr>
        <w:rPr>
          <w:b/>
          <w:bCs/>
          <w:highlight w:val="yellow"/>
        </w:rPr>
      </w:pPr>
      <w:r w:rsidRPr="00AE0DE3">
        <w:rPr>
          <w:b/>
          <w:bCs/>
          <w:highlight w:val="yellow"/>
        </w:rPr>
        <w:t>Textual Life Cycle Description</w:t>
      </w:r>
    </w:p>
    <w:p w14:paraId="007BADD5" w14:textId="77777777" w:rsidR="00AE0DE3" w:rsidRPr="00AE0DE3" w:rsidRDefault="00AE0DE3" w:rsidP="00AE0DE3">
      <w:pPr>
        <w:numPr>
          <w:ilvl w:val="0"/>
          <w:numId w:val="36"/>
        </w:numPr>
        <w:rPr>
          <w:highlight w:val="yellow"/>
        </w:rPr>
      </w:pPr>
      <w:r w:rsidRPr="00AE0DE3">
        <w:rPr>
          <w:b/>
          <w:bCs/>
          <w:highlight w:val="yellow"/>
        </w:rPr>
        <w:t>Pre-Arrival Vetting</w:t>
      </w:r>
    </w:p>
    <w:p w14:paraId="23C86EF1" w14:textId="77777777" w:rsidR="00AE0DE3" w:rsidRPr="00AE0DE3" w:rsidRDefault="00AE0DE3" w:rsidP="00AE0DE3">
      <w:pPr>
        <w:numPr>
          <w:ilvl w:val="1"/>
          <w:numId w:val="36"/>
        </w:numPr>
        <w:rPr>
          <w:highlight w:val="yellow"/>
        </w:rPr>
      </w:pPr>
      <w:r w:rsidRPr="00AE0DE3">
        <w:rPr>
          <w:b/>
          <w:bCs/>
          <w:highlight w:val="yellow"/>
        </w:rPr>
        <w:t>Application Submission</w:t>
      </w:r>
      <w:r w:rsidRPr="00AE0DE3">
        <w:rPr>
          <w:highlight w:val="yellow"/>
        </w:rPr>
        <w:t>:</w:t>
      </w:r>
    </w:p>
    <w:p w14:paraId="5B54CD9F" w14:textId="77777777" w:rsidR="00AE0DE3" w:rsidRPr="00AE0DE3" w:rsidRDefault="00AE0DE3" w:rsidP="00AE0DE3">
      <w:pPr>
        <w:numPr>
          <w:ilvl w:val="2"/>
          <w:numId w:val="36"/>
        </w:numPr>
        <w:rPr>
          <w:highlight w:val="yellow"/>
        </w:rPr>
      </w:pPr>
      <w:r w:rsidRPr="00AE0DE3">
        <w:rPr>
          <w:highlight w:val="yellow"/>
        </w:rPr>
        <w:t>Guest submits application (1 week notice).</w:t>
      </w:r>
    </w:p>
    <w:p w14:paraId="5F612956" w14:textId="77777777" w:rsidR="00AE0DE3" w:rsidRPr="00AE0DE3" w:rsidRDefault="00AE0DE3" w:rsidP="00AE0DE3">
      <w:pPr>
        <w:numPr>
          <w:ilvl w:val="2"/>
          <w:numId w:val="36"/>
        </w:numPr>
        <w:rPr>
          <w:highlight w:val="yellow"/>
        </w:rPr>
      </w:pPr>
      <w:r w:rsidRPr="00AE0DE3">
        <w:rPr>
          <w:highlight w:val="yellow"/>
        </w:rPr>
        <w:t>Includes personal details, current residence, duration of stay, and employment details.</w:t>
      </w:r>
    </w:p>
    <w:p w14:paraId="2D7B9EDC" w14:textId="77777777" w:rsidR="00AE0DE3" w:rsidRPr="00AE0DE3" w:rsidRDefault="00AE0DE3" w:rsidP="00AE0DE3">
      <w:pPr>
        <w:numPr>
          <w:ilvl w:val="1"/>
          <w:numId w:val="36"/>
        </w:numPr>
        <w:rPr>
          <w:highlight w:val="yellow"/>
        </w:rPr>
      </w:pPr>
      <w:r w:rsidRPr="00AE0DE3">
        <w:rPr>
          <w:b/>
          <w:bCs/>
          <w:highlight w:val="yellow"/>
        </w:rPr>
        <w:t>Verification Process</w:t>
      </w:r>
      <w:r w:rsidRPr="00AE0DE3">
        <w:rPr>
          <w:highlight w:val="yellow"/>
        </w:rPr>
        <w:t>:</w:t>
      </w:r>
    </w:p>
    <w:p w14:paraId="7A8A36DC" w14:textId="77777777" w:rsidR="00AE0DE3" w:rsidRPr="00AE0DE3" w:rsidRDefault="00AE0DE3" w:rsidP="00AE0DE3">
      <w:pPr>
        <w:numPr>
          <w:ilvl w:val="2"/>
          <w:numId w:val="36"/>
        </w:numPr>
        <w:rPr>
          <w:highlight w:val="yellow"/>
        </w:rPr>
      </w:pPr>
      <w:r w:rsidRPr="00AE0DE3">
        <w:rPr>
          <w:highlight w:val="yellow"/>
        </w:rPr>
        <w:t>Employment verification.</w:t>
      </w:r>
    </w:p>
    <w:p w14:paraId="23678711" w14:textId="77777777" w:rsidR="00AE0DE3" w:rsidRPr="00AE0DE3" w:rsidRDefault="00AE0DE3" w:rsidP="00AE0DE3">
      <w:pPr>
        <w:numPr>
          <w:ilvl w:val="2"/>
          <w:numId w:val="36"/>
        </w:numPr>
        <w:rPr>
          <w:highlight w:val="yellow"/>
        </w:rPr>
      </w:pPr>
      <w:r w:rsidRPr="00AE0DE3">
        <w:rPr>
          <w:highlight w:val="yellow"/>
        </w:rPr>
        <w:t>Background check via police.</w:t>
      </w:r>
    </w:p>
    <w:p w14:paraId="55B55571" w14:textId="77777777" w:rsidR="00AE0DE3" w:rsidRPr="00AE0DE3" w:rsidRDefault="00AE0DE3" w:rsidP="00AE0DE3">
      <w:pPr>
        <w:numPr>
          <w:ilvl w:val="2"/>
          <w:numId w:val="36"/>
        </w:numPr>
        <w:rPr>
          <w:highlight w:val="yellow"/>
        </w:rPr>
      </w:pPr>
      <w:r w:rsidRPr="00AE0DE3">
        <w:rPr>
          <w:highlight w:val="yellow"/>
        </w:rPr>
        <w:t>Referee verification.</w:t>
      </w:r>
    </w:p>
    <w:p w14:paraId="289BA7B8" w14:textId="77777777" w:rsidR="00AE0DE3" w:rsidRPr="00AE0DE3" w:rsidRDefault="00AE0DE3" w:rsidP="00AE0DE3">
      <w:pPr>
        <w:numPr>
          <w:ilvl w:val="1"/>
          <w:numId w:val="36"/>
        </w:numPr>
        <w:rPr>
          <w:highlight w:val="yellow"/>
        </w:rPr>
      </w:pPr>
      <w:r w:rsidRPr="00AE0DE3">
        <w:rPr>
          <w:b/>
          <w:bCs/>
          <w:highlight w:val="yellow"/>
        </w:rPr>
        <w:t>Organizational Referrals</w:t>
      </w:r>
      <w:r w:rsidRPr="00AE0DE3">
        <w:rPr>
          <w:highlight w:val="yellow"/>
        </w:rPr>
        <w:t>:</w:t>
      </w:r>
    </w:p>
    <w:p w14:paraId="767E053F" w14:textId="77777777" w:rsidR="00AE0DE3" w:rsidRPr="00AE0DE3" w:rsidRDefault="00AE0DE3" w:rsidP="00AE0DE3">
      <w:pPr>
        <w:numPr>
          <w:ilvl w:val="2"/>
          <w:numId w:val="36"/>
        </w:numPr>
        <w:rPr>
          <w:highlight w:val="yellow"/>
        </w:rPr>
      </w:pPr>
      <w:r w:rsidRPr="00AE0DE3">
        <w:rPr>
          <w:highlight w:val="yellow"/>
        </w:rPr>
        <w:t>Verified by organization if referred.</w:t>
      </w:r>
    </w:p>
    <w:p w14:paraId="5B9C460F" w14:textId="77777777" w:rsidR="00AE0DE3" w:rsidRPr="00AE0DE3" w:rsidRDefault="00AE0DE3" w:rsidP="00AE0DE3">
      <w:pPr>
        <w:numPr>
          <w:ilvl w:val="0"/>
          <w:numId w:val="36"/>
        </w:numPr>
        <w:rPr>
          <w:highlight w:val="yellow"/>
        </w:rPr>
      </w:pPr>
      <w:r w:rsidRPr="00AE0DE3">
        <w:rPr>
          <w:b/>
          <w:bCs/>
          <w:highlight w:val="yellow"/>
        </w:rPr>
        <w:t>Booking Confirmation</w:t>
      </w:r>
    </w:p>
    <w:p w14:paraId="1538972D" w14:textId="77777777" w:rsidR="00AE0DE3" w:rsidRPr="00AE0DE3" w:rsidRDefault="00AE0DE3" w:rsidP="00AE0DE3">
      <w:pPr>
        <w:numPr>
          <w:ilvl w:val="1"/>
          <w:numId w:val="36"/>
        </w:numPr>
        <w:rPr>
          <w:highlight w:val="yellow"/>
        </w:rPr>
      </w:pPr>
      <w:r w:rsidRPr="00AE0DE3">
        <w:rPr>
          <w:b/>
          <w:bCs/>
          <w:highlight w:val="yellow"/>
        </w:rPr>
        <w:t>Approval Notification</w:t>
      </w:r>
      <w:r w:rsidRPr="00AE0DE3">
        <w:rPr>
          <w:highlight w:val="yellow"/>
        </w:rPr>
        <w:t>: Guest receives booking approval.</w:t>
      </w:r>
    </w:p>
    <w:p w14:paraId="370C5823" w14:textId="77777777" w:rsidR="00AE0DE3" w:rsidRPr="00AE0DE3" w:rsidRDefault="00AE0DE3" w:rsidP="00AE0DE3">
      <w:pPr>
        <w:numPr>
          <w:ilvl w:val="1"/>
          <w:numId w:val="36"/>
        </w:numPr>
        <w:rPr>
          <w:highlight w:val="yellow"/>
        </w:rPr>
      </w:pPr>
      <w:r w:rsidRPr="00AE0DE3">
        <w:rPr>
          <w:b/>
          <w:bCs/>
          <w:highlight w:val="yellow"/>
        </w:rPr>
        <w:lastRenderedPageBreak/>
        <w:t>Payment Process</w:t>
      </w:r>
      <w:r w:rsidRPr="00AE0DE3">
        <w:rPr>
          <w:highlight w:val="yellow"/>
        </w:rPr>
        <w:t>: Payment for stay confirmed.</w:t>
      </w:r>
    </w:p>
    <w:p w14:paraId="6F9E18CB" w14:textId="77777777" w:rsidR="00AE0DE3" w:rsidRPr="00AE0DE3" w:rsidRDefault="00AE0DE3" w:rsidP="00AE0DE3">
      <w:pPr>
        <w:numPr>
          <w:ilvl w:val="0"/>
          <w:numId w:val="36"/>
        </w:numPr>
        <w:rPr>
          <w:highlight w:val="yellow"/>
        </w:rPr>
      </w:pPr>
      <w:r w:rsidRPr="00AE0DE3">
        <w:rPr>
          <w:b/>
          <w:bCs/>
          <w:highlight w:val="yellow"/>
        </w:rPr>
        <w:t>Check-In Procedure</w:t>
      </w:r>
    </w:p>
    <w:p w14:paraId="1F2A1B09" w14:textId="77777777" w:rsidR="00AE0DE3" w:rsidRPr="00AE0DE3" w:rsidRDefault="00AE0DE3" w:rsidP="00AE0DE3">
      <w:pPr>
        <w:numPr>
          <w:ilvl w:val="1"/>
          <w:numId w:val="36"/>
        </w:numPr>
        <w:rPr>
          <w:highlight w:val="yellow"/>
        </w:rPr>
      </w:pPr>
      <w:r w:rsidRPr="00AE0DE3">
        <w:rPr>
          <w:b/>
          <w:bCs/>
          <w:highlight w:val="yellow"/>
        </w:rPr>
        <w:t>Arrival</w:t>
      </w:r>
      <w:r w:rsidRPr="00AE0DE3">
        <w:rPr>
          <w:highlight w:val="yellow"/>
        </w:rPr>
        <w:t xml:space="preserve">: Guest arrives at </w:t>
      </w:r>
      <w:proofErr w:type="spellStart"/>
      <w:r w:rsidRPr="00AE0DE3">
        <w:rPr>
          <w:highlight w:val="yellow"/>
        </w:rPr>
        <w:t>IslandRest</w:t>
      </w:r>
      <w:proofErr w:type="spellEnd"/>
      <w:r w:rsidRPr="00AE0DE3">
        <w:rPr>
          <w:highlight w:val="yellow"/>
        </w:rPr>
        <w:t xml:space="preserve"> Hostel.</w:t>
      </w:r>
    </w:p>
    <w:p w14:paraId="2D5BE257" w14:textId="77777777" w:rsidR="00AE0DE3" w:rsidRPr="00AE0DE3" w:rsidRDefault="00AE0DE3" w:rsidP="00AE0DE3">
      <w:pPr>
        <w:numPr>
          <w:ilvl w:val="1"/>
          <w:numId w:val="36"/>
        </w:numPr>
        <w:rPr>
          <w:highlight w:val="yellow"/>
        </w:rPr>
      </w:pPr>
      <w:r w:rsidRPr="00AE0DE3">
        <w:rPr>
          <w:b/>
          <w:bCs/>
          <w:highlight w:val="yellow"/>
        </w:rPr>
        <w:t>ID Verification</w:t>
      </w:r>
      <w:r w:rsidRPr="00AE0DE3">
        <w:rPr>
          <w:highlight w:val="yellow"/>
        </w:rPr>
        <w:t>: Confirm guest identity.</w:t>
      </w:r>
    </w:p>
    <w:p w14:paraId="3906F4AE" w14:textId="77777777" w:rsidR="00AE0DE3" w:rsidRPr="00AE0DE3" w:rsidRDefault="00AE0DE3" w:rsidP="00AE0DE3">
      <w:pPr>
        <w:numPr>
          <w:ilvl w:val="1"/>
          <w:numId w:val="36"/>
        </w:numPr>
        <w:rPr>
          <w:highlight w:val="yellow"/>
        </w:rPr>
      </w:pPr>
      <w:r w:rsidRPr="00AE0DE3">
        <w:rPr>
          <w:b/>
          <w:bCs/>
          <w:highlight w:val="yellow"/>
        </w:rPr>
        <w:t>Orientation</w:t>
      </w:r>
      <w:r w:rsidRPr="00AE0DE3">
        <w:rPr>
          <w:highlight w:val="yellow"/>
        </w:rPr>
        <w:t>: Hostel policies and amenities briefing.</w:t>
      </w:r>
    </w:p>
    <w:p w14:paraId="5AE57F37" w14:textId="77777777" w:rsidR="00AE0DE3" w:rsidRPr="00AE0DE3" w:rsidRDefault="00AE0DE3" w:rsidP="00AE0DE3">
      <w:pPr>
        <w:numPr>
          <w:ilvl w:val="1"/>
          <w:numId w:val="36"/>
        </w:numPr>
        <w:rPr>
          <w:highlight w:val="yellow"/>
        </w:rPr>
      </w:pPr>
      <w:r w:rsidRPr="00AE0DE3">
        <w:rPr>
          <w:b/>
          <w:bCs/>
          <w:highlight w:val="yellow"/>
        </w:rPr>
        <w:t>Access Credentials</w:t>
      </w:r>
      <w:r w:rsidRPr="00AE0DE3">
        <w:rPr>
          <w:highlight w:val="yellow"/>
        </w:rPr>
        <w:t>: Issued key card/biometric access.</w:t>
      </w:r>
    </w:p>
    <w:p w14:paraId="314E502D" w14:textId="77777777" w:rsidR="00AE0DE3" w:rsidRPr="00AE0DE3" w:rsidRDefault="00AE0DE3" w:rsidP="00AE0DE3">
      <w:pPr>
        <w:numPr>
          <w:ilvl w:val="0"/>
          <w:numId w:val="36"/>
        </w:numPr>
        <w:rPr>
          <w:highlight w:val="yellow"/>
        </w:rPr>
      </w:pPr>
      <w:r w:rsidRPr="00AE0DE3">
        <w:rPr>
          <w:b/>
          <w:bCs/>
          <w:highlight w:val="yellow"/>
        </w:rPr>
        <w:t>During the Stay</w:t>
      </w:r>
    </w:p>
    <w:p w14:paraId="2466971B" w14:textId="77777777" w:rsidR="00AE0DE3" w:rsidRPr="00AE0DE3" w:rsidRDefault="00AE0DE3" w:rsidP="00AE0DE3">
      <w:pPr>
        <w:numPr>
          <w:ilvl w:val="1"/>
          <w:numId w:val="36"/>
        </w:numPr>
        <w:rPr>
          <w:highlight w:val="yellow"/>
        </w:rPr>
      </w:pPr>
      <w:r w:rsidRPr="00AE0DE3">
        <w:rPr>
          <w:b/>
          <w:bCs/>
          <w:highlight w:val="yellow"/>
        </w:rPr>
        <w:t>Room Access</w:t>
      </w:r>
      <w:r w:rsidRPr="00AE0DE3">
        <w:rPr>
          <w:highlight w:val="yellow"/>
        </w:rPr>
        <w:t>: Rooms available 9 PM - 9 AM.</w:t>
      </w:r>
    </w:p>
    <w:p w14:paraId="0EBFA899" w14:textId="77777777" w:rsidR="00AE0DE3" w:rsidRPr="00AE0DE3" w:rsidRDefault="00AE0DE3" w:rsidP="00AE0DE3">
      <w:pPr>
        <w:numPr>
          <w:ilvl w:val="1"/>
          <w:numId w:val="36"/>
        </w:numPr>
        <w:rPr>
          <w:highlight w:val="yellow"/>
        </w:rPr>
      </w:pPr>
      <w:r w:rsidRPr="00AE0DE3">
        <w:rPr>
          <w:b/>
          <w:bCs/>
          <w:highlight w:val="yellow"/>
        </w:rPr>
        <w:t>Security Checks</w:t>
      </w:r>
      <w:r w:rsidRPr="00AE0DE3">
        <w:rPr>
          <w:highlight w:val="yellow"/>
        </w:rPr>
        <w:t>: Regular patrols, CCTV monitoring.</w:t>
      </w:r>
    </w:p>
    <w:p w14:paraId="69B3BB7D" w14:textId="77777777" w:rsidR="00AE0DE3" w:rsidRPr="00AE0DE3" w:rsidRDefault="00AE0DE3" w:rsidP="00AE0DE3">
      <w:pPr>
        <w:numPr>
          <w:ilvl w:val="1"/>
          <w:numId w:val="36"/>
        </w:numPr>
        <w:rPr>
          <w:highlight w:val="yellow"/>
        </w:rPr>
      </w:pPr>
      <w:r w:rsidRPr="00AE0DE3">
        <w:rPr>
          <w:b/>
          <w:bCs/>
          <w:highlight w:val="yellow"/>
        </w:rPr>
        <w:t>Community Activities</w:t>
      </w:r>
      <w:r w:rsidRPr="00AE0DE3">
        <w:rPr>
          <w:highlight w:val="yellow"/>
        </w:rPr>
        <w:t>: Networking and social events.</w:t>
      </w:r>
    </w:p>
    <w:p w14:paraId="2F2C964F" w14:textId="77777777" w:rsidR="00AE0DE3" w:rsidRPr="00AE0DE3" w:rsidRDefault="00AE0DE3" w:rsidP="00AE0DE3">
      <w:pPr>
        <w:numPr>
          <w:ilvl w:val="1"/>
          <w:numId w:val="36"/>
        </w:numPr>
        <w:rPr>
          <w:highlight w:val="yellow"/>
        </w:rPr>
      </w:pPr>
      <w:r w:rsidRPr="00AE0DE3">
        <w:rPr>
          <w:b/>
          <w:bCs/>
          <w:highlight w:val="yellow"/>
        </w:rPr>
        <w:t>Dining Services</w:t>
      </w:r>
      <w:r w:rsidRPr="00AE0DE3">
        <w:rPr>
          <w:highlight w:val="yellow"/>
        </w:rPr>
        <w:t>: Cafeteria meals.</w:t>
      </w:r>
    </w:p>
    <w:p w14:paraId="5C8F1DC1" w14:textId="77777777" w:rsidR="00AE0DE3" w:rsidRPr="00AE0DE3" w:rsidRDefault="00AE0DE3" w:rsidP="00AE0DE3">
      <w:pPr>
        <w:numPr>
          <w:ilvl w:val="1"/>
          <w:numId w:val="36"/>
        </w:numPr>
        <w:rPr>
          <w:highlight w:val="yellow"/>
        </w:rPr>
      </w:pPr>
      <w:r w:rsidRPr="00AE0DE3">
        <w:rPr>
          <w:b/>
          <w:bCs/>
          <w:highlight w:val="yellow"/>
        </w:rPr>
        <w:t>Laundry Facilities</w:t>
      </w:r>
      <w:r w:rsidRPr="00AE0DE3">
        <w:rPr>
          <w:highlight w:val="yellow"/>
        </w:rPr>
        <w:t>: Available on-site.</w:t>
      </w:r>
    </w:p>
    <w:p w14:paraId="797552C5" w14:textId="77777777" w:rsidR="00AE0DE3" w:rsidRPr="00AE0DE3" w:rsidRDefault="00AE0DE3" w:rsidP="00AE0DE3">
      <w:pPr>
        <w:numPr>
          <w:ilvl w:val="1"/>
          <w:numId w:val="36"/>
        </w:numPr>
        <w:rPr>
          <w:highlight w:val="yellow"/>
        </w:rPr>
      </w:pPr>
      <w:r w:rsidRPr="00AE0DE3">
        <w:rPr>
          <w:b/>
          <w:bCs/>
          <w:highlight w:val="yellow"/>
        </w:rPr>
        <w:t>Maintenance and Support</w:t>
      </w:r>
      <w:r w:rsidRPr="00AE0DE3">
        <w:rPr>
          <w:highlight w:val="yellow"/>
        </w:rPr>
        <w:t>: On-site assistance.</w:t>
      </w:r>
    </w:p>
    <w:p w14:paraId="24F551B8" w14:textId="77777777" w:rsidR="00AE0DE3" w:rsidRPr="00AE0DE3" w:rsidRDefault="00AE0DE3" w:rsidP="00AE0DE3">
      <w:pPr>
        <w:numPr>
          <w:ilvl w:val="0"/>
          <w:numId w:val="36"/>
        </w:numPr>
        <w:rPr>
          <w:highlight w:val="yellow"/>
        </w:rPr>
      </w:pPr>
      <w:r w:rsidRPr="00AE0DE3">
        <w:rPr>
          <w:b/>
          <w:bCs/>
          <w:highlight w:val="yellow"/>
        </w:rPr>
        <w:t>Incident Management</w:t>
      </w:r>
    </w:p>
    <w:p w14:paraId="724CC6F3" w14:textId="77777777" w:rsidR="00AE0DE3" w:rsidRPr="00AE0DE3" w:rsidRDefault="00AE0DE3" w:rsidP="00AE0DE3">
      <w:pPr>
        <w:numPr>
          <w:ilvl w:val="1"/>
          <w:numId w:val="36"/>
        </w:numPr>
        <w:rPr>
          <w:highlight w:val="yellow"/>
        </w:rPr>
      </w:pPr>
      <w:r w:rsidRPr="00AE0DE3">
        <w:rPr>
          <w:b/>
          <w:bCs/>
          <w:highlight w:val="yellow"/>
        </w:rPr>
        <w:t>Emergency Response</w:t>
      </w:r>
      <w:r w:rsidRPr="00AE0DE3">
        <w:rPr>
          <w:highlight w:val="yellow"/>
        </w:rPr>
        <w:t>: Clear emergency protocols.</w:t>
      </w:r>
    </w:p>
    <w:p w14:paraId="06794095" w14:textId="77777777" w:rsidR="00AE0DE3" w:rsidRPr="00AE0DE3" w:rsidRDefault="00AE0DE3" w:rsidP="00AE0DE3">
      <w:pPr>
        <w:numPr>
          <w:ilvl w:val="1"/>
          <w:numId w:val="36"/>
        </w:numPr>
        <w:rPr>
          <w:highlight w:val="yellow"/>
        </w:rPr>
      </w:pPr>
      <w:r w:rsidRPr="00AE0DE3">
        <w:rPr>
          <w:b/>
          <w:bCs/>
          <w:highlight w:val="yellow"/>
        </w:rPr>
        <w:t>Conflict Resolution</w:t>
      </w:r>
      <w:r w:rsidRPr="00AE0DE3">
        <w:rPr>
          <w:highlight w:val="yellow"/>
        </w:rPr>
        <w:t>: Mediation and support.</w:t>
      </w:r>
    </w:p>
    <w:p w14:paraId="74AF419C" w14:textId="77777777" w:rsidR="00AE0DE3" w:rsidRPr="00AE0DE3" w:rsidRDefault="00AE0DE3" w:rsidP="00AE0DE3">
      <w:pPr>
        <w:numPr>
          <w:ilvl w:val="0"/>
          <w:numId w:val="36"/>
        </w:numPr>
        <w:rPr>
          <w:highlight w:val="yellow"/>
        </w:rPr>
      </w:pPr>
      <w:r w:rsidRPr="00AE0DE3">
        <w:rPr>
          <w:b/>
          <w:bCs/>
          <w:highlight w:val="yellow"/>
        </w:rPr>
        <w:t>Check-Out Procedure</w:t>
      </w:r>
    </w:p>
    <w:p w14:paraId="0274E155" w14:textId="77777777" w:rsidR="00AE0DE3" w:rsidRPr="00AE0DE3" w:rsidRDefault="00AE0DE3" w:rsidP="00AE0DE3">
      <w:pPr>
        <w:numPr>
          <w:ilvl w:val="1"/>
          <w:numId w:val="36"/>
        </w:numPr>
        <w:rPr>
          <w:highlight w:val="yellow"/>
        </w:rPr>
      </w:pPr>
      <w:r w:rsidRPr="00AE0DE3">
        <w:rPr>
          <w:b/>
          <w:bCs/>
          <w:highlight w:val="yellow"/>
        </w:rPr>
        <w:t>Departure Notification</w:t>
      </w:r>
      <w:r w:rsidRPr="00AE0DE3">
        <w:rPr>
          <w:highlight w:val="yellow"/>
        </w:rPr>
        <w:t>: 24-hour notice before departure.</w:t>
      </w:r>
    </w:p>
    <w:p w14:paraId="58F51D78" w14:textId="77777777" w:rsidR="00AE0DE3" w:rsidRPr="00AE0DE3" w:rsidRDefault="00AE0DE3" w:rsidP="00AE0DE3">
      <w:pPr>
        <w:numPr>
          <w:ilvl w:val="1"/>
          <w:numId w:val="36"/>
        </w:numPr>
        <w:rPr>
          <w:highlight w:val="yellow"/>
        </w:rPr>
      </w:pPr>
      <w:r w:rsidRPr="00AE0DE3">
        <w:rPr>
          <w:b/>
          <w:bCs/>
          <w:highlight w:val="yellow"/>
        </w:rPr>
        <w:t>Room Inspection</w:t>
      </w:r>
      <w:r w:rsidRPr="00AE0DE3">
        <w:rPr>
          <w:highlight w:val="yellow"/>
        </w:rPr>
        <w:t>: Checking for damages/missing items.</w:t>
      </w:r>
    </w:p>
    <w:p w14:paraId="4E786926" w14:textId="77777777" w:rsidR="00AE0DE3" w:rsidRPr="00AE0DE3" w:rsidRDefault="00AE0DE3" w:rsidP="00AE0DE3">
      <w:pPr>
        <w:numPr>
          <w:ilvl w:val="1"/>
          <w:numId w:val="36"/>
        </w:numPr>
        <w:rPr>
          <w:highlight w:val="yellow"/>
        </w:rPr>
      </w:pPr>
      <w:r w:rsidRPr="00AE0DE3">
        <w:rPr>
          <w:b/>
          <w:bCs/>
          <w:highlight w:val="yellow"/>
        </w:rPr>
        <w:t>Feedback Collection</w:t>
      </w:r>
      <w:r w:rsidRPr="00AE0DE3">
        <w:rPr>
          <w:highlight w:val="yellow"/>
        </w:rPr>
        <w:t>: Guest feedback.</w:t>
      </w:r>
    </w:p>
    <w:p w14:paraId="7C66BE81" w14:textId="77777777" w:rsidR="00AE0DE3" w:rsidRPr="00AE0DE3" w:rsidRDefault="00AE0DE3" w:rsidP="00AE0DE3">
      <w:pPr>
        <w:numPr>
          <w:ilvl w:val="1"/>
          <w:numId w:val="36"/>
        </w:numPr>
        <w:rPr>
          <w:highlight w:val="yellow"/>
        </w:rPr>
      </w:pPr>
      <w:r w:rsidRPr="00AE0DE3">
        <w:rPr>
          <w:b/>
          <w:bCs/>
          <w:highlight w:val="yellow"/>
        </w:rPr>
        <w:t>Return of Access Credentials</w:t>
      </w:r>
      <w:r w:rsidRPr="00AE0DE3">
        <w:rPr>
          <w:highlight w:val="yellow"/>
        </w:rPr>
        <w:t>: Returning key cards/access devices.</w:t>
      </w:r>
    </w:p>
    <w:p w14:paraId="0CA743B1" w14:textId="77777777" w:rsidR="00AE0DE3" w:rsidRPr="00AE0DE3" w:rsidRDefault="00AE0DE3" w:rsidP="00AE0DE3">
      <w:pPr>
        <w:numPr>
          <w:ilvl w:val="0"/>
          <w:numId w:val="36"/>
        </w:numPr>
        <w:rPr>
          <w:highlight w:val="yellow"/>
        </w:rPr>
      </w:pPr>
      <w:r w:rsidRPr="00AE0DE3">
        <w:rPr>
          <w:b/>
          <w:bCs/>
          <w:highlight w:val="yellow"/>
        </w:rPr>
        <w:t>Post-Departure Follow-Up</w:t>
      </w:r>
    </w:p>
    <w:p w14:paraId="07DC9547" w14:textId="77777777" w:rsidR="00AE0DE3" w:rsidRPr="00AE0DE3" w:rsidRDefault="00AE0DE3" w:rsidP="00AE0DE3">
      <w:pPr>
        <w:numPr>
          <w:ilvl w:val="1"/>
          <w:numId w:val="36"/>
        </w:numPr>
        <w:rPr>
          <w:highlight w:val="yellow"/>
        </w:rPr>
      </w:pPr>
      <w:r w:rsidRPr="00AE0DE3">
        <w:rPr>
          <w:b/>
          <w:bCs/>
          <w:highlight w:val="yellow"/>
        </w:rPr>
        <w:t>Data Analysis</w:t>
      </w:r>
      <w:r w:rsidRPr="00AE0DE3">
        <w:rPr>
          <w:highlight w:val="yellow"/>
        </w:rPr>
        <w:t>: Feedback used for improvements.</w:t>
      </w:r>
    </w:p>
    <w:p w14:paraId="34576C35" w14:textId="77777777" w:rsidR="00AE0DE3" w:rsidRPr="00AE0DE3" w:rsidRDefault="00AE0DE3" w:rsidP="00AE0DE3">
      <w:pPr>
        <w:numPr>
          <w:ilvl w:val="1"/>
          <w:numId w:val="36"/>
        </w:numPr>
        <w:rPr>
          <w:highlight w:val="yellow"/>
        </w:rPr>
      </w:pPr>
      <w:r w:rsidRPr="00AE0DE3">
        <w:rPr>
          <w:b/>
          <w:bCs/>
          <w:highlight w:val="yellow"/>
        </w:rPr>
        <w:t>Record Keeping</w:t>
      </w:r>
      <w:r w:rsidRPr="00AE0DE3">
        <w:rPr>
          <w:highlight w:val="yellow"/>
        </w:rPr>
        <w:t>: Secure storage of guest information.</w:t>
      </w:r>
    </w:p>
    <w:p w14:paraId="18DEF590" w14:textId="77777777" w:rsidR="00AE0DE3" w:rsidRPr="00AE0DE3" w:rsidRDefault="00AE0DE3" w:rsidP="00AE0DE3">
      <w:pPr>
        <w:numPr>
          <w:ilvl w:val="0"/>
          <w:numId w:val="36"/>
        </w:numPr>
        <w:rPr>
          <w:highlight w:val="yellow"/>
        </w:rPr>
      </w:pPr>
      <w:r w:rsidRPr="00AE0DE3">
        <w:rPr>
          <w:b/>
          <w:bCs/>
          <w:highlight w:val="yellow"/>
        </w:rPr>
        <w:t>Additional Security Measures</w:t>
      </w:r>
    </w:p>
    <w:p w14:paraId="3C7F53A7" w14:textId="77777777" w:rsidR="00AE0DE3" w:rsidRPr="00AE0DE3" w:rsidRDefault="00AE0DE3" w:rsidP="00AE0DE3">
      <w:pPr>
        <w:numPr>
          <w:ilvl w:val="1"/>
          <w:numId w:val="36"/>
        </w:numPr>
        <w:rPr>
          <w:highlight w:val="yellow"/>
        </w:rPr>
      </w:pPr>
      <w:r w:rsidRPr="00AE0DE3">
        <w:rPr>
          <w:b/>
          <w:bCs/>
          <w:highlight w:val="yellow"/>
        </w:rPr>
        <w:t>Random Checks</w:t>
      </w:r>
      <w:r w:rsidRPr="00AE0DE3">
        <w:rPr>
          <w:highlight w:val="yellow"/>
        </w:rPr>
        <w:t>: Compliance checks.</w:t>
      </w:r>
    </w:p>
    <w:p w14:paraId="7BB90C4D" w14:textId="77777777" w:rsidR="00AE0DE3" w:rsidRPr="00AE0DE3" w:rsidRDefault="00AE0DE3" w:rsidP="00AE0DE3">
      <w:pPr>
        <w:numPr>
          <w:ilvl w:val="1"/>
          <w:numId w:val="36"/>
        </w:numPr>
        <w:rPr>
          <w:highlight w:val="yellow"/>
        </w:rPr>
      </w:pPr>
      <w:r w:rsidRPr="00AE0DE3">
        <w:rPr>
          <w:b/>
          <w:bCs/>
          <w:highlight w:val="yellow"/>
        </w:rPr>
        <w:t>Guest Identification</w:t>
      </w:r>
      <w:r w:rsidRPr="00AE0DE3">
        <w:rPr>
          <w:highlight w:val="yellow"/>
        </w:rPr>
        <w:t xml:space="preserve">: Issuing of </w:t>
      </w:r>
      <w:proofErr w:type="spellStart"/>
      <w:r w:rsidRPr="00AE0DE3">
        <w:rPr>
          <w:highlight w:val="yellow"/>
        </w:rPr>
        <w:t>IslandRest</w:t>
      </w:r>
      <w:proofErr w:type="spellEnd"/>
      <w:r w:rsidRPr="00AE0DE3">
        <w:rPr>
          <w:highlight w:val="yellow"/>
        </w:rPr>
        <w:t>-specific photo ID.</w:t>
      </w:r>
    </w:p>
    <w:p w14:paraId="0519CFA0" w14:textId="77777777" w:rsidR="00AE0DE3" w:rsidRPr="00AE0DE3" w:rsidRDefault="00AE0DE3" w:rsidP="00AE0DE3">
      <w:pPr>
        <w:numPr>
          <w:ilvl w:val="1"/>
          <w:numId w:val="36"/>
        </w:numPr>
        <w:rPr>
          <w:highlight w:val="yellow"/>
        </w:rPr>
      </w:pPr>
      <w:r w:rsidRPr="00AE0DE3">
        <w:rPr>
          <w:b/>
          <w:bCs/>
          <w:highlight w:val="yellow"/>
        </w:rPr>
        <w:t>Security Drills</w:t>
      </w:r>
      <w:r w:rsidRPr="00AE0DE3">
        <w:rPr>
          <w:highlight w:val="yellow"/>
        </w:rPr>
        <w:t>: Regular drills for emergency preparedness.</w:t>
      </w:r>
    </w:p>
    <w:p w14:paraId="4A3EE519" w14:textId="77777777" w:rsidR="00AE0DE3" w:rsidRPr="00AE0DE3" w:rsidRDefault="00AE0DE3" w:rsidP="00AE0DE3">
      <w:pPr>
        <w:rPr>
          <w:b/>
          <w:bCs/>
          <w:highlight w:val="yellow"/>
        </w:rPr>
      </w:pPr>
      <w:r w:rsidRPr="00AE0DE3">
        <w:rPr>
          <w:b/>
          <w:bCs/>
          <w:highlight w:val="yellow"/>
        </w:rPr>
        <w:t>Diagrammatic Representation Instructions</w:t>
      </w:r>
    </w:p>
    <w:p w14:paraId="69E7BDDB" w14:textId="77777777" w:rsidR="00AE0DE3" w:rsidRPr="00AE0DE3" w:rsidRDefault="00AE0DE3" w:rsidP="00AE0DE3">
      <w:pPr>
        <w:rPr>
          <w:highlight w:val="yellow"/>
        </w:rPr>
      </w:pPr>
      <w:r w:rsidRPr="00AE0DE3">
        <w:rPr>
          <w:highlight w:val="yellow"/>
        </w:rPr>
        <w:lastRenderedPageBreak/>
        <w:t xml:space="preserve">To create a visual flowchart of the life cycle, follow these steps using a tool like Microsoft Visio, </w:t>
      </w:r>
      <w:proofErr w:type="spellStart"/>
      <w:r w:rsidRPr="00AE0DE3">
        <w:rPr>
          <w:highlight w:val="yellow"/>
        </w:rPr>
        <w:t>Lucidchart</w:t>
      </w:r>
      <w:proofErr w:type="spellEnd"/>
      <w:r w:rsidRPr="00AE0DE3">
        <w:rPr>
          <w:highlight w:val="yellow"/>
        </w:rPr>
        <w:t>, or even PowerPoint:</w:t>
      </w:r>
    </w:p>
    <w:p w14:paraId="7A6B6939" w14:textId="77777777" w:rsidR="00AE0DE3" w:rsidRPr="00AE0DE3" w:rsidRDefault="00AE0DE3" w:rsidP="00AE0DE3">
      <w:pPr>
        <w:numPr>
          <w:ilvl w:val="0"/>
          <w:numId w:val="37"/>
        </w:numPr>
        <w:rPr>
          <w:highlight w:val="yellow"/>
        </w:rPr>
      </w:pPr>
      <w:r w:rsidRPr="00AE0DE3">
        <w:rPr>
          <w:b/>
          <w:bCs/>
          <w:highlight w:val="yellow"/>
        </w:rPr>
        <w:t>Start Point</w:t>
      </w:r>
      <w:r w:rsidRPr="00AE0DE3">
        <w:rPr>
          <w:highlight w:val="yellow"/>
        </w:rPr>
        <w:t>: Label this "Application Submission."</w:t>
      </w:r>
    </w:p>
    <w:p w14:paraId="05B0BAC7" w14:textId="77777777" w:rsidR="00AE0DE3" w:rsidRPr="00AE0DE3" w:rsidRDefault="00AE0DE3" w:rsidP="00AE0DE3">
      <w:pPr>
        <w:numPr>
          <w:ilvl w:val="0"/>
          <w:numId w:val="37"/>
        </w:numPr>
        <w:rPr>
          <w:highlight w:val="yellow"/>
        </w:rPr>
      </w:pPr>
      <w:r w:rsidRPr="00AE0DE3">
        <w:rPr>
          <w:b/>
          <w:bCs/>
          <w:highlight w:val="yellow"/>
        </w:rPr>
        <w:t>Pre-Arrival Vetting</w:t>
      </w:r>
      <w:r w:rsidRPr="00AE0DE3">
        <w:rPr>
          <w:highlight w:val="yellow"/>
        </w:rPr>
        <w:t>: Create branches for "Employment Verification," "Background Check," and "Referee Verification."</w:t>
      </w:r>
    </w:p>
    <w:p w14:paraId="67FA1C90" w14:textId="77777777" w:rsidR="00AE0DE3" w:rsidRPr="00AE0DE3" w:rsidRDefault="00AE0DE3" w:rsidP="00AE0DE3">
      <w:pPr>
        <w:numPr>
          <w:ilvl w:val="0"/>
          <w:numId w:val="37"/>
        </w:numPr>
        <w:rPr>
          <w:highlight w:val="yellow"/>
        </w:rPr>
      </w:pPr>
      <w:r w:rsidRPr="00AE0DE3">
        <w:rPr>
          <w:b/>
          <w:bCs/>
          <w:highlight w:val="yellow"/>
        </w:rPr>
        <w:t>Booking Confirmation</w:t>
      </w:r>
      <w:r w:rsidRPr="00AE0DE3">
        <w:rPr>
          <w:highlight w:val="yellow"/>
        </w:rPr>
        <w:t>: Include steps "Approval Notification" and "Payment Process."</w:t>
      </w:r>
    </w:p>
    <w:p w14:paraId="0126A9F7" w14:textId="77777777" w:rsidR="00AE0DE3" w:rsidRPr="00AE0DE3" w:rsidRDefault="00AE0DE3" w:rsidP="00AE0DE3">
      <w:pPr>
        <w:numPr>
          <w:ilvl w:val="0"/>
          <w:numId w:val="37"/>
        </w:numPr>
        <w:rPr>
          <w:highlight w:val="yellow"/>
        </w:rPr>
      </w:pPr>
      <w:r w:rsidRPr="00AE0DE3">
        <w:rPr>
          <w:b/>
          <w:bCs/>
          <w:highlight w:val="yellow"/>
        </w:rPr>
        <w:t>Check-In Procedure</w:t>
      </w:r>
      <w:r w:rsidRPr="00AE0DE3">
        <w:rPr>
          <w:highlight w:val="yellow"/>
        </w:rPr>
        <w:t>: Add steps for "Arrival," "ID Verification," "Orientation," and "Access Credentials."</w:t>
      </w:r>
    </w:p>
    <w:p w14:paraId="4353208D" w14:textId="77777777" w:rsidR="00AE0DE3" w:rsidRPr="00AE0DE3" w:rsidRDefault="00AE0DE3" w:rsidP="00AE0DE3">
      <w:pPr>
        <w:numPr>
          <w:ilvl w:val="0"/>
          <w:numId w:val="37"/>
        </w:numPr>
        <w:rPr>
          <w:highlight w:val="yellow"/>
        </w:rPr>
      </w:pPr>
      <w:r w:rsidRPr="00AE0DE3">
        <w:rPr>
          <w:b/>
          <w:bCs/>
          <w:highlight w:val="yellow"/>
        </w:rPr>
        <w:t>During the Stay</w:t>
      </w:r>
      <w:r w:rsidRPr="00AE0DE3">
        <w:rPr>
          <w:highlight w:val="yellow"/>
        </w:rPr>
        <w:t>: This will be a series of steps under one branch, including "Room Access," "Security Checks," "Community Activities," "Dining Services," "Laundry Facilities," and "Maintenance and Support."</w:t>
      </w:r>
    </w:p>
    <w:p w14:paraId="6714A76D" w14:textId="77777777" w:rsidR="00AE0DE3" w:rsidRPr="00AE0DE3" w:rsidRDefault="00AE0DE3" w:rsidP="00AE0DE3">
      <w:pPr>
        <w:numPr>
          <w:ilvl w:val="0"/>
          <w:numId w:val="37"/>
        </w:numPr>
        <w:rPr>
          <w:highlight w:val="yellow"/>
        </w:rPr>
      </w:pPr>
      <w:r w:rsidRPr="00AE0DE3">
        <w:rPr>
          <w:b/>
          <w:bCs/>
          <w:highlight w:val="yellow"/>
        </w:rPr>
        <w:t>Incident Management</w:t>
      </w:r>
      <w:r w:rsidRPr="00AE0DE3">
        <w:rPr>
          <w:highlight w:val="yellow"/>
        </w:rPr>
        <w:t>: Branches for "Emergency Response" and "Conflict Resolution."</w:t>
      </w:r>
    </w:p>
    <w:p w14:paraId="1E67DC9D" w14:textId="77777777" w:rsidR="00AE0DE3" w:rsidRPr="00AE0DE3" w:rsidRDefault="00AE0DE3" w:rsidP="00AE0DE3">
      <w:pPr>
        <w:numPr>
          <w:ilvl w:val="0"/>
          <w:numId w:val="37"/>
        </w:numPr>
        <w:rPr>
          <w:highlight w:val="yellow"/>
        </w:rPr>
      </w:pPr>
      <w:r w:rsidRPr="00AE0DE3">
        <w:rPr>
          <w:b/>
          <w:bCs/>
          <w:highlight w:val="yellow"/>
        </w:rPr>
        <w:t>Check-Out Procedure</w:t>
      </w:r>
      <w:r w:rsidRPr="00AE0DE3">
        <w:rPr>
          <w:highlight w:val="yellow"/>
        </w:rPr>
        <w:t>: Steps for "Departure Notification," "Room Inspection," "Feedback Collection," and "Return of Access Credentials."</w:t>
      </w:r>
    </w:p>
    <w:p w14:paraId="1187289D" w14:textId="77777777" w:rsidR="00AE0DE3" w:rsidRPr="00AE0DE3" w:rsidRDefault="00AE0DE3" w:rsidP="00AE0DE3">
      <w:pPr>
        <w:numPr>
          <w:ilvl w:val="0"/>
          <w:numId w:val="37"/>
        </w:numPr>
        <w:rPr>
          <w:highlight w:val="yellow"/>
        </w:rPr>
      </w:pPr>
      <w:r w:rsidRPr="00AE0DE3">
        <w:rPr>
          <w:b/>
          <w:bCs/>
          <w:highlight w:val="yellow"/>
        </w:rPr>
        <w:t>Post-Departure Follow-Up</w:t>
      </w:r>
      <w:r w:rsidRPr="00AE0DE3">
        <w:rPr>
          <w:highlight w:val="yellow"/>
        </w:rPr>
        <w:t>: Steps for "Data Analysis" and "Record Keeping."</w:t>
      </w:r>
    </w:p>
    <w:p w14:paraId="092DBDA5" w14:textId="77777777" w:rsidR="00AE0DE3" w:rsidRPr="00AE0DE3" w:rsidRDefault="00AE0DE3" w:rsidP="00AE0DE3">
      <w:pPr>
        <w:numPr>
          <w:ilvl w:val="0"/>
          <w:numId w:val="37"/>
        </w:numPr>
        <w:rPr>
          <w:highlight w:val="yellow"/>
        </w:rPr>
      </w:pPr>
      <w:r w:rsidRPr="00AE0DE3">
        <w:rPr>
          <w:b/>
          <w:bCs/>
          <w:highlight w:val="yellow"/>
        </w:rPr>
        <w:t>Additional Security Measures</w:t>
      </w:r>
      <w:r w:rsidRPr="00AE0DE3">
        <w:rPr>
          <w:highlight w:val="yellow"/>
        </w:rPr>
        <w:t>: Include "Random Checks," "Guest Identification," and "Security Drills."</w:t>
      </w:r>
    </w:p>
    <w:p w14:paraId="3AD115AB" w14:textId="77777777" w:rsidR="00AE0DE3" w:rsidRDefault="00AE0DE3">
      <w:r w:rsidRPr="00AE0DE3">
        <w:rPr>
          <w:highlight w:val="yellow"/>
        </w:rPr>
        <w:t xml:space="preserve">Each step should be connected with arrows indicating the flow from one stage to the next. This flowchart will visually represent the journey of a guest from the initial application to post-departure follow-up, emphasizing the thorough and secure process that </w:t>
      </w:r>
      <w:proofErr w:type="spellStart"/>
      <w:r w:rsidRPr="00AE0DE3">
        <w:rPr>
          <w:highlight w:val="yellow"/>
        </w:rPr>
        <w:t>IslandRest</w:t>
      </w:r>
      <w:proofErr w:type="spellEnd"/>
      <w:r w:rsidRPr="00AE0DE3">
        <w:rPr>
          <w:highlight w:val="yellow"/>
        </w:rPr>
        <w:t xml:space="preserve"> Hostel upholds</w:t>
      </w:r>
      <w:r w:rsidRPr="00AE0DE3">
        <w:t>.</w:t>
      </w:r>
    </w:p>
    <w:p w14:paraId="023919D7" w14:textId="77777777" w:rsidR="000376AD" w:rsidRDefault="000376AD"/>
    <w:p w14:paraId="63A102FA" w14:textId="77777777" w:rsidR="000376AD" w:rsidRDefault="000376AD"/>
    <w:p w14:paraId="32FC21AA" w14:textId="77777777" w:rsidR="000376AD" w:rsidRDefault="000376AD"/>
    <w:p w14:paraId="0DA4565F" w14:textId="77777777" w:rsidR="00AE0DE3" w:rsidRDefault="00AE0DE3"/>
    <w:p w14:paraId="7492254B" w14:textId="77777777" w:rsidR="00AE0DE3" w:rsidRDefault="00AE0DE3"/>
    <w:p w14:paraId="25ADA396" w14:textId="77777777" w:rsidR="00AE0DE3" w:rsidRDefault="00AE0DE3"/>
    <w:p w14:paraId="1169765B" w14:textId="77777777" w:rsidR="00AE0DE3" w:rsidRDefault="00AE0DE3"/>
    <w:p w14:paraId="15EE31C4" w14:textId="77777777" w:rsidR="00AE0DE3" w:rsidRDefault="00AE0DE3"/>
    <w:p w14:paraId="6DF7E239" w14:textId="77777777" w:rsidR="00AE0DE3" w:rsidRDefault="00AE0DE3"/>
    <w:p w14:paraId="59AEA37C" w14:textId="77777777" w:rsidR="00AE0DE3" w:rsidRDefault="00AE0DE3"/>
    <w:p w14:paraId="1BC2B2C7" w14:textId="77777777" w:rsidR="00743BDB" w:rsidRPr="00743BDB" w:rsidRDefault="00743BDB" w:rsidP="00743BDB">
      <w:pPr>
        <w:rPr>
          <w:b/>
          <w:bCs/>
        </w:rPr>
      </w:pPr>
      <w:r w:rsidRPr="00743BDB">
        <w:rPr>
          <w:b/>
          <w:bCs/>
        </w:rPr>
        <w:t xml:space="preserve">Value Proposition Canvas for </w:t>
      </w:r>
      <w:proofErr w:type="spellStart"/>
      <w:r w:rsidRPr="00743BDB">
        <w:rPr>
          <w:b/>
          <w:bCs/>
        </w:rPr>
        <w:t>IslandRest</w:t>
      </w:r>
      <w:proofErr w:type="spellEnd"/>
      <w:r w:rsidRPr="00743BDB">
        <w:rPr>
          <w:b/>
          <w:bCs/>
        </w:rPr>
        <w:t xml:space="preserve"> Hostel</w:t>
      </w:r>
    </w:p>
    <w:p w14:paraId="175130E5" w14:textId="77777777" w:rsidR="00743BDB" w:rsidRPr="00743BDB" w:rsidRDefault="00743BDB" w:rsidP="00743BDB">
      <w:r w:rsidRPr="00743BDB">
        <w:lastRenderedPageBreak/>
        <w:t>The Value Proposition Canvas is a tool used to ensure that a product or service is positioned around what the customer values and needs. It consists of two main sections: Customer Profile and Value Map.</w:t>
      </w:r>
    </w:p>
    <w:p w14:paraId="20CD884D" w14:textId="77777777" w:rsidR="00743BDB" w:rsidRPr="00743BDB" w:rsidRDefault="00743BDB" w:rsidP="00743BDB">
      <w:pPr>
        <w:rPr>
          <w:b/>
          <w:bCs/>
        </w:rPr>
      </w:pPr>
      <w:r w:rsidRPr="00743BDB">
        <w:rPr>
          <w:b/>
          <w:bCs/>
        </w:rPr>
        <w:t>Customer Profile</w:t>
      </w:r>
    </w:p>
    <w:p w14:paraId="07F2B3EA" w14:textId="77777777" w:rsidR="00743BDB" w:rsidRPr="00743BDB" w:rsidRDefault="00743BDB" w:rsidP="00743BDB">
      <w:pPr>
        <w:numPr>
          <w:ilvl w:val="0"/>
          <w:numId w:val="38"/>
        </w:numPr>
      </w:pPr>
      <w:r w:rsidRPr="00743BDB">
        <w:rPr>
          <w:b/>
          <w:bCs/>
        </w:rPr>
        <w:t>Customer Jobs</w:t>
      </w:r>
      <w:r w:rsidRPr="00743BDB">
        <w:t>:</w:t>
      </w:r>
    </w:p>
    <w:p w14:paraId="04ECC57E" w14:textId="77777777" w:rsidR="00743BDB" w:rsidRPr="00743BDB" w:rsidRDefault="00743BDB" w:rsidP="00743BDB">
      <w:pPr>
        <w:numPr>
          <w:ilvl w:val="1"/>
          <w:numId w:val="38"/>
        </w:numPr>
      </w:pPr>
      <w:r w:rsidRPr="00743BDB">
        <w:rPr>
          <w:b/>
          <w:bCs/>
        </w:rPr>
        <w:t>Functional Jobs</w:t>
      </w:r>
      <w:r w:rsidRPr="00743BDB">
        <w:t>: Finding affordable and convenient accommodation near Lagos Island.</w:t>
      </w:r>
    </w:p>
    <w:p w14:paraId="0A613012" w14:textId="77777777" w:rsidR="00743BDB" w:rsidRPr="00743BDB" w:rsidRDefault="00743BDB" w:rsidP="00743BDB">
      <w:pPr>
        <w:numPr>
          <w:ilvl w:val="1"/>
          <w:numId w:val="38"/>
        </w:numPr>
      </w:pPr>
      <w:r w:rsidRPr="00743BDB">
        <w:rPr>
          <w:b/>
          <w:bCs/>
        </w:rPr>
        <w:t>Social Jobs</w:t>
      </w:r>
      <w:r w:rsidRPr="00743BDB">
        <w:t>: Networking with professionals from different organizations.</w:t>
      </w:r>
    </w:p>
    <w:p w14:paraId="4D7DC5FB" w14:textId="77777777" w:rsidR="00743BDB" w:rsidRPr="00743BDB" w:rsidRDefault="00743BDB" w:rsidP="00743BDB">
      <w:pPr>
        <w:numPr>
          <w:ilvl w:val="1"/>
          <w:numId w:val="38"/>
        </w:numPr>
      </w:pPr>
      <w:r w:rsidRPr="00743BDB">
        <w:rPr>
          <w:b/>
          <w:bCs/>
        </w:rPr>
        <w:t>Emotional Jobs</w:t>
      </w:r>
      <w:r w:rsidRPr="00743BDB">
        <w:t>: Feeling safe, secure, and comfortable during their stay.</w:t>
      </w:r>
    </w:p>
    <w:p w14:paraId="6D2104CC" w14:textId="77777777" w:rsidR="00743BDB" w:rsidRPr="00743BDB" w:rsidRDefault="00743BDB" w:rsidP="00743BDB">
      <w:pPr>
        <w:numPr>
          <w:ilvl w:val="0"/>
          <w:numId w:val="38"/>
        </w:numPr>
      </w:pPr>
      <w:r w:rsidRPr="00743BDB">
        <w:rPr>
          <w:b/>
          <w:bCs/>
        </w:rPr>
        <w:t>Customer Pains</w:t>
      </w:r>
      <w:r w:rsidRPr="00743BDB">
        <w:t>:</w:t>
      </w:r>
    </w:p>
    <w:p w14:paraId="26C2056A" w14:textId="77777777" w:rsidR="00743BDB" w:rsidRPr="00743BDB" w:rsidRDefault="00743BDB" w:rsidP="00743BDB">
      <w:pPr>
        <w:numPr>
          <w:ilvl w:val="1"/>
          <w:numId w:val="38"/>
        </w:numPr>
      </w:pPr>
      <w:r w:rsidRPr="00743BDB">
        <w:rPr>
          <w:b/>
          <w:bCs/>
        </w:rPr>
        <w:t>Commuting Issues</w:t>
      </w:r>
      <w:r w:rsidRPr="00743BDB">
        <w:t>: Long and tiring commutes from the mainland to the island.</w:t>
      </w:r>
    </w:p>
    <w:p w14:paraId="7C567E5C" w14:textId="77777777" w:rsidR="00743BDB" w:rsidRPr="00743BDB" w:rsidRDefault="00743BDB" w:rsidP="00743BDB">
      <w:pPr>
        <w:numPr>
          <w:ilvl w:val="1"/>
          <w:numId w:val="38"/>
        </w:numPr>
      </w:pPr>
      <w:r w:rsidRPr="00743BDB">
        <w:rPr>
          <w:b/>
          <w:bCs/>
        </w:rPr>
        <w:t>High Accommodation Costs</w:t>
      </w:r>
      <w:r w:rsidRPr="00743BDB">
        <w:t>: Expensive rent and living costs on Lagos Island.</w:t>
      </w:r>
    </w:p>
    <w:p w14:paraId="1D3A7ADF" w14:textId="77777777" w:rsidR="00743BDB" w:rsidRPr="00743BDB" w:rsidRDefault="00743BDB" w:rsidP="00743BDB">
      <w:pPr>
        <w:numPr>
          <w:ilvl w:val="1"/>
          <w:numId w:val="38"/>
        </w:numPr>
      </w:pPr>
      <w:r w:rsidRPr="00743BDB">
        <w:rPr>
          <w:b/>
          <w:bCs/>
        </w:rPr>
        <w:t>Insecurity</w:t>
      </w:r>
      <w:r w:rsidRPr="00743BDB">
        <w:t>: Concerns about safety in temporary accommodations.</w:t>
      </w:r>
    </w:p>
    <w:p w14:paraId="678882C5" w14:textId="77777777" w:rsidR="00743BDB" w:rsidRPr="00743BDB" w:rsidRDefault="00743BDB" w:rsidP="00743BDB">
      <w:pPr>
        <w:numPr>
          <w:ilvl w:val="1"/>
          <w:numId w:val="38"/>
        </w:numPr>
      </w:pPr>
      <w:r w:rsidRPr="00743BDB">
        <w:rPr>
          <w:b/>
          <w:bCs/>
        </w:rPr>
        <w:t>Lack of Networking Opportunities</w:t>
      </w:r>
      <w:r w:rsidRPr="00743BDB">
        <w:t>: Limited chances to meet and connect with other professionals.</w:t>
      </w:r>
    </w:p>
    <w:p w14:paraId="7B0D9D86" w14:textId="77777777" w:rsidR="00743BDB" w:rsidRPr="00743BDB" w:rsidRDefault="00743BDB" w:rsidP="00743BDB">
      <w:pPr>
        <w:numPr>
          <w:ilvl w:val="0"/>
          <w:numId w:val="38"/>
        </w:numPr>
      </w:pPr>
      <w:r w:rsidRPr="00743BDB">
        <w:rPr>
          <w:b/>
          <w:bCs/>
        </w:rPr>
        <w:t>Customer Gains</w:t>
      </w:r>
      <w:r w:rsidRPr="00743BDB">
        <w:t>:</w:t>
      </w:r>
    </w:p>
    <w:p w14:paraId="54611557" w14:textId="77777777" w:rsidR="00743BDB" w:rsidRPr="00743BDB" w:rsidRDefault="00743BDB" w:rsidP="00743BDB">
      <w:pPr>
        <w:numPr>
          <w:ilvl w:val="1"/>
          <w:numId w:val="38"/>
        </w:numPr>
      </w:pPr>
      <w:r w:rsidRPr="00743BDB">
        <w:rPr>
          <w:b/>
          <w:bCs/>
        </w:rPr>
        <w:t>Convenience</w:t>
      </w:r>
      <w:r w:rsidRPr="00743BDB">
        <w:t>: Easy access to workplace without long commutes.</w:t>
      </w:r>
    </w:p>
    <w:p w14:paraId="2B7C8798" w14:textId="77777777" w:rsidR="00743BDB" w:rsidRPr="00743BDB" w:rsidRDefault="00743BDB" w:rsidP="00743BDB">
      <w:pPr>
        <w:numPr>
          <w:ilvl w:val="1"/>
          <w:numId w:val="38"/>
        </w:numPr>
      </w:pPr>
      <w:r w:rsidRPr="00743BDB">
        <w:rPr>
          <w:b/>
          <w:bCs/>
        </w:rPr>
        <w:t>Affordability</w:t>
      </w:r>
      <w:r w:rsidRPr="00743BDB">
        <w:t>: Cost-effective lodging options compared to traditional rentals.</w:t>
      </w:r>
    </w:p>
    <w:p w14:paraId="636A95A7" w14:textId="77777777" w:rsidR="00743BDB" w:rsidRPr="00743BDB" w:rsidRDefault="00743BDB" w:rsidP="00743BDB">
      <w:pPr>
        <w:numPr>
          <w:ilvl w:val="1"/>
          <w:numId w:val="38"/>
        </w:numPr>
      </w:pPr>
      <w:r w:rsidRPr="00743BDB">
        <w:rPr>
          <w:b/>
          <w:bCs/>
        </w:rPr>
        <w:t>Safety</w:t>
      </w:r>
      <w:r w:rsidRPr="00743BDB">
        <w:t>: Secure environment with vetted guests and CCTV.</w:t>
      </w:r>
    </w:p>
    <w:p w14:paraId="0AFC13CB" w14:textId="77777777" w:rsidR="00743BDB" w:rsidRPr="00743BDB" w:rsidRDefault="00743BDB" w:rsidP="00743BDB">
      <w:pPr>
        <w:numPr>
          <w:ilvl w:val="1"/>
          <w:numId w:val="38"/>
        </w:numPr>
      </w:pPr>
      <w:r w:rsidRPr="00743BDB">
        <w:rPr>
          <w:b/>
          <w:bCs/>
        </w:rPr>
        <w:t>Community</w:t>
      </w:r>
      <w:r w:rsidRPr="00743BDB">
        <w:t>: Opportunities to network and build professional relationships.</w:t>
      </w:r>
    </w:p>
    <w:p w14:paraId="03900A59" w14:textId="77777777" w:rsidR="00743BDB" w:rsidRPr="00743BDB" w:rsidRDefault="00743BDB" w:rsidP="00743BDB">
      <w:pPr>
        <w:rPr>
          <w:b/>
          <w:bCs/>
        </w:rPr>
      </w:pPr>
      <w:r w:rsidRPr="00743BDB">
        <w:rPr>
          <w:b/>
          <w:bCs/>
        </w:rPr>
        <w:t>Value Map</w:t>
      </w:r>
    </w:p>
    <w:p w14:paraId="47E9A344" w14:textId="77777777" w:rsidR="00743BDB" w:rsidRPr="00743BDB" w:rsidRDefault="00743BDB" w:rsidP="00743BDB">
      <w:pPr>
        <w:numPr>
          <w:ilvl w:val="0"/>
          <w:numId w:val="39"/>
        </w:numPr>
      </w:pPr>
      <w:r w:rsidRPr="00743BDB">
        <w:rPr>
          <w:b/>
          <w:bCs/>
        </w:rPr>
        <w:t>Products &amp; Services</w:t>
      </w:r>
      <w:r w:rsidRPr="00743BDB">
        <w:t>:</w:t>
      </w:r>
    </w:p>
    <w:p w14:paraId="6929449D" w14:textId="77777777" w:rsidR="00743BDB" w:rsidRPr="00743BDB" w:rsidRDefault="00743BDB" w:rsidP="00743BDB">
      <w:pPr>
        <w:numPr>
          <w:ilvl w:val="1"/>
          <w:numId w:val="39"/>
        </w:numPr>
      </w:pPr>
      <w:r w:rsidRPr="00743BDB">
        <w:t>Affordable hostel accommodations with various room options.</w:t>
      </w:r>
    </w:p>
    <w:p w14:paraId="6F3A1DDD" w14:textId="77777777" w:rsidR="00743BDB" w:rsidRPr="00743BDB" w:rsidRDefault="00743BDB" w:rsidP="00743BDB">
      <w:pPr>
        <w:numPr>
          <w:ilvl w:val="1"/>
          <w:numId w:val="39"/>
        </w:numPr>
      </w:pPr>
      <w:r w:rsidRPr="00743BDB">
        <w:t>On-site amenities including cafeteria, laundry, and common areas.</w:t>
      </w:r>
    </w:p>
    <w:p w14:paraId="23989788" w14:textId="77777777" w:rsidR="00743BDB" w:rsidRPr="00743BDB" w:rsidRDefault="00743BDB" w:rsidP="00743BDB">
      <w:pPr>
        <w:numPr>
          <w:ilvl w:val="1"/>
          <w:numId w:val="39"/>
        </w:numPr>
      </w:pPr>
      <w:r w:rsidRPr="00743BDB">
        <w:t>Robust security measures including background checks and CCTV.</w:t>
      </w:r>
    </w:p>
    <w:p w14:paraId="2FF9F3C8" w14:textId="77777777" w:rsidR="00743BDB" w:rsidRPr="00743BDB" w:rsidRDefault="00743BDB" w:rsidP="00743BDB">
      <w:pPr>
        <w:numPr>
          <w:ilvl w:val="1"/>
          <w:numId w:val="39"/>
        </w:numPr>
      </w:pPr>
      <w:r w:rsidRPr="00743BDB">
        <w:t>Networking events and community activities.</w:t>
      </w:r>
    </w:p>
    <w:p w14:paraId="2309FC0D" w14:textId="77777777" w:rsidR="00743BDB" w:rsidRPr="00743BDB" w:rsidRDefault="00743BDB" w:rsidP="00743BDB">
      <w:pPr>
        <w:numPr>
          <w:ilvl w:val="0"/>
          <w:numId w:val="39"/>
        </w:numPr>
      </w:pPr>
      <w:r w:rsidRPr="00743BDB">
        <w:rPr>
          <w:b/>
          <w:bCs/>
        </w:rPr>
        <w:t>Pain Relievers</w:t>
      </w:r>
      <w:r w:rsidRPr="00743BDB">
        <w:t>:</w:t>
      </w:r>
    </w:p>
    <w:p w14:paraId="511741A2" w14:textId="77777777" w:rsidR="00743BDB" w:rsidRPr="00743BDB" w:rsidRDefault="00743BDB" w:rsidP="00743BDB">
      <w:pPr>
        <w:numPr>
          <w:ilvl w:val="1"/>
          <w:numId w:val="39"/>
        </w:numPr>
      </w:pPr>
      <w:r w:rsidRPr="00743BDB">
        <w:rPr>
          <w:b/>
          <w:bCs/>
        </w:rPr>
        <w:t>Convenient Location</w:t>
      </w:r>
      <w:r w:rsidRPr="00743BDB">
        <w:t>: Proximity to workplaces on Lagos Island reduces commuting time.</w:t>
      </w:r>
    </w:p>
    <w:p w14:paraId="043DC590" w14:textId="77777777" w:rsidR="00743BDB" w:rsidRPr="00743BDB" w:rsidRDefault="00743BDB" w:rsidP="00743BDB">
      <w:pPr>
        <w:numPr>
          <w:ilvl w:val="1"/>
          <w:numId w:val="39"/>
        </w:numPr>
      </w:pPr>
      <w:r w:rsidRPr="00743BDB">
        <w:rPr>
          <w:b/>
          <w:bCs/>
        </w:rPr>
        <w:t>Cost-Effective</w:t>
      </w:r>
      <w:r w:rsidRPr="00743BDB">
        <w:t>: Lower cost compared to renting apartments or hotels.</w:t>
      </w:r>
    </w:p>
    <w:p w14:paraId="50D0D365" w14:textId="77777777" w:rsidR="00743BDB" w:rsidRPr="00743BDB" w:rsidRDefault="00743BDB" w:rsidP="00743BDB">
      <w:pPr>
        <w:numPr>
          <w:ilvl w:val="1"/>
          <w:numId w:val="39"/>
        </w:numPr>
      </w:pPr>
      <w:r w:rsidRPr="00743BDB">
        <w:rPr>
          <w:b/>
          <w:bCs/>
        </w:rPr>
        <w:t>Security Measures</w:t>
      </w:r>
      <w:r w:rsidRPr="00743BDB">
        <w:t>: Comprehensive vetting process and 24/7 surveillance ensure safety.</w:t>
      </w:r>
    </w:p>
    <w:p w14:paraId="764A985D" w14:textId="77777777" w:rsidR="00743BDB" w:rsidRPr="00743BDB" w:rsidRDefault="00743BDB" w:rsidP="00743BDB">
      <w:pPr>
        <w:numPr>
          <w:ilvl w:val="1"/>
          <w:numId w:val="39"/>
        </w:numPr>
      </w:pPr>
      <w:r w:rsidRPr="00743BDB">
        <w:rPr>
          <w:b/>
          <w:bCs/>
        </w:rPr>
        <w:t>Structured Environment</w:t>
      </w:r>
      <w:r w:rsidRPr="00743BDB">
        <w:t>: Curated events and activities foster networking.</w:t>
      </w:r>
    </w:p>
    <w:p w14:paraId="26C41D59" w14:textId="77777777" w:rsidR="00743BDB" w:rsidRPr="00743BDB" w:rsidRDefault="00743BDB" w:rsidP="00743BDB">
      <w:pPr>
        <w:numPr>
          <w:ilvl w:val="0"/>
          <w:numId w:val="39"/>
        </w:numPr>
      </w:pPr>
      <w:r w:rsidRPr="00743BDB">
        <w:rPr>
          <w:b/>
          <w:bCs/>
        </w:rPr>
        <w:lastRenderedPageBreak/>
        <w:t>Gain Creators</w:t>
      </w:r>
      <w:r w:rsidRPr="00743BDB">
        <w:t>:</w:t>
      </w:r>
    </w:p>
    <w:p w14:paraId="4CA6B905" w14:textId="77777777" w:rsidR="00743BDB" w:rsidRPr="00743BDB" w:rsidRDefault="00743BDB" w:rsidP="00743BDB">
      <w:pPr>
        <w:numPr>
          <w:ilvl w:val="1"/>
          <w:numId w:val="39"/>
        </w:numPr>
      </w:pPr>
      <w:r w:rsidRPr="00743BDB">
        <w:rPr>
          <w:b/>
          <w:bCs/>
        </w:rPr>
        <w:t>Comfort and Convenience</w:t>
      </w:r>
      <w:r w:rsidRPr="00743BDB">
        <w:t>: Access to necessary amenities and services within the hostel.</w:t>
      </w:r>
    </w:p>
    <w:p w14:paraId="3314DEEA" w14:textId="77777777" w:rsidR="00743BDB" w:rsidRPr="00743BDB" w:rsidRDefault="00743BDB" w:rsidP="00743BDB">
      <w:pPr>
        <w:numPr>
          <w:ilvl w:val="1"/>
          <w:numId w:val="39"/>
        </w:numPr>
      </w:pPr>
      <w:r w:rsidRPr="00743BDB">
        <w:rPr>
          <w:b/>
          <w:bCs/>
        </w:rPr>
        <w:t>Professional Networking</w:t>
      </w:r>
      <w:r w:rsidRPr="00743BDB">
        <w:t>: Regularly organized events help build connections.</w:t>
      </w:r>
    </w:p>
    <w:p w14:paraId="42B898A4" w14:textId="77777777" w:rsidR="00743BDB" w:rsidRPr="00743BDB" w:rsidRDefault="00743BDB" w:rsidP="00743BDB">
      <w:pPr>
        <w:numPr>
          <w:ilvl w:val="1"/>
          <w:numId w:val="39"/>
        </w:numPr>
      </w:pPr>
      <w:r w:rsidRPr="00743BDB">
        <w:rPr>
          <w:b/>
          <w:bCs/>
        </w:rPr>
        <w:t>Peace of Mind</w:t>
      </w:r>
      <w:r w:rsidRPr="00743BDB">
        <w:t>: Assurance of staying in a secure environment with trusted individuals.</w:t>
      </w:r>
    </w:p>
    <w:p w14:paraId="3EC4990E" w14:textId="77777777" w:rsidR="00743BDB" w:rsidRPr="00743BDB" w:rsidRDefault="00743BDB" w:rsidP="00743BDB">
      <w:pPr>
        <w:numPr>
          <w:ilvl w:val="1"/>
          <w:numId w:val="39"/>
        </w:numPr>
      </w:pPr>
      <w:r w:rsidRPr="00743BDB">
        <w:rPr>
          <w:b/>
          <w:bCs/>
        </w:rPr>
        <w:t>Support Services</w:t>
      </w:r>
      <w:r w:rsidRPr="00743BDB">
        <w:t>: On-site support and maintenance services for hassle-free living.</w:t>
      </w:r>
    </w:p>
    <w:p w14:paraId="173080E2" w14:textId="77777777" w:rsidR="00743BDB" w:rsidRPr="00743BDB" w:rsidRDefault="00743BDB" w:rsidP="00743BDB">
      <w:pPr>
        <w:rPr>
          <w:b/>
          <w:bCs/>
        </w:rPr>
      </w:pPr>
      <w:r w:rsidRPr="00743BDB">
        <w:rPr>
          <w:b/>
          <w:bCs/>
        </w:rPr>
        <w:t xml:space="preserve">Business Model Canvas for </w:t>
      </w:r>
      <w:proofErr w:type="spellStart"/>
      <w:r w:rsidRPr="00743BDB">
        <w:rPr>
          <w:b/>
          <w:bCs/>
        </w:rPr>
        <w:t>IslandRest</w:t>
      </w:r>
      <w:proofErr w:type="spellEnd"/>
      <w:r w:rsidRPr="00743BDB">
        <w:rPr>
          <w:b/>
          <w:bCs/>
        </w:rPr>
        <w:t xml:space="preserve"> Hostel</w:t>
      </w:r>
    </w:p>
    <w:p w14:paraId="3ACD2CED" w14:textId="77777777" w:rsidR="00743BDB" w:rsidRPr="00743BDB" w:rsidRDefault="00743BDB" w:rsidP="00743BDB">
      <w:r w:rsidRPr="00743BDB">
        <w:t>The Business Model Canvas is a strategic management template for developing new or documenting existing business models. It comprises nine key components:</w:t>
      </w:r>
    </w:p>
    <w:p w14:paraId="6C415D3B" w14:textId="77777777" w:rsidR="00743BDB" w:rsidRPr="00743BDB" w:rsidRDefault="00743BDB" w:rsidP="00743BDB">
      <w:pPr>
        <w:numPr>
          <w:ilvl w:val="0"/>
          <w:numId w:val="40"/>
        </w:numPr>
      </w:pPr>
      <w:r w:rsidRPr="00743BDB">
        <w:rPr>
          <w:b/>
          <w:bCs/>
        </w:rPr>
        <w:t>Customer Segments</w:t>
      </w:r>
      <w:r w:rsidRPr="00743BDB">
        <w:t>:</w:t>
      </w:r>
    </w:p>
    <w:p w14:paraId="22A2982C" w14:textId="77777777" w:rsidR="00743BDB" w:rsidRPr="00743BDB" w:rsidRDefault="00743BDB" w:rsidP="00743BDB">
      <w:pPr>
        <w:numPr>
          <w:ilvl w:val="1"/>
          <w:numId w:val="40"/>
        </w:numPr>
      </w:pPr>
      <w:r w:rsidRPr="00743BDB">
        <w:t>Professionals working on Lagos Island.</w:t>
      </w:r>
    </w:p>
    <w:p w14:paraId="52B48DA6" w14:textId="77777777" w:rsidR="00743BDB" w:rsidRPr="00743BDB" w:rsidRDefault="00743BDB" w:rsidP="00743BDB">
      <w:pPr>
        <w:numPr>
          <w:ilvl w:val="1"/>
          <w:numId w:val="40"/>
        </w:numPr>
      </w:pPr>
      <w:r w:rsidRPr="00743BDB">
        <w:t>Companies looking to provide accommodation for their employees.</w:t>
      </w:r>
    </w:p>
    <w:p w14:paraId="73AB05F3" w14:textId="77777777" w:rsidR="00743BDB" w:rsidRPr="00743BDB" w:rsidRDefault="00743BDB" w:rsidP="00743BDB">
      <w:pPr>
        <w:numPr>
          <w:ilvl w:val="1"/>
          <w:numId w:val="40"/>
        </w:numPr>
      </w:pPr>
      <w:r w:rsidRPr="00743BDB">
        <w:t>Individuals commuting from the mainland to the island.</w:t>
      </w:r>
    </w:p>
    <w:p w14:paraId="031023A8" w14:textId="77777777" w:rsidR="00743BDB" w:rsidRPr="00743BDB" w:rsidRDefault="00743BDB" w:rsidP="00743BDB">
      <w:pPr>
        <w:numPr>
          <w:ilvl w:val="1"/>
          <w:numId w:val="40"/>
        </w:numPr>
      </w:pPr>
      <w:r w:rsidRPr="00743BDB">
        <w:t>Tourists and visitors looking for affordable lodging options.</w:t>
      </w:r>
    </w:p>
    <w:p w14:paraId="1D34988F" w14:textId="77777777" w:rsidR="00743BDB" w:rsidRPr="00743BDB" w:rsidRDefault="00743BDB" w:rsidP="00743BDB">
      <w:pPr>
        <w:numPr>
          <w:ilvl w:val="0"/>
          <w:numId w:val="40"/>
        </w:numPr>
      </w:pPr>
      <w:r w:rsidRPr="00743BDB">
        <w:rPr>
          <w:b/>
          <w:bCs/>
        </w:rPr>
        <w:t>Value Propositions</w:t>
      </w:r>
      <w:r w:rsidRPr="00743BDB">
        <w:t>:</w:t>
      </w:r>
    </w:p>
    <w:p w14:paraId="05CD6618" w14:textId="77777777" w:rsidR="00743BDB" w:rsidRPr="00743BDB" w:rsidRDefault="00743BDB" w:rsidP="00743BDB">
      <w:pPr>
        <w:numPr>
          <w:ilvl w:val="1"/>
          <w:numId w:val="40"/>
        </w:numPr>
      </w:pPr>
      <w:r w:rsidRPr="00743BDB">
        <w:t>Affordable and convenient accommodation near workplaces on Lagos Island.</w:t>
      </w:r>
    </w:p>
    <w:p w14:paraId="33D25D6B" w14:textId="77777777" w:rsidR="00743BDB" w:rsidRPr="00743BDB" w:rsidRDefault="00743BDB" w:rsidP="00743BDB">
      <w:pPr>
        <w:numPr>
          <w:ilvl w:val="1"/>
          <w:numId w:val="40"/>
        </w:numPr>
      </w:pPr>
      <w:r w:rsidRPr="00743BDB">
        <w:t>Safe and secure environment with rigorous vetting processes.</w:t>
      </w:r>
    </w:p>
    <w:p w14:paraId="28569C47" w14:textId="77777777" w:rsidR="00743BDB" w:rsidRPr="00743BDB" w:rsidRDefault="00743BDB" w:rsidP="00743BDB">
      <w:pPr>
        <w:numPr>
          <w:ilvl w:val="1"/>
          <w:numId w:val="40"/>
        </w:numPr>
      </w:pPr>
      <w:r w:rsidRPr="00743BDB">
        <w:t>Community-oriented living space promoting networking and collaboration.</w:t>
      </w:r>
    </w:p>
    <w:p w14:paraId="1DB6116F" w14:textId="77777777" w:rsidR="00743BDB" w:rsidRPr="00743BDB" w:rsidRDefault="00743BDB" w:rsidP="00743BDB">
      <w:pPr>
        <w:numPr>
          <w:ilvl w:val="1"/>
          <w:numId w:val="40"/>
        </w:numPr>
      </w:pPr>
      <w:r w:rsidRPr="00743BDB">
        <w:t>Comprehensive amenities including dining, laundry, and common areas.</w:t>
      </w:r>
    </w:p>
    <w:p w14:paraId="6CC7874B" w14:textId="77777777" w:rsidR="00743BDB" w:rsidRPr="00743BDB" w:rsidRDefault="00743BDB" w:rsidP="00743BDB">
      <w:pPr>
        <w:numPr>
          <w:ilvl w:val="0"/>
          <w:numId w:val="40"/>
        </w:numPr>
      </w:pPr>
      <w:r w:rsidRPr="00743BDB">
        <w:rPr>
          <w:b/>
          <w:bCs/>
        </w:rPr>
        <w:t>Channels</w:t>
      </w:r>
      <w:r w:rsidRPr="00743BDB">
        <w:t>:</w:t>
      </w:r>
    </w:p>
    <w:p w14:paraId="3D9E3C63" w14:textId="77777777" w:rsidR="00743BDB" w:rsidRPr="00743BDB" w:rsidRDefault="00743BDB" w:rsidP="00743BDB">
      <w:pPr>
        <w:numPr>
          <w:ilvl w:val="1"/>
          <w:numId w:val="40"/>
        </w:numPr>
      </w:pPr>
      <w:r w:rsidRPr="00743BDB">
        <w:t>Online booking platform and mobile app.</w:t>
      </w:r>
    </w:p>
    <w:p w14:paraId="7A7F6A6B" w14:textId="77777777" w:rsidR="00743BDB" w:rsidRPr="00743BDB" w:rsidRDefault="00743BDB" w:rsidP="00743BDB">
      <w:pPr>
        <w:numPr>
          <w:ilvl w:val="1"/>
          <w:numId w:val="40"/>
        </w:numPr>
      </w:pPr>
      <w:r w:rsidRPr="00743BDB">
        <w:t>Partnerships with companies for bulk bookings.</w:t>
      </w:r>
    </w:p>
    <w:p w14:paraId="05227D84" w14:textId="77777777" w:rsidR="00743BDB" w:rsidRPr="00743BDB" w:rsidRDefault="00743BDB" w:rsidP="00743BDB">
      <w:pPr>
        <w:numPr>
          <w:ilvl w:val="1"/>
          <w:numId w:val="40"/>
        </w:numPr>
      </w:pPr>
      <w:r w:rsidRPr="00743BDB">
        <w:t>Marketing through social media, business forums, and networking events.</w:t>
      </w:r>
    </w:p>
    <w:p w14:paraId="1735E123" w14:textId="77777777" w:rsidR="00743BDB" w:rsidRPr="00743BDB" w:rsidRDefault="00743BDB" w:rsidP="00743BDB">
      <w:pPr>
        <w:numPr>
          <w:ilvl w:val="1"/>
          <w:numId w:val="40"/>
        </w:numPr>
      </w:pPr>
      <w:r w:rsidRPr="00743BDB">
        <w:t>Word of mouth and referrals from satisfied guests.</w:t>
      </w:r>
    </w:p>
    <w:p w14:paraId="090AA754" w14:textId="77777777" w:rsidR="00743BDB" w:rsidRPr="00743BDB" w:rsidRDefault="00743BDB" w:rsidP="00743BDB">
      <w:pPr>
        <w:numPr>
          <w:ilvl w:val="0"/>
          <w:numId w:val="40"/>
        </w:numPr>
      </w:pPr>
      <w:r w:rsidRPr="00743BDB">
        <w:rPr>
          <w:b/>
          <w:bCs/>
        </w:rPr>
        <w:t>Customer Relationships</w:t>
      </w:r>
      <w:r w:rsidRPr="00743BDB">
        <w:t>:</w:t>
      </w:r>
    </w:p>
    <w:p w14:paraId="78C1EA0C" w14:textId="77777777" w:rsidR="00743BDB" w:rsidRPr="00743BDB" w:rsidRDefault="00743BDB" w:rsidP="00743BDB">
      <w:pPr>
        <w:numPr>
          <w:ilvl w:val="1"/>
          <w:numId w:val="40"/>
        </w:numPr>
      </w:pPr>
      <w:r w:rsidRPr="00743BDB">
        <w:t>Personalized service with dedicated support staff.</w:t>
      </w:r>
    </w:p>
    <w:p w14:paraId="423CD8D4" w14:textId="77777777" w:rsidR="00743BDB" w:rsidRPr="00743BDB" w:rsidRDefault="00743BDB" w:rsidP="00743BDB">
      <w:pPr>
        <w:numPr>
          <w:ilvl w:val="1"/>
          <w:numId w:val="40"/>
        </w:numPr>
      </w:pPr>
      <w:r w:rsidRPr="00743BDB">
        <w:t>Regular feedback collection and improvement based on guest experiences.</w:t>
      </w:r>
    </w:p>
    <w:p w14:paraId="33570A45" w14:textId="77777777" w:rsidR="00743BDB" w:rsidRPr="00743BDB" w:rsidRDefault="00743BDB" w:rsidP="00743BDB">
      <w:pPr>
        <w:numPr>
          <w:ilvl w:val="1"/>
          <w:numId w:val="40"/>
        </w:numPr>
      </w:pPr>
      <w:r w:rsidRPr="00743BDB">
        <w:t>Community engagement through events and activities.</w:t>
      </w:r>
    </w:p>
    <w:p w14:paraId="2D31B6F5" w14:textId="77777777" w:rsidR="00743BDB" w:rsidRPr="00743BDB" w:rsidRDefault="00743BDB" w:rsidP="00743BDB">
      <w:pPr>
        <w:numPr>
          <w:ilvl w:val="1"/>
          <w:numId w:val="40"/>
        </w:numPr>
      </w:pPr>
      <w:r w:rsidRPr="00743BDB">
        <w:t>Loyalty programs and discounts for repeat customers.</w:t>
      </w:r>
    </w:p>
    <w:p w14:paraId="6744B031" w14:textId="77777777" w:rsidR="00743BDB" w:rsidRPr="00743BDB" w:rsidRDefault="00743BDB" w:rsidP="00743BDB">
      <w:pPr>
        <w:numPr>
          <w:ilvl w:val="0"/>
          <w:numId w:val="40"/>
        </w:numPr>
      </w:pPr>
      <w:r w:rsidRPr="00743BDB">
        <w:rPr>
          <w:b/>
          <w:bCs/>
        </w:rPr>
        <w:lastRenderedPageBreak/>
        <w:t>Revenue Streams</w:t>
      </w:r>
      <w:r w:rsidRPr="00743BDB">
        <w:t>:</w:t>
      </w:r>
    </w:p>
    <w:p w14:paraId="512823D0" w14:textId="77777777" w:rsidR="00743BDB" w:rsidRPr="00743BDB" w:rsidRDefault="00743BDB" w:rsidP="00743BDB">
      <w:pPr>
        <w:numPr>
          <w:ilvl w:val="1"/>
          <w:numId w:val="40"/>
        </w:numPr>
      </w:pPr>
      <w:r w:rsidRPr="00743BDB">
        <w:t>Room bookings (daily, weekly, monthly rates).</w:t>
      </w:r>
    </w:p>
    <w:p w14:paraId="0BF2BE81" w14:textId="77777777" w:rsidR="00743BDB" w:rsidRPr="00743BDB" w:rsidRDefault="00743BDB" w:rsidP="00743BDB">
      <w:pPr>
        <w:numPr>
          <w:ilvl w:val="1"/>
          <w:numId w:val="40"/>
        </w:numPr>
      </w:pPr>
      <w:r w:rsidRPr="00743BDB">
        <w:t>Additional services (laundry, meals, special events).</w:t>
      </w:r>
    </w:p>
    <w:p w14:paraId="7A830977" w14:textId="77777777" w:rsidR="00743BDB" w:rsidRPr="00743BDB" w:rsidRDefault="00743BDB" w:rsidP="00743BDB">
      <w:pPr>
        <w:numPr>
          <w:ilvl w:val="1"/>
          <w:numId w:val="40"/>
        </w:numPr>
      </w:pPr>
      <w:r w:rsidRPr="00743BDB">
        <w:t>Corporate partnerships and bulk booking agreements.</w:t>
      </w:r>
    </w:p>
    <w:p w14:paraId="100F19B0" w14:textId="77777777" w:rsidR="00743BDB" w:rsidRPr="00743BDB" w:rsidRDefault="00743BDB" w:rsidP="00743BDB">
      <w:pPr>
        <w:numPr>
          <w:ilvl w:val="1"/>
          <w:numId w:val="40"/>
        </w:numPr>
      </w:pPr>
      <w:r w:rsidRPr="00743BDB">
        <w:t>Membership fees for access to exclusive community events and amenities.</w:t>
      </w:r>
    </w:p>
    <w:p w14:paraId="2E59275E" w14:textId="77777777" w:rsidR="00743BDB" w:rsidRPr="00743BDB" w:rsidRDefault="00743BDB" w:rsidP="00743BDB">
      <w:pPr>
        <w:numPr>
          <w:ilvl w:val="0"/>
          <w:numId w:val="40"/>
        </w:numPr>
      </w:pPr>
      <w:r w:rsidRPr="00743BDB">
        <w:rPr>
          <w:b/>
          <w:bCs/>
        </w:rPr>
        <w:t>Key Resources</w:t>
      </w:r>
      <w:r w:rsidRPr="00743BDB">
        <w:t>:</w:t>
      </w:r>
    </w:p>
    <w:p w14:paraId="2D47FDFE" w14:textId="77777777" w:rsidR="00743BDB" w:rsidRPr="00743BDB" w:rsidRDefault="00743BDB" w:rsidP="00743BDB">
      <w:pPr>
        <w:numPr>
          <w:ilvl w:val="1"/>
          <w:numId w:val="40"/>
        </w:numPr>
      </w:pPr>
      <w:r w:rsidRPr="00743BDB">
        <w:t>Property and facilities on Lagos Island.</w:t>
      </w:r>
    </w:p>
    <w:p w14:paraId="3DE7BFA2" w14:textId="77777777" w:rsidR="00743BDB" w:rsidRPr="00743BDB" w:rsidRDefault="00743BDB" w:rsidP="00743BDB">
      <w:pPr>
        <w:numPr>
          <w:ilvl w:val="1"/>
          <w:numId w:val="40"/>
        </w:numPr>
      </w:pPr>
      <w:r w:rsidRPr="00743BDB">
        <w:t>Technology platform for booking and management.</w:t>
      </w:r>
    </w:p>
    <w:p w14:paraId="7EAF72D4" w14:textId="77777777" w:rsidR="00743BDB" w:rsidRPr="00743BDB" w:rsidRDefault="00743BDB" w:rsidP="00743BDB">
      <w:pPr>
        <w:numPr>
          <w:ilvl w:val="1"/>
          <w:numId w:val="40"/>
        </w:numPr>
      </w:pPr>
      <w:r w:rsidRPr="00743BDB">
        <w:t>Security infrastructure including CCTV and vetting processes.</w:t>
      </w:r>
    </w:p>
    <w:p w14:paraId="2BD52C13" w14:textId="77777777" w:rsidR="00743BDB" w:rsidRPr="00743BDB" w:rsidRDefault="00743BDB" w:rsidP="00743BDB">
      <w:pPr>
        <w:numPr>
          <w:ilvl w:val="1"/>
          <w:numId w:val="40"/>
        </w:numPr>
      </w:pPr>
      <w:r w:rsidRPr="00743BDB">
        <w:t>Staff including management, support, and security personnel.</w:t>
      </w:r>
    </w:p>
    <w:p w14:paraId="2C088E86" w14:textId="77777777" w:rsidR="00743BDB" w:rsidRPr="00743BDB" w:rsidRDefault="00743BDB" w:rsidP="00743BDB">
      <w:pPr>
        <w:numPr>
          <w:ilvl w:val="0"/>
          <w:numId w:val="40"/>
        </w:numPr>
      </w:pPr>
      <w:r w:rsidRPr="00743BDB">
        <w:rPr>
          <w:b/>
          <w:bCs/>
        </w:rPr>
        <w:t>Key Activities</w:t>
      </w:r>
      <w:r w:rsidRPr="00743BDB">
        <w:t>:</w:t>
      </w:r>
    </w:p>
    <w:p w14:paraId="5F50784E" w14:textId="77777777" w:rsidR="00743BDB" w:rsidRPr="00743BDB" w:rsidRDefault="00743BDB" w:rsidP="00743BDB">
      <w:pPr>
        <w:numPr>
          <w:ilvl w:val="1"/>
          <w:numId w:val="40"/>
        </w:numPr>
      </w:pPr>
      <w:r w:rsidRPr="00743BDB">
        <w:t>Managing bookings and guest vetting processes.</w:t>
      </w:r>
    </w:p>
    <w:p w14:paraId="2D242912" w14:textId="77777777" w:rsidR="00743BDB" w:rsidRPr="00743BDB" w:rsidRDefault="00743BDB" w:rsidP="00743BDB">
      <w:pPr>
        <w:numPr>
          <w:ilvl w:val="1"/>
          <w:numId w:val="40"/>
        </w:numPr>
      </w:pPr>
      <w:r w:rsidRPr="00743BDB">
        <w:t>Maintaining and securing the property.</w:t>
      </w:r>
    </w:p>
    <w:p w14:paraId="5F485E1F" w14:textId="77777777" w:rsidR="00743BDB" w:rsidRPr="00743BDB" w:rsidRDefault="00743BDB" w:rsidP="00743BDB">
      <w:pPr>
        <w:numPr>
          <w:ilvl w:val="1"/>
          <w:numId w:val="40"/>
        </w:numPr>
      </w:pPr>
      <w:r w:rsidRPr="00743BDB">
        <w:t>Organizing community events and activities.</w:t>
      </w:r>
    </w:p>
    <w:p w14:paraId="764FA925" w14:textId="77777777" w:rsidR="00743BDB" w:rsidRPr="00743BDB" w:rsidRDefault="00743BDB" w:rsidP="00743BDB">
      <w:pPr>
        <w:numPr>
          <w:ilvl w:val="1"/>
          <w:numId w:val="40"/>
        </w:numPr>
      </w:pPr>
      <w:r w:rsidRPr="00743BDB">
        <w:t>Marketing and promotion to attract new guests and corporate partners.</w:t>
      </w:r>
    </w:p>
    <w:p w14:paraId="6918E122" w14:textId="77777777" w:rsidR="00743BDB" w:rsidRPr="00743BDB" w:rsidRDefault="00743BDB" w:rsidP="00743BDB">
      <w:pPr>
        <w:numPr>
          <w:ilvl w:val="0"/>
          <w:numId w:val="40"/>
        </w:numPr>
      </w:pPr>
      <w:r w:rsidRPr="00743BDB">
        <w:rPr>
          <w:b/>
          <w:bCs/>
        </w:rPr>
        <w:t>Key Partnerships</w:t>
      </w:r>
      <w:r w:rsidRPr="00743BDB">
        <w:t>:</w:t>
      </w:r>
    </w:p>
    <w:p w14:paraId="7A81B661" w14:textId="77777777" w:rsidR="00743BDB" w:rsidRPr="00743BDB" w:rsidRDefault="00743BDB" w:rsidP="00743BDB">
      <w:pPr>
        <w:numPr>
          <w:ilvl w:val="1"/>
          <w:numId w:val="40"/>
        </w:numPr>
      </w:pPr>
      <w:r w:rsidRPr="00743BDB">
        <w:t>Local businesses for amenities and services (cafeteria, laundry).</w:t>
      </w:r>
    </w:p>
    <w:p w14:paraId="5D3EB00E" w14:textId="77777777" w:rsidR="00743BDB" w:rsidRPr="00743BDB" w:rsidRDefault="00743BDB" w:rsidP="00743BDB">
      <w:pPr>
        <w:numPr>
          <w:ilvl w:val="1"/>
          <w:numId w:val="40"/>
        </w:numPr>
      </w:pPr>
      <w:r w:rsidRPr="00743BDB">
        <w:t>Companies on Lagos Island for employee accommodations.</w:t>
      </w:r>
    </w:p>
    <w:p w14:paraId="48F4FD00" w14:textId="77777777" w:rsidR="00743BDB" w:rsidRPr="00743BDB" w:rsidRDefault="00743BDB" w:rsidP="00743BDB">
      <w:pPr>
        <w:numPr>
          <w:ilvl w:val="1"/>
          <w:numId w:val="40"/>
        </w:numPr>
      </w:pPr>
      <w:r w:rsidRPr="00743BDB">
        <w:t>Security firms for vetting and surveillance.</w:t>
      </w:r>
    </w:p>
    <w:p w14:paraId="799AC2C3" w14:textId="77777777" w:rsidR="00743BDB" w:rsidRPr="00743BDB" w:rsidRDefault="00743BDB" w:rsidP="00743BDB">
      <w:pPr>
        <w:numPr>
          <w:ilvl w:val="1"/>
          <w:numId w:val="40"/>
        </w:numPr>
      </w:pPr>
      <w:r w:rsidRPr="00743BDB">
        <w:t>Real estate agencies for property management and expansion.</w:t>
      </w:r>
    </w:p>
    <w:p w14:paraId="412EA3E8" w14:textId="77777777" w:rsidR="00743BDB" w:rsidRPr="00743BDB" w:rsidRDefault="00743BDB" w:rsidP="00743BDB">
      <w:pPr>
        <w:numPr>
          <w:ilvl w:val="0"/>
          <w:numId w:val="40"/>
        </w:numPr>
      </w:pPr>
      <w:r w:rsidRPr="00743BDB">
        <w:rPr>
          <w:b/>
          <w:bCs/>
        </w:rPr>
        <w:t>Cost Structure</w:t>
      </w:r>
      <w:r w:rsidRPr="00743BDB">
        <w:t>:</w:t>
      </w:r>
    </w:p>
    <w:p w14:paraId="3552D8DE" w14:textId="77777777" w:rsidR="00743BDB" w:rsidRPr="00743BDB" w:rsidRDefault="00743BDB" w:rsidP="00743BDB">
      <w:pPr>
        <w:numPr>
          <w:ilvl w:val="1"/>
          <w:numId w:val="40"/>
        </w:numPr>
      </w:pPr>
      <w:r w:rsidRPr="00743BDB">
        <w:t>Property rental or acquisition costs.</w:t>
      </w:r>
    </w:p>
    <w:p w14:paraId="46569178" w14:textId="77777777" w:rsidR="00743BDB" w:rsidRPr="00743BDB" w:rsidRDefault="00743BDB" w:rsidP="00743BDB">
      <w:pPr>
        <w:numPr>
          <w:ilvl w:val="1"/>
          <w:numId w:val="40"/>
        </w:numPr>
      </w:pPr>
      <w:r w:rsidRPr="00743BDB">
        <w:t>Maintenance and operational costs (utilities, cleaning, staff salaries).</w:t>
      </w:r>
    </w:p>
    <w:p w14:paraId="021773C0" w14:textId="77777777" w:rsidR="00743BDB" w:rsidRPr="00743BDB" w:rsidRDefault="00743BDB" w:rsidP="00743BDB">
      <w:pPr>
        <w:numPr>
          <w:ilvl w:val="1"/>
          <w:numId w:val="40"/>
        </w:numPr>
      </w:pPr>
      <w:r w:rsidRPr="00743BDB">
        <w:t>Marketing and promotional expenses.</w:t>
      </w:r>
    </w:p>
    <w:p w14:paraId="58C04758" w14:textId="77777777" w:rsidR="00743BDB" w:rsidRPr="00743BDB" w:rsidRDefault="00743BDB" w:rsidP="00743BDB">
      <w:pPr>
        <w:numPr>
          <w:ilvl w:val="1"/>
          <w:numId w:val="40"/>
        </w:numPr>
      </w:pPr>
      <w:r w:rsidRPr="00743BDB">
        <w:t>Technology development and maintenance.</w:t>
      </w:r>
    </w:p>
    <w:p w14:paraId="637DD675" w14:textId="77777777" w:rsidR="00743BDB" w:rsidRPr="00743BDB" w:rsidRDefault="00743BDB" w:rsidP="00743BDB">
      <w:pPr>
        <w:numPr>
          <w:ilvl w:val="1"/>
          <w:numId w:val="40"/>
        </w:numPr>
      </w:pPr>
      <w:r w:rsidRPr="00743BDB">
        <w:t>Security measures and personnel.</w:t>
      </w:r>
    </w:p>
    <w:p w14:paraId="6D992F07" w14:textId="77777777" w:rsidR="00AE0DE3" w:rsidRDefault="00AE0DE3"/>
    <w:p w14:paraId="28AE084B" w14:textId="77777777" w:rsidR="00743BDB" w:rsidRDefault="00743BDB"/>
    <w:p w14:paraId="3780FCB0" w14:textId="77777777" w:rsidR="00743BDB" w:rsidRDefault="00743BDB"/>
    <w:p w14:paraId="6A6AC4CD" w14:textId="77777777" w:rsidR="00743BDB" w:rsidRDefault="00743BDB"/>
    <w:p w14:paraId="1D0CD6A6" w14:textId="77777777" w:rsidR="00743BDB" w:rsidRDefault="00743BDB"/>
    <w:p w14:paraId="1093608B" w14:textId="77777777" w:rsidR="00743BDB" w:rsidRDefault="00743BDB"/>
    <w:p w14:paraId="00EB7DDB" w14:textId="77777777" w:rsidR="00743BDB" w:rsidRDefault="00743BDB"/>
    <w:p w14:paraId="6547E75D" w14:textId="77777777" w:rsidR="00743BDB" w:rsidRDefault="00743BDB"/>
    <w:p w14:paraId="1283CC75" w14:textId="77777777" w:rsidR="00743BDB" w:rsidRDefault="00743BDB"/>
    <w:p w14:paraId="65475222" w14:textId="77777777" w:rsidR="00743BDB" w:rsidRDefault="00743BDB"/>
    <w:p w14:paraId="7C26D3F1" w14:textId="77777777" w:rsidR="00743BDB" w:rsidRDefault="00743BDB"/>
    <w:p w14:paraId="789DAC79" w14:textId="77777777" w:rsidR="00743BDB" w:rsidRDefault="00743BDB"/>
    <w:p w14:paraId="53EE9BC3" w14:textId="77777777" w:rsidR="00743BDB" w:rsidRDefault="00743BDB"/>
    <w:p w14:paraId="03DA60C9" w14:textId="77777777" w:rsidR="00743BDB" w:rsidRDefault="00743BDB"/>
    <w:p w14:paraId="6BBFA36F" w14:textId="77777777" w:rsidR="00743BDB" w:rsidRDefault="00743BDB"/>
    <w:p w14:paraId="31EDBDCE" w14:textId="77777777" w:rsidR="00743BDB" w:rsidRDefault="00743BDB"/>
    <w:p w14:paraId="089751A5" w14:textId="77777777" w:rsidR="00743BDB" w:rsidRDefault="00743BDB"/>
    <w:p w14:paraId="3023D732" w14:textId="77777777" w:rsidR="00743BDB" w:rsidRDefault="00743BDB"/>
    <w:p w14:paraId="3DC07E13" w14:textId="77777777" w:rsidR="00743BDB" w:rsidRDefault="00743BDB"/>
    <w:p w14:paraId="1CB17D17" w14:textId="77777777" w:rsidR="00743BDB" w:rsidRDefault="00743BDB"/>
    <w:p w14:paraId="60189B31" w14:textId="77777777" w:rsidR="00743BDB" w:rsidRDefault="00743BDB"/>
    <w:p w14:paraId="2B069DB7" w14:textId="77777777" w:rsidR="00743BDB" w:rsidRDefault="00743BDB"/>
    <w:p w14:paraId="1D2DD8C0" w14:textId="77777777" w:rsidR="00F36E15" w:rsidRDefault="00F36E15"/>
    <w:p w14:paraId="0A4E12D9" w14:textId="77777777" w:rsidR="00F36E15" w:rsidRDefault="00F36E15"/>
    <w:p w14:paraId="5CADD3DC" w14:textId="77777777" w:rsidR="00F36E15" w:rsidRDefault="00F36E15"/>
    <w:p w14:paraId="4F419510" w14:textId="77777777" w:rsidR="00F36E15" w:rsidRDefault="00F36E15"/>
    <w:p w14:paraId="027A8480" w14:textId="77777777" w:rsidR="00F36E15" w:rsidRDefault="00F36E15"/>
    <w:p w14:paraId="203A887A" w14:textId="77777777" w:rsidR="008A64DC" w:rsidRPr="008A64DC" w:rsidRDefault="008A64DC" w:rsidP="008A64DC">
      <w:pPr>
        <w:rPr>
          <w:b/>
          <w:bCs/>
        </w:rPr>
      </w:pPr>
      <w:r w:rsidRPr="008A64DC">
        <w:rPr>
          <w:b/>
          <w:bCs/>
        </w:rPr>
        <w:t xml:space="preserve">Consumer Personas for </w:t>
      </w:r>
      <w:proofErr w:type="spellStart"/>
      <w:r w:rsidRPr="008A64DC">
        <w:rPr>
          <w:b/>
          <w:bCs/>
        </w:rPr>
        <w:t>IslandRest</w:t>
      </w:r>
      <w:proofErr w:type="spellEnd"/>
      <w:r w:rsidRPr="008A64DC">
        <w:rPr>
          <w:b/>
          <w:bCs/>
        </w:rPr>
        <w:t xml:space="preserve"> Hostel</w:t>
      </w:r>
    </w:p>
    <w:p w14:paraId="00926FC0" w14:textId="77777777" w:rsidR="008A64DC" w:rsidRPr="008A64DC" w:rsidRDefault="008A64DC" w:rsidP="008A64DC">
      <w:pPr>
        <w:numPr>
          <w:ilvl w:val="0"/>
          <w:numId w:val="53"/>
        </w:numPr>
      </w:pPr>
      <w:r w:rsidRPr="008A64DC">
        <w:rPr>
          <w:b/>
          <w:bCs/>
        </w:rPr>
        <w:t>Persona: Adewale, The Commuting Professional</w:t>
      </w:r>
    </w:p>
    <w:p w14:paraId="0CD5D628" w14:textId="77777777" w:rsidR="008A64DC" w:rsidRPr="008A64DC" w:rsidRDefault="008A64DC" w:rsidP="008A64DC">
      <w:r w:rsidRPr="008A64DC">
        <w:rPr>
          <w:b/>
          <w:bCs/>
        </w:rPr>
        <w:t>Background:</w:t>
      </w:r>
    </w:p>
    <w:p w14:paraId="02857D9D" w14:textId="77777777" w:rsidR="008A64DC" w:rsidRPr="008A64DC" w:rsidRDefault="008A64DC" w:rsidP="008A64DC">
      <w:pPr>
        <w:numPr>
          <w:ilvl w:val="0"/>
          <w:numId w:val="54"/>
        </w:numPr>
      </w:pPr>
      <w:r w:rsidRPr="008A64DC">
        <w:t>Age: 35</w:t>
      </w:r>
    </w:p>
    <w:p w14:paraId="5630926D" w14:textId="77777777" w:rsidR="008A64DC" w:rsidRPr="008A64DC" w:rsidRDefault="008A64DC" w:rsidP="008A64DC">
      <w:pPr>
        <w:numPr>
          <w:ilvl w:val="0"/>
          <w:numId w:val="54"/>
        </w:numPr>
      </w:pPr>
      <w:r w:rsidRPr="008A64DC">
        <w:t>Occupation: Senior Software Engineer</w:t>
      </w:r>
    </w:p>
    <w:p w14:paraId="206E47C1" w14:textId="77777777" w:rsidR="008A64DC" w:rsidRPr="008A64DC" w:rsidRDefault="008A64DC" w:rsidP="008A64DC">
      <w:pPr>
        <w:numPr>
          <w:ilvl w:val="0"/>
          <w:numId w:val="54"/>
        </w:numPr>
      </w:pPr>
      <w:r w:rsidRPr="008A64DC">
        <w:lastRenderedPageBreak/>
        <w:t>Location: Resides in Ikorodu, works on Lagos Island</w:t>
      </w:r>
    </w:p>
    <w:p w14:paraId="41C36DA9" w14:textId="77777777" w:rsidR="008A64DC" w:rsidRPr="008A64DC" w:rsidRDefault="008A64DC" w:rsidP="008A64DC">
      <w:pPr>
        <w:numPr>
          <w:ilvl w:val="0"/>
          <w:numId w:val="54"/>
        </w:numPr>
      </w:pPr>
      <w:r w:rsidRPr="008A64DC">
        <w:t>Family: Married with two children</w:t>
      </w:r>
    </w:p>
    <w:p w14:paraId="0152CF3B" w14:textId="77777777" w:rsidR="008A64DC" w:rsidRPr="008A64DC" w:rsidRDefault="008A64DC" w:rsidP="008A64DC">
      <w:r w:rsidRPr="008A64DC">
        <w:rPr>
          <w:b/>
          <w:bCs/>
        </w:rPr>
        <w:t>Demographics:</w:t>
      </w:r>
    </w:p>
    <w:p w14:paraId="60E4ADF3" w14:textId="77777777" w:rsidR="008A64DC" w:rsidRPr="008A64DC" w:rsidRDefault="008A64DC" w:rsidP="008A64DC">
      <w:pPr>
        <w:numPr>
          <w:ilvl w:val="0"/>
          <w:numId w:val="55"/>
        </w:numPr>
      </w:pPr>
      <w:r w:rsidRPr="008A64DC">
        <w:t>Education: Bachelor's degree in Computer Science</w:t>
      </w:r>
    </w:p>
    <w:p w14:paraId="3FF220DD" w14:textId="77777777" w:rsidR="008A64DC" w:rsidRPr="008A64DC" w:rsidRDefault="008A64DC" w:rsidP="008A64DC">
      <w:pPr>
        <w:numPr>
          <w:ilvl w:val="0"/>
          <w:numId w:val="55"/>
        </w:numPr>
      </w:pPr>
      <w:r w:rsidRPr="008A64DC">
        <w:t>Income: Middle-income bracket</w:t>
      </w:r>
    </w:p>
    <w:p w14:paraId="46E39E91"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25470A2D" w14:textId="77777777" w:rsidR="008A64DC" w:rsidRPr="008A64DC" w:rsidRDefault="008A64DC" w:rsidP="008A64DC">
      <w:pPr>
        <w:numPr>
          <w:ilvl w:val="0"/>
          <w:numId w:val="56"/>
        </w:numPr>
      </w:pPr>
      <w:r w:rsidRPr="008A64DC">
        <w:t>Commutes 3 hours daily to and from work due to traffic congestion.</w:t>
      </w:r>
    </w:p>
    <w:p w14:paraId="315E3099" w14:textId="77777777" w:rsidR="008A64DC" w:rsidRPr="008A64DC" w:rsidRDefault="008A64DC" w:rsidP="008A64DC">
      <w:pPr>
        <w:numPr>
          <w:ilvl w:val="0"/>
          <w:numId w:val="56"/>
        </w:numPr>
      </w:pPr>
      <w:r w:rsidRPr="008A64DC">
        <w:t>Seeks affordable and convenient accommodation close to his workplace to reduce commuting stress.</w:t>
      </w:r>
    </w:p>
    <w:p w14:paraId="057B25AB" w14:textId="77777777" w:rsidR="008A64DC" w:rsidRPr="008A64DC" w:rsidRDefault="008A64DC" w:rsidP="008A64DC">
      <w:pPr>
        <w:numPr>
          <w:ilvl w:val="0"/>
          <w:numId w:val="56"/>
        </w:numPr>
      </w:pPr>
      <w:r w:rsidRPr="008A64DC">
        <w:t>Values security and privacy, prefers a quiet environment for focused work.</w:t>
      </w:r>
    </w:p>
    <w:p w14:paraId="6060BA8E" w14:textId="77777777" w:rsidR="008A64DC" w:rsidRPr="008A64DC" w:rsidRDefault="008A64DC" w:rsidP="008A64DC">
      <w:r w:rsidRPr="008A64DC">
        <w:rPr>
          <w:b/>
          <w:bCs/>
        </w:rPr>
        <w:t>Pain Points:</w:t>
      </w:r>
    </w:p>
    <w:p w14:paraId="79E1C495" w14:textId="77777777" w:rsidR="008A64DC" w:rsidRPr="008A64DC" w:rsidRDefault="008A64DC" w:rsidP="008A64DC">
      <w:pPr>
        <w:numPr>
          <w:ilvl w:val="0"/>
          <w:numId w:val="57"/>
        </w:numPr>
      </w:pPr>
      <w:r w:rsidRPr="008A64DC">
        <w:t>Long daily commute reduces family time and personal relaxation.</w:t>
      </w:r>
    </w:p>
    <w:p w14:paraId="653F70A7" w14:textId="77777777" w:rsidR="008A64DC" w:rsidRPr="008A64DC" w:rsidRDefault="008A64DC" w:rsidP="008A64DC">
      <w:pPr>
        <w:numPr>
          <w:ilvl w:val="0"/>
          <w:numId w:val="57"/>
        </w:numPr>
      </w:pPr>
      <w:r w:rsidRPr="008A64DC">
        <w:t>High rental costs on Lagos Island make moving closer financially challenging.</w:t>
      </w:r>
    </w:p>
    <w:p w14:paraId="4DD19F7E" w14:textId="77777777" w:rsidR="008A64DC" w:rsidRPr="008A64DC" w:rsidRDefault="008A64DC" w:rsidP="008A64DC">
      <w:pPr>
        <w:numPr>
          <w:ilvl w:val="0"/>
          <w:numId w:val="57"/>
        </w:numPr>
      </w:pPr>
      <w:r w:rsidRPr="008A64DC">
        <w:t>Unreliable public transport adds to commuting woes.</w:t>
      </w:r>
    </w:p>
    <w:p w14:paraId="7DE08308" w14:textId="77777777" w:rsidR="008A64DC" w:rsidRPr="008A64DC" w:rsidRDefault="008A64DC" w:rsidP="008A64DC">
      <w:r w:rsidRPr="008A64DC">
        <w:rPr>
          <w:b/>
          <w:bCs/>
        </w:rPr>
        <w:t>Goals:</w:t>
      </w:r>
    </w:p>
    <w:p w14:paraId="290FB714" w14:textId="77777777" w:rsidR="008A64DC" w:rsidRPr="008A64DC" w:rsidRDefault="008A64DC" w:rsidP="008A64DC">
      <w:pPr>
        <w:numPr>
          <w:ilvl w:val="0"/>
          <w:numId w:val="58"/>
        </w:numPr>
      </w:pPr>
      <w:r w:rsidRPr="008A64DC">
        <w:t>To find a safe and affordable place to stay during workdays.</w:t>
      </w:r>
    </w:p>
    <w:p w14:paraId="5AEF46C4" w14:textId="77777777" w:rsidR="008A64DC" w:rsidRPr="008A64DC" w:rsidRDefault="008A64DC" w:rsidP="008A64DC">
      <w:pPr>
        <w:numPr>
          <w:ilvl w:val="0"/>
          <w:numId w:val="58"/>
        </w:numPr>
      </w:pPr>
      <w:r w:rsidRPr="008A64DC">
        <w:t>To reduce commuting time and enhance work-life balance.</w:t>
      </w:r>
    </w:p>
    <w:p w14:paraId="287AB881" w14:textId="77777777" w:rsidR="008A64DC" w:rsidRPr="008A64DC" w:rsidRDefault="008A64DC" w:rsidP="008A64DC">
      <w:pPr>
        <w:numPr>
          <w:ilvl w:val="0"/>
          <w:numId w:val="59"/>
        </w:numPr>
      </w:pPr>
      <w:r w:rsidRPr="008A64DC">
        <w:rPr>
          <w:b/>
          <w:bCs/>
        </w:rPr>
        <w:t>Persona: Funke, The Young Graduate</w:t>
      </w:r>
    </w:p>
    <w:p w14:paraId="0704E48A" w14:textId="77777777" w:rsidR="008A64DC" w:rsidRPr="008A64DC" w:rsidRDefault="008A64DC" w:rsidP="008A64DC">
      <w:r w:rsidRPr="008A64DC">
        <w:rPr>
          <w:b/>
          <w:bCs/>
        </w:rPr>
        <w:t>Background:</w:t>
      </w:r>
    </w:p>
    <w:p w14:paraId="61C03409" w14:textId="77777777" w:rsidR="008A64DC" w:rsidRPr="008A64DC" w:rsidRDefault="008A64DC" w:rsidP="008A64DC">
      <w:pPr>
        <w:numPr>
          <w:ilvl w:val="0"/>
          <w:numId w:val="60"/>
        </w:numPr>
      </w:pPr>
      <w:r w:rsidRPr="008A64DC">
        <w:t>Age: 24</w:t>
      </w:r>
    </w:p>
    <w:p w14:paraId="25991610" w14:textId="77777777" w:rsidR="008A64DC" w:rsidRPr="008A64DC" w:rsidRDefault="008A64DC" w:rsidP="008A64DC">
      <w:pPr>
        <w:numPr>
          <w:ilvl w:val="0"/>
          <w:numId w:val="60"/>
        </w:numPr>
      </w:pPr>
      <w:r w:rsidRPr="008A64DC">
        <w:t>Occupation: Marketing Intern</w:t>
      </w:r>
    </w:p>
    <w:p w14:paraId="7CF020A7" w14:textId="77777777" w:rsidR="008A64DC" w:rsidRPr="008A64DC" w:rsidRDefault="008A64DC" w:rsidP="008A64DC">
      <w:pPr>
        <w:numPr>
          <w:ilvl w:val="0"/>
          <w:numId w:val="60"/>
        </w:numPr>
      </w:pPr>
      <w:r w:rsidRPr="008A64DC">
        <w:t xml:space="preserve">Location: Lives with parents in </w:t>
      </w:r>
      <w:proofErr w:type="spellStart"/>
      <w:r w:rsidRPr="008A64DC">
        <w:t>Festac</w:t>
      </w:r>
      <w:proofErr w:type="spellEnd"/>
      <w:r w:rsidRPr="008A64DC">
        <w:t>, works on Lagos Island</w:t>
      </w:r>
    </w:p>
    <w:p w14:paraId="23219364" w14:textId="77777777" w:rsidR="008A64DC" w:rsidRPr="008A64DC" w:rsidRDefault="008A64DC" w:rsidP="008A64DC">
      <w:pPr>
        <w:numPr>
          <w:ilvl w:val="0"/>
          <w:numId w:val="60"/>
        </w:numPr>
      </w:pPr>
      <w:r w:rsidRPr="008A64DC">
        <w:t>Family: Single, living with parents</w:t>
      </w:r>
    </w:p>
    <w:p w14:paraId="5A202C62" w14:textId="77777777" w:rsidR="008A64DC" w:rsidRPr="008A64DC" w:rsidRDefault="008A64DC" w:rsidP="008A64DC">
      <w:r w:rsidRPr="008A64DC">
        <w:rPr>
          <w:b/>
          <w:bCs/>
        </w:rPr>
        <w:t>Demographics:</w:t>
      </w:r>
    </w:p>
    <w:p w14:paraId="1F538944" w14:textId="77777777" w:rsidR="008A64DC" w:rsidRPr="008A64DC" w:rsidRDefault="008A64DC" w:rsidP="008A64DC">
      <w:pPr>
        <w:numPr>
          <w:ilvl w:val="0"/>
          <w:numId w:val="61"/>
        </w:numPr>
      </w:pPr>
      <w:r w:rsidRPr="008A64DC">
        <w:t>Education: Recently graduated with a degree in Marketing</w:t>
      </w:r>
    </w:p>
    <w:p w14:paraId="62C5AB20" w14:textId="77777777" w:rsidR="008A64DC" w:rsidRPr="008A64DC" w:rsidRDefault="008A64DC" w:rsidP="008A64DC">
      <w:pPr>
        <w:numPr>
          <w:ilvl w:val="0"/>
          <w:numId w:val="61"/>
        </w:numPr>
      </w:pPr>
      <w:r w:rsidRPr="008A64DC">
        <w:t>Income: Entry-level salary</w:t>
      </w:r>
    </w:p>
    <w:p w14:paraId="5442D805"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23661926" w14:textId="77777777" w:rsidR="008A64DC" w:rsidRPr="008A64DC" w:rsidRDefault="008A64DC" w:rsidP="008A64DC">
      <w:pPr>
        <w:numPr>
          <w:ilvl w:val="0"/>
          <w:numId w:val="62"/>
        </w:numPr>
      </w:pPr>
      <w:r w:rsidRPr="008A64DC">
        <w:t>New to the workforce, looking for cost-effective housing options.</w:t>
      </w:r>
    </w:p>
    <w:p w14:paraId="1EDF9EC6" w14:textId="77777777" w:rsidR="008A64DC" w:rsidRPr="008A64DC" w:rsidRDefault="008A64DC" w:rsidP="008A64DC">
      <w:pPr>
        <w:numPr>
          <w:ilvl w:val="0"/>
          <w:numId w:val="62"/>
        </w:numPr>
      </w:pPr>
      <w:r w:rsidRPr="008A64DC">
        <w:t>Needs a supportive community environment to build professional networks.</w:t>
      </w:r>
    </w:p>
    <w:p w14:paraId="03DACEDA" w14:textId="77777777" w:rsidR="008A64DC" w:rsidRPr="008A64DC" w:rsidRDefault="008A64DC" w:rsidP="008A64DC">
      <w:pPr>
        <w:numPr>
          <w:ilvl w:val="0"/>
          <w:numId w:val="62"/>
        </w:numPr>
      </w:pPr>
      <w:r w:rsidRPr="008A64DC">
        <w:lastRenderedPageBreak/>
        <w:t>Prefers a social living arrangement to meet new people and make friends.</w:t>
      </w:r>
    </w:p>
    <w:p w14:paraId="7C3E2828" w14:textId="77777777" w:rsidR="008A64DC" w:rsidRPr="008A64DC" w:rsidRDefault="008A64DC" w:rsidP="008A64DC">
      <w:r w:rsidRPr="008A64DC">
        <w:rPr>
          <w:b/>
          <w:bCs/>
        </w:rPr>
        <w:t>Pain Points:</w:t>
      </w:r>
    </w:p>
    <w:p w14:paraId="779771C0" w14:textId="77777777" w:rsidR="008A64DC" w:rsidRPr="008A64DC" w:rsidRDefault="008A64DC" w:rsidP="008A64DC">
      <w:pPr>
        <w:numPr>
          <w:ilvl w:val="0"/>
          <w:numId w:val="63"/>
        </w:numPr>
      </w:pPr>
      <w:r w:rsidRPr="008A64DC">
        <w:t>Limited budget restricts access to safe and decent accommodation on Lagos Island.</w:t>
      </w:r>
    </w:p>
    <w:p w14:paraId="07F3D042" w14:textId="77777777" w:rsidR="008A64DC" w:rsidRPr="008A64DC" w:rsidRDefault="008A64DC" w:rsidP="008A64DC">
      <w:pPr>
        <w:numPr>
          <w:ilvl w:val="0"/>
          <w:numId w:val="63"/>
        </w:numPr>
      </w:pPr>
      <w:r w:rsidRPr="008A64DC">
        <w:t>Long commute is exhausting and reduces time for personal development and networking.</w:t>
      </w:r>
    </w:p>
    <w:p w14:paraId="2F89310B" w14:textId="77777777" w:rsidR="008A64DC" w:rsidRPr="008A64DC" w:rsidRDefault="008A64DC" w:rsidP="008A64DC">
      <w:pPr>
        <w:numPr>
          <w:ilvl w:val="0"/>
          <w:numId w:val="63"/>
        </w:numPr>
      </w:pPr>
      <w:r w:rsidRPr="008A64DC">
        <w:t>Feels isolated and disconnected from peers due to long commute.</w:t>
      </w:r>
    </w:p>
    <w:p w14:paraId="3D2B4E42" w14:textId="77777777" w:rsidR="008A64DC" w:rsidRPr="008A64DC" w:rsidRDefault="008A64DC" w:rsidP="008A64DC">
      <w:r w:rsidRPr="008A64DC">
        <w:rPr>
          <w:b/>
          <w:bCs/>
        </w:rPr>
        <w:t>Goals:</w:t>
      </w:r>
    </w:p>
    <w:p w14:paraId="41661CF5" w14:textId="77777777" w:rsidR="008A64DC" w:rsidRPr="008A64DC" w:rsidRDefault="008A64DC" w:rsidP="008A64DC">
      <w:pPr>
        <w:numPr>
          <w:ilvl w:val="0"/>
          <w:numId w:val="64"/>
        </w:numPr>
      </w:pPr>
      <w:r w:rsidRPr="008A64DC">
        <w:t>To find an affordable place to stay near her workplace.</w:t>
      </w:r>
    </w:p>
    <w:p w14:paraId="0571BAD3" w14:textId="77777777" w:rsidR="008A64DC" w:rsidRPr="008A64DC" w:rsidRDefault="008A64DC" w:rsidP="008A64DC">
      <w:pPr>
        <w:numPr>
          <w:ilvl w:val="0"/>
          <w:numId w:val="64"/>
        </w:numPr>
      </w:pPr>
      <w:r w:rsidRPr="008A64DC">
        <w:t>To build professional connections and socialize with peers.</w:t>
      </w:r>
    </w:p>
    <w:p w14:paraId="7718DFA1" w14:textId="77777777" w:rsidR="008A64DC" w:rsidRPr="008A64DC" w:rsidRDefault="008A64DC" w:rsidP="008A64DC">
      <w:pPr>
        <w:numPr>
          <w:ilvl w:val="0"/>
          <w:numId w:val="65"/>
        </w:numPr>
      </w:pPr>
      <w:r w:rsidRPr="008A64DC">
        <w:rPr>
          <w:b/>
          <w:bCs/>
        </w:rPr>
        <w:t>Persona: Chinedu, The Remote Freelancer</w:t>
      </w:r>
    </w:p>
    <w:p w14:paraId="10481F6C" w14:textId="77777777" w:rsidR="008A64DC" w:rsidRPr="008A64DC" w:rsidRDefault="008A64DC" w:rsidP="008A64DC">
      <w:r w:rsidRPr="008A64DC">
        <w:rPr>
          <w:b/>
          <w:bCs/>
        </w:rPr>
        <w:t>Background:</w:t>
      </w:r>
    </w:p>
    <w:p w14:paraId="39EA367F" w14:textId="77777777" w:rsidR="008A64DC" w:rsidRPr="008A64DC" w:rsidRDefault="008A64DC" w:rsidP="008A64DC">
      <w:pPr>
        <w:numPr>
          <w:ilvl w:val="0"/>
          <w:numId w:val="66"/>
        </w:numPr>
      </w:pPr>
      <w:r w:rsidRPr="008A64DC">
        <w:t>Age: 30</w:t>
      </w:r>
    </w:p>
    <w:p w14:paraId="69396BD1" w14:textId="77777777" w:rsidR="008A64DC" w:rsidRPr="008A64DC" w:rsidRDefault="008A64DC" w:rsidP="008A64DC">
      <w:pPr>
        <w:numPr>
          <w:ilvl w:val="0"/>
          <w:numId w:val="66"/>
        </w:numPr>
      </w:pPr>
      <w:r w:rsidRPr="008A64DC">
        <w:t>Occupation: Freelance Graphic Designer</w:t>
      </w:r>
    </w:p>
    <w:p w14:paraId="5AEA2E48" w14:textId="77777777" w:rsidR="008A64DC" w:rsidRPr="008A64DC" w:rsidRDefault="008A64DC" w:rsidP="008A64DC">
      <w:pPr>
        <w:numPr>
          <w:ilvl w:val="0"/>
          <w:numId w:val="66"/>
        </w:numPr>
      </w:pPr>
      <w:r w:rsidRPr="008A64DC">
        <w:t>Location: Travels frequently between Lagos and Abuja</w:t>
      </w:r>
    </w:p>
    <w:p w14:paraId="64FE5593" w14:textId="77777777" w:rsidR="008A64DC" w:rsidRPr="008A64DC" w:rsidRDefault="008A64DC" w:rsidP="008A64DC">
      <w:pPr>
        <w:numPr>
          <w:ilvl w:val="0"/>
          <w:numId w:val="66"/>
        </w:numPr>
      </w:pPr>
      <w:r w:rsidRPr="008A64DC">
        <w:t>Family: Single, living alone</w:t>
      </w:r>
    </w:p>
    <w:p w14:paraId="0C25C4F1" w14:textId="77777777" w:rsidR="008A64DC" w:rsidRPr="008A64DC" w:rsidRDefault="008A64DC" w:rsidP="008A64DC">
      <w:r w:rsidRPr="008A64DC">
        <w:rPr>
          <w:b/>
          <w:bCs/>
        </w:rPr>
        <w:t>Demographics:</w:t>
      </w:r>
    </w:p>
    <w:p w14:paraId="2001118B" w14:textId="77777777" w:rsidR="008A64DC" w:rsidRPr="008A64DC" w:rsidRDefault="008A64DC" w:rsidP="008A64DC">
      <w:pPr>
        <w:numPr>
          <w:ilvl w:val="0"/>
          <w:numId w:val="67"/>
        </w:numPr>
      </w:pPr>
      <w:r w:rsidRPr="008A64DC">
        <w:t>Education: Bachelor's degree in Fine Arts</w:t>
      </w:r>
    </w:p>
    <w:p w14:paraId="640AB99E" w14:textId="77777777" w:rsidR="008A64DC" w:rsidRPr="008A64DC" w:rsidRDefault="008A64DC" w:rsidP="008A64DC">
      <w:pPr>
        <w:numPr>
          <w:ilvl w:val="0"/>
          <w:numId w:val="67"/>
        </w:numPr>
      </w:pPr>
      <w:r w:rsidRPr="008A64DC">
        <w:t>Income: Varies based on projects</w:t>
      </w:r>
    </w:p>
    <w:p w14:paraId="0A7FBE1D"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61AD1E99" w14:textId="77777777" w:rsidR="008A64DC" w:rsidRPr="008A64DC" w:rsidRDefault="008A64DC" w:rsidP="008A64DC">
      <w:pPr>
        <w:numPr>
          <w:ilvl w:val="0"/>
          <w:numId w:val="68"/>
        </w:numPr>
      </w:pPr>
      <w:r w:rsidRPr="008A64DC">
        <w:t>Requires flexible accommodation solutions due to frequent travel.</w:t>
      </w:r>
    </w:p>
    <w:p w14:paraId="497BB909" w14:textId="77777777" w:rsidR="008A64DC" w:rsidRPr="008A64DC" w:rsidRDefault="008A64DC" w:rsidP="008A64DC">
      <w:pPr>
        <w:numPr>
          <w:ilvl w:val="0"/>
          <w:numId w:val="68"/>
        </w:numPr>
      </w:pPr>
      <w:r w:rsidRPr="008A64DC">
        <w:t>Values high-speed internet and a conducive work environment.</w:t>
      </w:r>
    </w:p>
    <w:p w14:paraId="2A7665DD" w14:textId="77777777" w:rsidR="008A64DC" w:rsidRPr="008A64DC" w:rsidRDefault="008A64DC" w:rsidP="008A64DC">
      <w:pPr>
        <w:numPr>
          <w:ilvl w:val="0"/>
          <w:numId w:val="68"/>
        </w:numPr>
      </w:pPr>
      <w:r w:rsidRPr="008A64DC">
        <w:t>Prefers a community-oriented setting to network with other freelancers and professionals.</w:t>
      </w:r>
    </w:p>
    <w:p w14:paraId="1B2E8FBA" w14:textId="77777777" w:rsidR="008A64DC" w:rsidRPr="008A64DC" w:rsidRDefault="008A64DC" w:rsidP="008A64DC">
      <w:r w:rsidRPr="008A64DC">
        <w:rPr>
          <w:b/>
          <w:bCs/>
        </w:rPr>
        <w:t>Pain Points:</w:t>
      </w:r>
    </w:p>
    <w:p w14:paraId="644C8E23" w14:textId="77777777" w:rsidR="008A64DC" w:rsidRPr="008A64DC" w:rsidRDefault="008A64DC" w:rsidP="008A64DC">
      <w:pPr>
        <w:numPr>
          <w:ilvl w:val="0"/>
          <w:numId w:val="69"/>
        </w:numPr>
      </w:pPr>
      <w:r w:rsidRPr="008A64DC">
        <w:t>Difficulty finding short-term accommodation that meets professional needs.</w:t>
      </w:r>
    </w:p>
    <w:p w14:paraId="67F5BE10" w14:textId="77777777" w:rsidR="008A64DC" w:rsidRPr="008A64DC" w:rsidRDefault="008A64DC" w:rsidP="008A64DC">
      <w:pPr>
        <w:numPr>
          <w:ilvl w:val="0"/>
          <w:numId w:val="69"/>
        </w:numPr>
      </w:pPr>
      <w:r w:rsidRPr="008A64DC">
        <w:t>High costs of hotels and short-let apartments on Lagos Island.</w:t>
      </w:r>
    </w:p>
    <w:p w14:paraId="5989547C" w14:textId="77777777" w:rsidR="008A64DC" w:rsidRPr="008A64DC" w:rsidRDefault="008A64DC" w:rsidP="008A64DC">
      <w:pPr>
        <w:numPr>
          <w:ilvl w:val="0"/>
          <w:numId w:val="69"/>
        </w:numPr>
      </w:pPr>
      <w:r w:rsidRPr="008A64DC">
        <w:t>Lack of stable internet and quiet workspace in many accommodations.</w:t>
      </w:r>
    </w:p>
    <w:p w14:paraId="047B0FBD" w14:textId="77777777" w:rsidR="008A64DC" w:rsidRPr="008A64DC" w:rsidRDefault="008A64DC" w:rsidP="008A64DC">
      <w:r w:rsidRPr="008A64DC">
        <w:rPr>
          <w:b/>
          <w:bCs/>
        </w:rPr>
        <w:t>Goals:</w:t>
      </w:r>
    </w:p>
    <w:p w14:paraId="00176E5A" w14:textId="77777777" w:rsidR="008A64DC" w:rsidRPr="008A64DC" w:rsidRDefault="008A64DC" w:rsidP="008A64DC">
      <w:pPr>
        <w:numPr>
          <w:ilvl w:val="0"/>
          <w:numId w:val="70"/>
        </w:numPr>
      </w:pPr>
      <w:r w:rsidRPr="008A64DC">
        <w:t>To find affordable, flexible lodging options with reliable amenities.</w:t>
      </w:r>
    </w:p>
    <w:p w14:paraId="1DF11803" w14:textId="77777777" w:rsidR="008A64DC" w:rsidRPr="008A64DC" w:rsidRDefault="008A64DC" w:rsidP="008A64DC">
      <w:pPr>
        <w:numPr>
          <w:ilvl w:val="0"/>
          <w:numId w:val="70"/>
        </w:numPr>
      </w:pPr>
      <w:r w:rsidRPr="008A64DC">
        <w:t>To connect with other freelancers and potential clients.</w:t>
      </w:r>
    </w:p>
    <w:p w14:paraId="4532F01A" w14:textId="77777777" w:rsidR="008A64DC" w:rsidRPr="008A64DC" w:rsidRDefault="008A64DC" w:rsidP="008A64DC">
      <w:pPr>
        <w:numPr>
          <w:ilvl w:val="0"/>
          <w:numId w:val="71"/>
        </w:numPr>
      </w:pPr>
      <w:r w:rsidRPr="008A64DC">
        <w:rPr>
          <w:b/>
          <w:bCs/>
        </w:rPr>
        <w:t>Persona: Nneka, The Visiting Business Traveler</w:t>
      </w:r>
    </w:p>
    <w:p w14:paraId="4E31E1B9" w14:textId="77777777" w:rsidR="008A64DC" w:rsidRPr="008A64DC" w:rsidRDefault="008A64DC" w:rsidP="008A64DC">
      <w:r w:rsidRPr="008A64DC">
        <w:rPr>
          <w:b/>
          <w:bCs/>
        </w:rPr>
        <w:lastRenderedPageBreak/>
        <w:t>Background:</w:t>
      </w:r>
    </w:p>
    <w:p w14:paraId="6AAD4C99" w14:textId="77777777" w:rsidR="008A64DC" w:rsidRPr="008A64DC" w:rsidRDefault="008A64DC" w:rsidP="008A64DC">
      <w:pPr>
        <w:numPr>
          <w:ilvl w:val="0"/>
          <w:numId w:val="72"/>
        </w:numPr>
      </w:pPr>
      <w:r w:rsidRPr="008A64DC">
        <w:t>Age: 40</w:t>
      </w:r>
    </w:p>
    <w:p w14:paraId="156073FC" w14:textId="77777777" w:rsidR="008A64DC" w:rsidRPr="008A64DC" w:rsidRDefault="008A64DC" w:rsidP="008A64DC">
      <w:pPr>
        <w:numPr>
          <w:ilvl w:val="0"/>
          <w:numId w:val="72"/>
        </w:numPr>
      </w:pPr>
      <w:r w:rsidRPr="008A64DC">
        <w:t>Occupation: Regional Sales Manager</w:t>
      </w:r>
    </w:p>
    <w:p w14:paraId="304E3B54" w14:textId="77777777" w:rsidR="008A64DC" w:rsidRPr="008A64DC" w:rsidRDefault="008A64DC" w:rsidP="008A64DC">
      <w:pPr>
        <w:numPr>
          <w:ilvl w:val="0"/>
          <w:numId w:val="72"/>
        </w:numPr>
      </w:pPr>
      <w:r w:rsidRPr="008A64DC">
        <w:t>Location: Based in Port Harcourt, travels to Lagos frequently</w:t>
      </w:r>
    </w:p>
    <w:p w14:paraId="4446C282" w14:textId="77777777" w:rsidR="008A64DC" w:rsidRPr="008A64DC" w:rsidRDefault="008A64DC" w:rsidP="008A64DC">
      <w:pPr>
        <w:numPr>
          <w:ilvl w:val="0"/>
          <w:numId w:val="72"/>
        </w:numPr>
      </w:pPr>
      <w:r w:rsidRPr="008A64DC">
        <w:t>Family: Married, with two children</w:t>
      </w:r>
    </w:p>
    <w:p w14:paraId="69A0C985" w14:textId="77777777" w:rsidR="008A64DC" w:rsidRPr="008A64DC" w:rsidRDefault="008A64DC" w:rsidP="008A64DC">
      <w:r w:rsidRPr="008A64DC">
        <w:rPr>
          <w:b/>
          <w:bCs/>
        </w:rPr>
        <w:t>Demographics:</w:t>
      </w:r>
    </w:p>
    <w:p w14:paraId="585FDA6B" w14:textId="77777777" w:rsidR="008A64DC" w:rsidRPr="008A64DC" w:rsidRDefault="008A64DC" w:rsidP="008A64DC">
      <w:pPr>
        <w:numPr>
          <w:ilvl w:val="0"/>
          <w:numId w:val="73"/>
        </w:numPr>
      </w:pPr>
      <w:r w:rsidRPr="008A64DC">
        <w:t>Education: MBA in Business Administration</w:t>
      </w:r>
    </w:p>
    <w:p w14:paraId="704B124F" w14:textId="77777777" w:rsidR="008A64DC" w:rsidRPr="008A64DC" w:rsidRDefault="008A64DC" w:rsidP="008A64DC">
      <w:pPr>
        <w:numPr>
          <w:ilvl w:val="0"/>
          <w:numId w:val="73"/>
        </w:numPr>
      </w:pPr>
      <w:r w:rsidRPr="008A64DC">
        <w:t>Income: Upper-middle income bracket</w:t>
      </w:r>
    </w:p>
    <w:p w14:paraId="0B0A5FEE"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280EF16C" w14:textId="77777777" w:rsidR="008A64DC" w:rsidRPr="008A64DC" w:rsidRDefault="008A64DC" w:rsidP="008A64DC">
      <w:pPr>
        <w:numPr>
          <w:ilvl w:val="0"/>
          <w:numId w:val="74"/>
        </w:numPr>
      </w:pPr>
      <w:r w:rsidRPr="008A64DC">
        <w:t>Frequently visits Lagos Island for business meetings and projects.</w:t>
      </w:r>
    </w:p>
    <w:p w14:paraId="60508C68" w14:textId="77777777" w:rsidR="008A64DC" w:rsidRPr="008A64DC" w:rsidRDefault="008A64DC" w:rsidP="008A64DC">
      <w:pPr>
        <w:numPr>
          <w:ilvl w:val="0"/>
          <w:numId w:val="74"/>
        </w:numPr>
      </w:pPr>
      <w:r w:rsidRPr="008A64DC">
        <w:t>Prefers accommodation that balances comfort and affordability.</w:t>
      </w:r>
    </w:p>
    <w:p w14:paraId="0D275943" w14:textId="77777777" w:rsidR="008A64DC" w:rsidRPr="008A64DC" w:rsidRDefault="008A64DC" w:rsidP="008A64DC">
      <w:pPr>
        <w:numPr>
          <w:ilvl w:val="0"/>
          <w:numId w:val="74"/>
        </w:numPr>
      </w:pPr>
      <w:r w:rsidRPr="008A64DC">
        <w:t>Needs a secure place to stay with access to business facilities.</w:t>
      </w:r>
    </w:p>
    <w:p w14:paraId="39980CE6" w14:textId="77777777" w:rsidR="008A64DC" w:rsidRPr="008A64DC" w:rsidRDefault="008A64DC" w:rsidP="008A64DC">
      <w:r w:rsidRPr="008A64DC">
        <w:rPr>
          <w:b/>
          <w:bCs/>
        </w:rPr>
        <w:t>Pain Points:</w:t>
      </w:r>
    </w:p>
    <w:p w14:paraId="193397D1" w14:textId="77777777" w:rsidR="008A64DC" w:rsidRPr="008A64DC" w:rsidRDefault="008A64DC" w:rsidP="008A64DC">
      <w:pPr>
        <w:numPr>
          <w:ilvl w:val="0"/>
          <w:numId w:val="75"/>
        </w:numPr>
      </w:pPr>
      <w:r w:rsidRPr="008A64DC">
        <w:t>High costs of hotels in Lagos Island for frequent visits.</w:t>
      </w:r>
    </w:p>
    <w:p w14:paraId="6B53F29B" w14:textId="77777777" w:rsidR="008A64DC" w:rsidRPr="008A64DC" w:rsidRDefault="008A64DC" w:rsidP="008A64DC">
      <w:pPr>
        <w:numPr>
          <w:ilvl w:val="0"/>
          <w:numId w:val="75"/>
        </w:numPr>
      </w:pPr>
      <w:r w:rsidRPr="008A64DC">
        <w:t>Inconvenience of booking and finding suitable accommodation on short notice.</w:t>
      </w:r>
    </w:p>
    <w:p w14:paraId="0E8F21AB" w14:textId="77777777" w:rsidR="008A64DC" w:rsidRPr="008A64DC" w:rsidRDefault="008A64DC" w:rsidP="008A64DC">
      <w:pPr>
        <w:numPr>
          <w:ilvl w:val="0"/>
          <w:numId w:val="75"/>
        </w:numPr>
      </w:pPr>
      <w:r w:rsidRPr="008A64DC">
        <w:t>Safety concerns in unfamiliar locations.</w:t>
      </w:r>
    </w:p>
    <w:p w14:paraId="240B4C41" w14:textId="77777777" w:rsidR="008A64DC" w:rsidRPr="008A64DC" w:rsidRDefault="008A64DC" w:rsidP="008A64DC">
      <w:r w:rsidRPr="008A64DC">
        <w:rPr>
          <w:b/>
          <w:bCs/>
        </w:rPr>
        <w:t>Goals:</w:t>
      </w:r>
    </w:p>
    <w:p w14:paraId="607916C1" w14:textId="77777777" w:rsidR="008A64DC" w:rsidRPr="008A64DC" w:rsidRDefault="008A64DC" w:rsidP="008A64DC">
      <w:pPr>
        <w:numPr>
          <w:ilvl w:val="0"/>
          <w:numId w:val="76"/>
        </w:numPr>
      </w:pPr>
      <w:r w:rsidRPr="008A64DC">
        <w:t>To secure a reliable and comfortable place to stay during business trips.</w:t>
      </w:r>
    </w:p>
    <w:p w14:paraId="206ACC59" w14:textId="77777777" w:rsidR="008A64DC" w:rsidRPr="008A64DC" w:rsidRDefault="008A64DC" w:rsidP="008A64DC">
      <w:pPr>
        <w:numPr>
          <w:ilvl w:val="0"/>
          <w:numId w:val="76"/>
        </w:numPr>
      </w:pPr>
      <w:r w:rsidRPr="008A64DC">
        <w:t>To minimize travel-related stress and expenses.</w:t>
      </w:r>
    </w:p>
    <w:p w14:paraId="3C2E2AD4" w14:textId="77777777" w:rsidR="008A64DC" w:rsidRPr="008A64DC" w:rsidRDefault="008A64DC" w:rsidP="008A64DC">
      <w:pPr>
        <w:numPr>
          <w:ilvl w:val="0"/>
          <w:numId w:val="77"/>
        </w:numPr>
      </w:pPr>
      <w:r w:rsidRPr="008A64DC">
        <w:rPr>
          <w:b/>
          <w:bCs/>
        </w:rPr>
        <w:t>Persona: Bolaji, The Corporate Client</w:t>
      </w:r>
    </w:p>
    <w:p w14:paraId="522DDF35" w14:textId="77777777" w:rsidR="008A64DC" w:rsidRPr="008A64DC" w:rsidRDefault="008A64DC" w:rsidP="008A64DC">
      <w:r w:rsidRPr="008A64DC">
        <w:rPr>
          <w:b/>
          <w:bCs/>
        </w:rPr>
        <w:t>Background:</w:t>
      </w:r>
    </w:p>
    <w:p w14:paraId="44D8C613" w14:textId="77777777" w:rsidR="008A64DC" w:rsidRPr="008A64DC" w:rsidRDefault="008A64DC" w:rsidP="008A64DC">
      <w:pPr>
        <w:numPr>
          <w:ilvl w:val="0"/>
          <w:numId w:val="78"/>
        </w:numPr>
      </w:pPr>
      <w:r w:rsidRPr="008A64DC">
        <w:t>Age: 45</w:t>
      </w:r>
    </w:p>
    <w:p w14:paraId="4B33AE3A" w14:textId="77777777" w:rsidR="008A64DC" w:rsidRPr="008A64DC" w:rsidRDefault="008A64DC" w:rsidP="008A64DC">
      <w:pPr>
        <w:numPr>
          <w:ilvl w:val="0"/>
          <w:numId w:val="78"/>
        </w:numPr>
      </w:pPr>
      <w:r w:rsidRPr="008A64DC">
        <w:t>Occupation: HR Manager at a large corporation</w:t>
      </w:r>
    </w:p>
    <w:p w14:paraId="18AFD36B" w14:textId="77777777" w:rsidR="008A64DC" w:rsidRPr="008A64DC" w:rsidRDefault="008A64DC" w:rsidP="008A64DC">
      <w:pPr>
        <w:numPr>
          <w:ilvl w:val="0"/>
          <w:numId w:val="78"/>
        </w:numPr>
      </w:pPr>
      <w:r w:rsidRPr="008A64DC">
        <w:t>Location: Company headquarters on Lagos Island</w:t>
      </w:r>
    </w:p>
    <w:p w14:paraId="2C4E7C60" w14:textId="77777777" w:rsidR="008A64DC" w:rsidRPr="008A64DC" w:rsidRDefault="008A64DC" w:rsidP="008A64DC">
      <w:pPr>
        <w:numPr>
          <w:ilvl w:val="0"/>
          <w:numId w:val="78"/>
        </w:numPr>
      </w:pPr>
      <w:r w:rsidRPr="008A64DC">
        <w:t>Family: Married, with three children</w:t>
      </w:r>
    </w:p>
    <w:p w14:paraId="5A0633CF" w14:textId="77777777" w:rsidR="008A64DC" w:rsidRPr="008A64DC" w:rsidRDefault="008A64DC" w:rsidP="008A64DC">
      <w:r w:rsidRPr="008A64DC">
        <w:rPr>
          <w:b/>
          <w:bCs/>
        </w:rPr>
        <w:t>Demographics:</w:t>
      </w:r>
    </w:p>
    <w:p w14:paraId="3AFE6A3C" w14:textId="77777777" w:rsidR="008A64DC" w:rsidRPr="008A64DC" w:rsidRDefault="008A64DC" w:rsidP="008A64DC">
      <w:pPr>
        <w:numPr>
          <w:ilvl w:val="0"/>
          <w:numId w:val="79"/>
        </w:numPr>
      </w:pPr>
      <w:r w:rsidRPr="008A64DC">
        <w:t>Education: Master's degree in Human Resources</w:t>
      </w:r>
    </w:p>
    <w:p w14:paraId="4D3E5810" w14:textId="77777777" w:rsidR="008A64DC" w:rsidRPr="008A64DC" w:rsidRDefault="008A64DC" w:rsidP="008A64DC">
      <w:pPr>
        <w:numPr>
          <w:ilvl w:val="0"/>
          <w:numId w:val="79"/>
        </w:numPr>
      </w:pPr>
      <w:r w:rsidRPr="008A64DC">
        <w:t>Income: High income bracket</w:t>
      </w:r>
    </w:p>
    <w:p w14:paraId="6BC5369A"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07CC9527" w14:textId="77777777" w:rsidR="008A64DC" w:rsidRPr="008A64DC" w:rsidRDefault="008A64DC" w:rsidP="008A64DC">
      <w:pPr>
        <w:numPr>
          <w:ilvl w:val="0"/>
          <w:numId w:val="80"/>
        </w:numPr>
      </w:pPr>
      <w:r w:rsidRPr="008A64DC">
        <w:lastRenderedPageBreak/>
        <w:t>Responsible for arranging accommodation for out-of-town employees and consultants.</w:t>
      </w:r>
    </w:p>
    <w:p w14:paraId="4E82BF86" w14:textId="77777777" w:rsidR="008A64DC" w:rsidRPr="008A64DC" w:rsidRDefault="008A64DC" w:rsidP="008A64DC">
      <w:pPr>
        <w:numPr>
          <w:ilvl w:val="0"/>
          <w:numId w:val="80"/>
        </w:numPr>
      </w:pPr>
      <w:r w:rsidRPr="008A64DC">
        <w:t>Seeks affordable, high-quality lodging options for staff to reduce corporate travel expenses.</w:t>
      </w:r>
    </w:p>
    <w:p w14:paraId="08FA6707" w14:textId="77777777" w:rsidR="008A64DC" w:rsidRPr="008A64DC" w:rsidRDefault="008A64DC" w:rsidP="008A64DC">
      <w:pPr>
        <w:numPr>
          <w:ilvl w:val="0"/>
          <w:numId w:val="80"/>
        </w:numPr>
      </w:pPr>
      <w:r w:rsidRPr="008A64DC">
        <w:t>Values reliability, security, and ease of booking.</w:t>
      </w:r>
    </w:p>
    <w:p w14:paraId="094F27E0" w14:textId="77777777" w:rsidR="008A64DC" w:rsidRPr="008A64DC" w:rsidRDefault="008A64DC" w:rsidP="008A64DC">
      <w:r w:rsidRPr="008A64DC">
        <w:rPr>
          <w:b/>
          <w:bCs/>
        </w:rPr>
        <w:t>Pain Points:</w:t>
      </w:r>
    </w:p>
    <w:p w14:paraId="3CB975EC" w14:textId="77777777" w:rsidR="008A64DC" w:rsidRPr="008A64DC" w:rsidRDefault="008A64DC" w:rsidP="008A64DC">
      <w:pPr>
        <w:numPr>
          <w:ilvl w:val="0"/>
          <w:numId w:val="81"/>
        </w:numPr>
      </w:pPr>
      <w:r w:rsidRPr="008A64DC">
        <w:t>Difficulty finding consistent, quality accommodation for multiple employees.</w:t>
      </w:r>
    </w:p>
    <w:p w14:paraId="31EDA565" w14:textId="77777777" w:rsidR="008A64DC" w:rsidRPr="008A64DC" w:rsidRDefault="008A64DC" w:rsidP="008A64DC">
      <w:pPr>
        <w:numPr>
          <w:ilvl w:val="0"/>
          <w:numId w:val="81"/>
        </w:numPr>
      </w:pPr>
      <w:r w:rsidRPr="008A64DC">
        <w:t>High costs associated with booking hotels for extended stays.</w:t>
      </w:r>
    </w:p>
    <w:p w14:paraId="04EED22F" w14:textId="77777777" w:rsidR="008A64DC" w:rsidRPr="008A64DC" w:rsidRDefault="008A64DC" w:rsidP="008A64DC">
      <w:pPr>
        <w:numPr>
          <w:ilvl w:val="0"/>
          <w:numId w:val="81"/>
        </w:numPr>
      </w:pPr>
      <w:r w:rsidRPr="008A64DC">
        <w:t>Concerns about employee safety and comfort.</w:t>
      </w:r>
    </w:p>
    <w:p w14:paraId="59021B48" w14:textId="77777777" w:rsidR="008A64DC" w:rsidRPr="008A64DC" w:rsidRDefault="008A64DC" w:rsidP="008A64DC">
      <w:r w:rsidRPr="008A64DC">
        <w:rPr>
          <w:b/>
          <w:bCs/>
        </w:rPr>
        <w:t>Goals:</w:t>
      </w:r>
    </w:p>
    <w:p w14:paraId="40DD7A90" w14:textId="77777777" w:rsidR="008A64DC" w:rsidRPr="008A64DC" w:rsidRDefault="008A64DC" w:rsidP="008A64DC">
      <w:pPr>
        <w:numPr>
          <w:ilvl w:val="0"/>
          <w:numId w:val="82"/>
        </w:numPr>
      </w:pPr>
      <w:r w:rsidRPr="008A64DC">
        <w:t>To establish a reliable partnership for staff accommodation needs.</w:t>
      </w:r>
    </w:p>
    <w:p w14:paraId="0BB3C540" w14:textId="77777777" w:rsidR="008A64DC" w:rsidRPr="008A64DC" w:rsidRDefault="008A64DC" w:rsidP="008A64DC">
      <w:pPr>
        <w:numPr>
          <w:ilvl w:val="0"/>
          <w:numId w:val="82"/>
        </w:numPr>
      </w:pPr>
      <w:r w:rsidRPr="008A64DC">
        <w:t>To reduce travel and lodging expenses while ensuring employee satisfaction.</w:t>
      </w:r>
    </w:p>
    <w:p w14:paraId="0AA2E10D" w14:textId="77777777" w:rsidR="008A64DC" w:rsidRPr="008A64DC" w:rsidRDefault="008A64DC" w:rsidP="008A64DC">
      <w:pPr>
        <w:numPr>
          <w:ilvl w:val="0"/>
          <w:numId w:val="83"/>
        </w:numPr>
      </w:pPr>
      <w:r w:rsidRPr="008A64DC">
        <w:rPr>
          <w:b/>
          <w:bCs/>
        </w:rPr>
        <w:t>Persona: Tolu, The Young Entrepreneur</w:t>
      </w:r>
    </w:p>
    <w:p w14:paraId="25A05710" w14:textId="77777777" w:rsidR="008A64DC" w:rsidRPr="008A64DC" w:rsidRDefault="008A64DC" w:rsidP="008A64DC">
      <w:r w:rsidRPr="008A64DC">
        <w:rPr>
          <w:b/>
          <w:bCs/>
        </w:rPr>
        <w:t>Background:</w:t>
      </w:r>
    </w:p>
    <w:p w14:paraId="1338C227" w14:textId="77777777" w:rsidR="008A64DC" w:rsidRPr="008A64DC" w:rsidRDefault="008A64DC" w:rsidP="008A64DC">
      <w:pPr>
        <w:numPr>
          <w:ilvl w:val="0"/>
          <w:numId w:val="84"/>
        </w:numPr>
      </w:pPr>
      <w:r w:rsidRPr="008A64DC">
        <w:t>Age: 28</w:t>
      </w:r>
    </w:p>
    <w:p w14:paraId="037D14A2" w14:textId="77777777" w:rsidR="008A64DC" w:rsidRPr="008A64DC" w:rsidRDefault="008A64DC" w:rsidP="008A64DC">
      <w:pPr>
        <w:numPr>
          <w:ilvl w:val="0"/>
          <w:numId w:val="84"/>
        </w:numPr>
      </w:pPr>
      <w:r w:rsidRPr="008A64DC">
        <w:t>Occupation: Founder of a tech startup</w:t>
      </w:r>
    </w:p>
    <w:p w14:paraId="708D42BF" w14:textId="77777777" w:rsidR="008A64DC" w:rsidRPr="008A64DC" w:rsidRDefault="008A64DC" w:rsidP="008A64DC">
      <w:pPr>
        <w:numPr>
          <w:ilvl w:val="0"/>
          <w:numId w:val="84"/>
        </w:numPr>
      </w:pPr>
      <w:r w:rsidRPr="008A64DC">
        <w:t>Location: Lives in Ikeja, frequently meets clients on Lagos Island</w:t>
      </w:r>
    </w:p>
    <w:p w14:paraId="7646868E" w14:textId="77777777" w:rsidR="008A64DC" w:rsidRPr="008A64DC" w:rsidRDefault="008A64DC" w:rsidP="008A64DC">
      <w:pPr>
        <w:numPr>
          <w:ilvl w:val="0"/>
          <w:numId w:val="84"/>
        </w:numPr>
      </w:pPr>
      <w:r w:rsidRPr="008A64DC">
        <w:t>Family: Single, living alone</w:t>
      </w:r>
    </w:p>
    <w:p w14:paraId="0AA4E874" w14:textId="77777777" w:rsidR="008A64DC" w:rsidRPr="008A64DC" w:rsidRDefault="008A64DC" w:rsidP="008A64DC">
      <w:r w:rsidRPr="008A64DC">
        <w:rPr>
          <w:b/>
          <w:bCs/>
        </w:rPr>
        <w:t>Demographics:</w:t>
      </w:r>
    </w:p>
    <w:p w14:paraId="73766F26" w14:textId="77777777" w:rsidR="008A64DC" w:rsidRPr="008A64DC" w:rsidRDefault="008A64DC" w:rsidP="008A64DC">
      <w:pPr>
        <w:numPr>
          <w:ilvl w:val="0"/>
          <w:numId w:val="85"/>
        </w:numPr>
      </w:pPr>
      <w:r w:rsidRPr="008A64DC">
        <w:t>Education: Bachelor's degree in Information Technology</w:t>
      </w:r>
    </w:p>
    <w:p w14:paraId="2192E9CF" w14:textId="77777777" w:rsidR="008A64DC" w:rsidRPr="008A64DC" w:rsidRDefault="008A64DC" w:rsidP="008A64DC">
      <w:pPr>
        <w:numPr>
          <w:ilvl w:val="0"/>
          <w:numId w:val="85"/>
        </w:numPr>
      </w:pPr>
      <w:r w:rsidRPr="008A64DC">
        <w:t>Income: Moderate, reinvests most earnings into the startup</w:t>
      </w:r>
    </w:p>
    <w:p w14:paraId="1C207E59"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259BCF23" w14:textId="77777777" w:rsidR="008A64DC" w:rsidRPr="008A64DC" w:rsidRDefault="008A64DC" w:rsidP="008A64DC">
      <w:pPr>
        <w:numPr>
          <w:ilvl w:val="0"/>
          <w:numId w:val="86"/>
        </w:numPr>
      </w:pPr>
      <w:r w:rsidRPr="008A64DC">
        <w:t>Frequently travels to Lagos Island for client meetings and networking events.</w:t>
      </w:r>
    </w:p>
    <w:p w14:paraId="65662B08" w14:textId="77777777" w:rsidR="008A64DC" w:rsidRPr="008A64DC" w:rsidRDefault="008A64DC" w:rsidP="008A64DC">
      <w:pPr>
        <w:numPr>
          <w:ilvl w:val="0"/>
          <w:numId w:val="86"/>
        </w:numPr>
      </w:pPr>
      <w:r w:rsidRPr="008A64DC">
        <w:t>Needs budget-friendly accommodation options for overnight stays.</w:t>
      </w:r>
    </w:p>
    <w:p w14:paraId="1B8DD063" w14:textId="77777777" w:rsidR="008A64DC" w:rsidRPr="008A64DC" w:rsidRDefault="008A64DC" w:rsidP="008A64DC">
      <w:pPr>
        <w:numPr>
          <w:ilvl w:val="0"/>
          <w:numId w:val="86"/>
        </w:numPr>
      </w:pPr>
      <w:r w:rsidRPr="008A64DC">
        <w:t>Prefers an environment that fosters creativity and collaboration.</w:t>
      </w:r>
    </w:p>
    <w:p w14:paraId="2A8030D2" w14:textId="77777777" w:rsidR="008A64DC" w:rsidRPr="008A64DC" w:rsidRDefault="008A64DC" w:rsidP="008A64DC">
      <w:r w:rsidRPr="008A64DC">
        <w:rPr>
          <w:b/>
          <w:bCs/>
        </w:rPr>
        <w:t>Pain Points:</w:t>
      </w:r>
    </w:p>
    <w:p w14:paraId="12DDAD60" w14:textId="77777777" w:rsidR="008A64DC" w:rsidRPr="008A64DC" w:rsidRDefault="008A64DC" w:rsidP="008A64DC">
      <w:pPr>
        <w:numPr>
          <w:ilvl w:val="0"/>
          <w:numId w:val="87"/>
        </w:numPr>
      </w:pPr>
      <w:r w:rsidRPr="008A64DC">
        <w:t>High lodging costs impact the limited budget of a startup founder.</w:t>
      </w:r>
    </w:p>
    <w:p w14:paraId="5D51017B" w14:textId="77777777" w:rsidR="008A64DC" w:rsidRPr="008A64DC" w:rsidRDefault="008A64DC" w:rsidP="008A64DC">
      <w:pPr>
        <w:numPr>
          <w:ilvl w:val="0"/>
          <w:numId w:val="87"/>
        </w:numPr>
      </w:pPr>
      <w:r w:rsidRPr="008A64DC">
        <w:t>Lack of affordable options that provide a professional and conducive environment.</w:t>
      </w:r>
    </w:p>
    <w:p w14:paraId="07B2C213" w14:textId="77777777" w:rsidR="008A64DC" w:rsidRPr="008A64DC" w:rsidRDefault="008A64DC" w:rsidP="008A64DC">
      <w:pPr>
        <w:numPr>
          <w:ilvl w:val="0"/>
          <w:numId w:val="87"/>
        </w:numPr>
      </w:pPr>
      <w:r w:rsidRPr="008A64DC">
        <w:t>Difficulty managing time effectively with long commutes.</w:t>
      </w:r>
    </w:p>
    <w:p w14:paraId="6FCC0613" w14:textId="77777777" w:rsidR="008A64DC" w:rsidRPr="008A64DC" w:rsidRDefault="008A64DC" w:rsidP="008A64DC">
      <w:r w:rsidRPr="008A64DC">
        <w:rPr>
          <w:b/>
          <w:bCs/>
        </w:rPr>
        <w:t>Goals:</w:t>
      </w:r>
    </w:p>
    <w:p w14:paraId="0112096E" w14:textId="77777777" w:rsidR="008A64DC" w:rsidRPr="008A64DC" w:rsidRDefault="008A64DC" w:rsidP="008A64DC">
      <w:pPr>
        <w:numPr>
          <w:ilvl w:val="0"/>
          <w:numId w:val="88"/>
        </w:numPr>
      </w:pPr>
      <w:r w:rsidRPr="008A64DC">
        <w:t>To find affordable, short-term accommodation that supports professional needs.</w:t>
      </w:r>
    </w:p>
    <w:p w14:paraId="2C00849F" w14:textId="77777777" w:rsidR="008A64DC" w:rsidRPr="008A64DC" w:rsidRDefault="008A64DC" w:rsidP="008A64DC">
      <w:pPr>
        <w:numPr>
          <w:ilvl w:val="0"/>
          <w:numId w:val="88"/>
        </w:numPr>
      </w:pPr>
      <w:r w:rsidRPr="008A64DC">
        <w:lastRenderedPageBreak/>
        <w:t>To connect with other entrepreneurs and potential partners.</w:t>
      </w:r>
    </w:p>
    <w:p w14:paraId="2AECA26E" w14:textId="77777777" w:rsidR="008A64DC" w:rsidRPr="008A64DC" w:rsidRDefault="008A64DC" w:rsidP="008A64DC">
      <w:pPr>
        <w:rPr>
          <w:b/>
          <w:bCs/>
        </w:rPr>
      </w:pPr>
      <w:r w:rsidRPr="008A64DC">
        <w:rPr>
          <w:b/>
          <w:bCs/>
        </w:rPr>
        <w:t>Summary</w:t>
      </w:r>
    </w:p>
    <w:p w14:paraId="53200CB2" w14:textId="77777777" w:rsidR="008A64DC" w:rsidRPr="008A64DC" w:rsidRDefault="008A64DC" w:rsidP="008A64DC">
      <w:r w:rsidRPr="008A64DC">
        <w:t xml:space="preserve">These consumer personas highlight the diverse needs and challenges faced by potential customers of </w:t>
      </w:r>
      <w:proofErr w:type="spellStart"/>
      <w:r w:rsidRPr="008A64DC">
        <w:t>IslandRest</w:t>
      </w:r>
      <w:proofErr w:type="spellEnd"/>
      <w:r w:rsidRPr="008A64DC">
        <w:t xml:space="preserve"> Hostel. By understanding these personas, </w:t>
      </w:r>
      <w:proofErr w:type="spellStart"/>
      <w:r w:rsidRPr="008A64DC">
        <w:t>IslandRest</w:t>
      </w:r>
      <w:proofErr w:type="spellEnd"/>
      <w:r w:rsidRPr="008A64DC">
        <w:t xml:space="preserve"> Hostel can tailor its services and marketing strategies to effectively meet the specific needs of each segment, ensuring a comprehensive and appealing solution for professionals working on Lagos Island.</w:t>
      </w:r>
    </w:p>
    <w:p w14:paraId="135123CF" w14:textId="77777777" w:rsidR="00F36E15" w:rsidRDefault="00F36E15"/>
    <w:p w14:paraId="37DD3313" w14:textId="77777777" w:rsidR="00743BDB" w:rsidRDefault="00743BDB"/>
    <w:p w14:paraId="33CE16F5" w14:textId="77777777" w:rsidR="00546034" w:rsidRDefault="00546034"/>
    <w:p w14:paraId="10D5F199" w14:textId="77777777" w:rsidR="00546034" w:rsidRDefault="00546034"/>
    <w:p w14:paraId="3B4681B1" w14:textId="77777777" w:rsidR="00546034" w:rsidRDefault="00546034"/>
    <w:p w14:paraId="24360269" w14:textId="77777777" w:rsidR="00546034" w:rsidRDefault="00546034"/>
    <w:p w14:paraId="7D4C96F5" w14:textId="77777777" w:rsidR="00546034" w:rsidRDefault="00546034"/>
    <w:p w14:paraId="3486F47C" w14:textId="77777777" w:rsidR="00546034" w:rsidRDefault="00546034"/>
    <w:p w14:paraId="07E58FBB" w14:textId="77777777" w:rsidR="00546034" w:rsidRDefault="00546034"/>
    <w:p w14:paraId="662AA76A" w14:textId="77777777" w:rsidR="00546034" w:rsidRDefault="00546034"/>
    <w:p w14:paraId="089BF797" w14:textId="77777777" w:rsidR="00546034" w:rsidRDefault="00546034"/>
    <w:p w14:paraId="67733353" w14:textId="77777777" w:rsidR="00546034" w:rsidRDefault="00546034"/>
    <w:p w14:paraId="084F6691" w14:textId="77777777" w:rsidR="00546034" w:rsidRDefault="00546034"/>
    <w:p w14:paraId="5E6844CA" w14:textId="77777777" w:rsidR="00546034" w:rsidRPr="00546034" w:rsidRDefault="00546034" w:rsidP="00546034">
      <w:r w:rsidRPr="00546034">
        <w:rPr>
          <w:b/>
          <w:bCs/>
        </w:rPr>
        <w:t>[Opening shot: Aerial view of Lagos, transitioning to busy Lagos Island streets]</w:t>
      </w:r>
    </w:p>
    <w:p w14:paraId="6123F038" w14:textId="77777777" w:rsidR="00546034" w:rsidRPr="00546034" w:rsidRDefault="00546034" w:rsidP="00546034">
      <w:r w:rsidRPr="00546034">
        <w:rPr>
          <w:b/>
          <w:bCs/>
        </w:rPr>
        <w:t>Narrator: (calm, professional tone)</w:t>
      </w:r>
      <w:r w:rsidRPr="00546034">
        <w:t xml:space="preserve"> "In the bustling city of Lagos, the daily commute from the mainland to Lagos Island is a challenge for many professionals."</w:t>
      </w:r>
    </w:p>
    <w:p w14:paraId="3AC37155" w14:textId="77777777" w:rsidR="00546034" w:rsidRPr="00546034" w:rsidRDefault="00546034" w:rsidP="00546034">
      <w:r w:rsidRPr="00546034">
        <w:rPr>
          <w:b/>
          <w:bCs/>
        </w:rPr>
        <w:t>[Cut to: People stuck in traffic, tired commuters]</w:t>
      </w:r>
    </w:p>
    <w:p w14:paraId="76DF8D50" w14:textId="77777777" w:rsidR="00546034" w:rsidRPr="00546034" w:rsidRDefault="00546034" w:rsidP="00546034">
      <w:r w:rsidRPr="00546034">
        <w:rPr>
          <w:b/>
          <w:bCs/>
        </w:rPr>
        <w:t>Narrator:</w:t>
      </w:r>
      <w:r w:rsidRPr="00546034">
        <w:t xml:space="preserve"> "Long hours spent in traffic reduce productivity and impact the quality of life."</w:t>
      </w:r>
    </w:p>
    <w:p w14:paraId="793D222E" w14:textId="77777777" w:rsidR="00546034" w:rsidRPr="00546034" w:rsidRDefault="00546034" w:rsidP="00546034">
      <w:r w:rsidRPr="00546034">
        <w:rPr>
          <w:b/>
          <w:bCs/>
        </w:rPr>
        <w:t xml:space="preserve">[Cut to: </w:t>
      </w:r>
      <w:proofErr w:type="spellStart"/>
      <w:r w:rsidRPr="00546034">
        <w:rPr>
          <w:b/>
          <w:bCs/>
        </w:rPr>
        <w:t>IslandRest</w:t>
      </w:r>
      <w:proofErr w:type="spellEnd"/>
      <w:r w:rsidRPr="00546034">
        <w:rPr>
          <w:b/>
          <w:bCs/>
        </w:rPr>
        <w:t xml:space="preserve"> Hostel exterior, then interior shots of the facility]</w:t>
      </w:r>
    </w:p>
    <w:p w14:paraId="3955431C" w14:textId="77777777" w:rsidR="00546034" w:rsidRPr="00546034" w:rsidRDefault="00546034" w:rsidP="00546034">
      <w:r w:rsidRPr="00546034">
        <w:rPr>
          <w:b/>
          <w:bCs/>
        </w:rPr>
        <w:t>Narrator:</w:t>
      </w:r>
      <w:r w:rsidRPr="00546034">
        <w:t xml:space="preserve"> "Introducing </w:t>
      </w:r>
      <w:proofErr w:type="spellStart"/>
      <w:r w:rsidRPr="00546034">
        <w:t>IslandRest</w:t>
      </w:r>
      <w:proofErr w:type="spellEnd"/>
      <w:r w:rsidRPr="00546034">
        <w:t xml:space="preserve"> Hostel – a cost-effective, secure, and convenient co-accommodation solution on Lagos Island."</w:t>
      </w:r>
    </w:p>
    <w:p w14:paraId="16FC6184" w14:textId="77777777" w:rsidR="00546034" w:rsidRPr="00546034" w:rsidRDefault="00546034" w:rsidP="00546034">
      <w:r w:rsidRPr="00546034">
        <w:rPr>
          <w:b/>
          <w:bCs/>
        </w:rPr>
        <w:t>[Cut to: Different room types – shared rooms with bunk beds, individual rooms]</w:t>
      </w:r>
    </w:p>
    <w:p w14:paraId="6B35BE59" w14:textId="77777777" w:rsidR="00546034" w:rsidRPr="00546034" w:rsidRDefault="00546034" w:rsidP="00546034">
      <w:r w:rsidRPr="00546034">
        <w:rPr>
          <w:b/>
          <w:bCs/>
        </w:rPr>
        <w:t>Narrator:</w:t>
      </w:r>
      <w:r w:rsidRPr="00546034">
        <w:t xml:space="preserve"> "</w:t>
      </w:r>
      <w:proofErr w:type="spellStart"/>
      <w:r w:rsidRPr="00546034">
        <w:t>IslandRest</w:t>
      </w:r>
      <w:proofErr w:type="spellEnd"/>
      <w:r w:rsidRPr="00546034">
        <w:t xml:space="preserve"> offers a variety of room options, from shared spaces to private rooms, each equipped with comfortable beds and modern amenities."</w:t>
      </w:r>
    </w:p>
    <w:p w14:paraId="07D43B6B" w14:textId="77777777" w:rsidR="00546034" w:rsidRPr="00546034" w:rsidRDefault="00546034" w:rsidP="00546034">
      <w:r w:rsidRPr="00546034">
        <w:rPr>
          <w:b/>
          <w:bCs/>
        </w:rPr>
        <w:t>[Cut to: Clean bathrooms, a well-lit cafeteria, and communal areas]</w:t>
      </w:r>
    </w:p>
    <w:p w14:paraId="73F83EAD" w14:textId="34A06703" w:rsidR="00546034" w:rsidRPr="00546034" w:rsidRDefault="00546034" w:rsidP="00546034">
      <w:r w:rsidRPr="00546034">
        <w:rPr>
          <w:b/>
          <w:bCs/>
        </w:rPr>
        <w:lastRenderedPageBreak/>
        <w:t>Narrator:</w:t>
      </w:r>
      <w:r w:rsidRPr="00546034">
        <w:t xml:space="preserve"> "Every room includes a private bathroom. Residents can also enjoy meals in </w:t>
      </w:r>
      <w:r w:rsidR="00586F62">
        <w:t>it</w:t>
      </w:r>
      <w:r w:rsidRPr="00546034">
        <w:t xml:space="preserve"> cafeteria, relax in communal areas, and take advantage of </w:t>
      </w:r>
      <w:r w:rsidR="00586F62">
        <w:t>it</w:t>
      </w:r>
      <w:r w:rsidRPr="00546034">
        <w:t xml:space="preserve"> high-speed internet."</w:t>
      </w:r>
    </w:p>
    <w:p w14:paraId="158965A4" w14:textId="77777777" w:rsidR="00546034" w:rsidRPr="00546034" w:rsidRDefault="00546034" w:rsidP="00546034">
      <w:r w:rsidRPr="00546034">
        <w:rPr>
          <w:b/>
          <w:bCs/>
        </w:rPr>
        <w:t>[Cut to: Security features – CCTV cameras, secure entry points]</w:t>
      </w:r>
    </w:p>
    <w:p w14:paraId="530D028B" w14:textId="57A530EA" w:rsidR="00546034" w:rsidRPr="00546034" w:rsidRDefault="00546034" w:rsidP="00546034">
      <w:r w:rsidRPr="00546034">
        <w:rPr>
          <w:b/>
          <w:bCs/>
        </w:rPr>
        <w:t>Narrator:</w:t>
      </w:r>
      <w:r w:rsidRPr="00546034">
        <w:t xml:space="preserve"> "</w:t>
      </w:r>
      <w:r w:rsidR="00586F62">
        <w:t>the</w:t>
      </w:r>
      <w:r w:rsidRPr="00546034">
        <w:t xml:space="preserve"> safety is </w:t>
      </w:r>
      <w:r w:rsidR="00586F62">
        <w:t xml:space="preserve">the dwellers is  the </w:t>
      </w:r>
      <w:r w:rsidRPr="00546034">
        <w:t>priority. With 24/7 security, CCTV surveillance, and thorough vetting of all guests, we ensure a secure environment."</w:t>
      </w:r>
    </w:p>
    <w:p w14:paraId="352770A7" w14:textId="77777777" w:rsidR="00546034" w:rsidRPr="00546034" w:rsidRDefault="00546034" w:rsidP="00546034">
      <w:r w:rsidRPr="00546034">
        <w:rPr>
          <w:b/>
          <w:bCs/>
        </w:rPr>
        <w:t>[Cut to: People booking online, a guest checking in]</w:t>
      </w:r>
    </w:p>
    <w:p w14:paraId="45198E8F" w14:textId="77777777" w:rsidR="00546034" w:rsidRPr="00546034" w:rsidRDefault="00546034" w:rsidP="00546034">
      <w:r w:rsidRPr="00546034">
        <w:rPr>
          <w:b/>
          <w:bCs/>
        </w:rPr>
        <w:t>Narrator:</w:t>
      </w:r>
      <w:r w:rsidRPr="00546034">
        <w:t xml:space="preserve"> "Booking is seamless and secure, with mandatory background checks to guarantee a safe and comfortable stay for everyone."</w:t>
      </w:r>
    </w:p>
    <w:p w14:paraId="007EE044" w14:textId="77777777" w:rsidR="00546034" w:rsidRPr="00546034" w:rsidRDefault="00546034" w:rsidP="00546034">
      <w:r w:rsidRPr="00546034">
        <w:rPr>
          <w:b/>
          <w:bCs/>
        </w:rPr>
        <w:t>[Closing shot: Happy residents, relaxed atmosphere]</w:t>
      </w:r>
    </w:p>
    <w:p w14:paraId="1E6E3BCA" w14:textId="77777777" w:rsidR="00546034" w:rsidRPr="00546034" w:rsidRDefault="00546034" w:rsidP="00546034">
      <w:r w:rsidRPr="00546034">
        <w:rPr>
          <w:b/>
          <w:bCs/>
        </w:rPr>
        <w:t>Narrator:</w:t>
      </w:r>
      <w:r w:rsidRPr="00546034">
        <w:t xml:space="preserve"> "</w:t>
      </w:r>
      <w:proofErr w:type="spellStart"/>
      <w:r w:rsidRPr="00546034">
        <w:t>IslandRest</w:t>
      </w:r>
      <w:proofErr w:type="spellEnd"/>
      <w:r w:rsidRPr="00546034">
        <w:t xml:space="preserve"> Hostel is here to transform your commuting experience, providing a home away from home for Lagos Island professionals. Let's make your workdays smoother and your evenings restful."</w:t>
      </w:r>
    </w:p>
    <w:p w14:paraId="05F878DF" w14:textId="77777777" w:rsidR="00546034" w:rsidRPr="00546034" w:rsidRDefault="00546034" w:rsidP="00546034">
      <w:r w:rsidRPr="00546034">
        <w:rPr>
          <w:b/>
          <w:bCs/>
        </w:rPr>
        <w:t xml:space="preserve">[Final shot: </w:t>
      </w:r>
      <w:proofErr w:type="spellStart"/>
      <w:r w:rsidRPr="00546034">
        <w:rPr>
          <w:b/>
          <w:bCs/>
        </w:rPr>
        <w:t>IslandRest</w:t>
      </w:r>
      <w:proofErr w:type="spellEnd"/>
      <w:r w:rsidRPr="00546034">
        <w:rPr>
          <w:b/>
          <w:bCs/>
        </w:rPr>
        <w:t xml:space="preserve"> Hostel logo and contact information]</w:t>
      </w:r>
    </w:p>
    <w:p w14:paraId="2841C2BD" w14:textId="77777777" w:rsidR="00546034" w:rsidRPr="00546034" w:rsidRDefault="00546034" w:rsidP="00546034">
      <w:r w:rsidRPr="00546034">
        <w:rPr>
          <w:b/>
          <w:bCs/>
        </w:rPr>
        <w:t>Narrator:</w:t>
      </w:r>
      <w:r w:rsidRPr="00546034">
        <w:t xml:space="preserve"> "</w:t>
      </w:r>
      <w:proofErr w:type="spellStart"/>
      <w:r w:rsidRPr="00546034">
        <w:t>IslandRest</w:t>
      </w:r>
      <w:proofErr w:type="spellEnd"/>
      <w:r w:rsidRPr="00546034">
        <w:t xml:space="preserve"> Hostel – your reliable co-accommodation solution on Lagos Island."</w:t>
      </w:r>
    </w:p>
    <w:p w14:paraId="7DD8A5EF" w14:textId="77777777" w:rsidR="00546034" w:rsidRPr="00546034" w:rsidRDefault="00000000" w:rsidP="00546034">
      <w:r>
        <w:pict w14:anchorId="4BA6F094">
          <v:rect id="_x0000_i1025" style="width:0;height:1.5pt" o:hralign="center" o:hrstd="t" o:hr="t" fillcolor="#a0a0a0" stroked="f"/>
        </w:pict>
      </w:r>
    </w:p>
    <w:p w14:paraId="7B62BF23" w14:textId="77777777" w:rsidR="00546034" w:rsidRPr="00546034" w:rsidRDefault="00546034" w:rsidP="00546034">
      <w:r w:rsidRPr="00546034">
        <w:rPr>
          <w:b/>
          <w:bCs/>
        </w:rPr>
        <w:t>[Fade out]</w:t>
      </w:r>
    </w:p>
    <w:p w14:paraId="54A15267" w14:textId="77777777" w:rsidR="00546034" w:rsidRDefault="00546034"/>
    <w:p w14:paraId="3BFD1F38" w14:textId="77777777" w:rsidR="00743BDB" w:rsidRDefault="00743BDB"/>
    <w:p w14:paraId="78A36D79" w14:textId="77777777" w:rsidR="00743BDB" w:rsidRDefault="00743BDB"/>
    <w:p w14:paraId="30ABBBC3" w14:textId="77777777" w:rsidR="00743BDB" w:rsidRDefault="00743BDB"/>
    <w:p w14:paraId="474EE49B" w14:textId="77777777" w:rsidR="00743BDB" w:rsidRDefault="00743BDB"/>
    <w:p w14:paraId="38A4F410" w14:textId="77777777" w:rsidR="00743BDB" w:rsidRDefault="00743BDB"/>
    <w:p w14:paraId="2B33D6EA" w14:textId="77777777" w:rsidR="009B22F4" w:rsidRDefault="009B22F4"/>
    <w:p w14:paraId="7EC8A552" w14:textId="77777777" w:rsidR="00C91E34" w:rsidRDefault="00C91E34"/>
    <w:p w14:paraId="727B4494" w14:textId="77777777" w:rsidR="00370066" w:rsidRDefault="00370066"/>
    <w:p w14:paraId="7E02E377" w14:textId="77777777" w:rsidR="00370066" w:rsidRDefault="00370066"/>
    <w:p w14:paraId="4FDD3641" w14:textId="77777777" w:rsidR="00370066" w:rsidRDefault="00370066"/>
    <w:p w14:paraId="74773659" w14:textId="77777777" w:rsidR="00370066" w:rsidRDefault="00370066"/>
    <w:p w14:paraId="1C6CF343" w14:textId="77777777" w:rsidR="00370066" w:rsidRDefault="00370066"/>
    <w:p w14:paraId="1ABD1FCB" w14:textId="77777777" w:rsidR="00370066" w:rsidRDefault="00370066"/>
    <w:p w14:paraId="6479690A" w14:textId="77777777" w:rsidR="00370066" w:rsidRDefault="00370066"/>
    <w:p w14:paraId="20BF8A9D" w14:textId="77777777" w:rsidR="00370066" w:rsidRDefault="00370066"/>
    <w:p w14:paraId="6F3564AD" w14:textId="77777777" w:rsidR="00370066" w:rsidRDefault="00370066"/>
    <w:p w14:paraId="6E64312A" w14:textId="77777777" w:rsidR="00370066" w:rsidRDefault="00370066"/>
    <w:p w14:paraId="14BEFCE4" w14:textId="77777777" w:rsidR="00370066" w:rsidRDefault="00370066"/>
    <w:p w14:paraId="7DF86834" w14:textId="77777777" w:rsidR="00370066" w:rsidRDefault="00370066"/>
    <w:p w14:paraId="3DC287A1" w14:textId="77777777" w:rsidR="00370066" w:rsidRDefault="00370066"/>
    <w:p w14:paraId="6ADA0553" w14:textId="77777777" w:rsidR="00370066" w:rsidRDefault="00370066"/>
    <w:p w14:paraId="490B3930" w14:textId="77777777" w:rsidR="00370066" w:rsidRDefault="00370066"/>
    <w:p w14:paraId="4E9DBFFA" w14:textId="77777777" w:rsidR="00370066" w:rsidRDefault="00370066"/>
    <w:p w14:paraId="14DAB5FC" w14:textId="77777777" w:rsidR="00370066" w:rsidRDefault="00370066"/>
    <w:p w14:paraId="2584480F" w14:textId="77777777" w:rsidR="00370066" w:rsidRDefault="00370066"/>
    <w:p w14:paraId="5ECD342D" w14:textId="77777777" w:rsidR="00370066" w:rsidRDefault="00370066"/>
    <w:p w14:paraId="01577C31" w14:textId="77777777" w:rsidR="00370066" w:rsidRDefault="00370066"/>
    <w:p w14:paraId="14440F1D" w14:textId="77777777" w:rsidR="00370066" w:rsidRDefault="00370066"/>
    <w:p w14:paraId="12047E91" w14:textId="77777777" w:rsidR="00370066" w:rsidRDefault="00370066"/>
    <w:p w14:paraId="5178340A" w14:textId="77777777" w:rsidR="00370066" w:rsidRDefault="00370066"/>
    <w:p w14:paraId="0B713E0A" w14:textId="77777777" w:rsidR="00370066" w:rsidRDefault="00370066"/>
    <w:p w14:paraId="1265ABB3" w14:textId="77777777" w:rsidR="00370066" w:rsidRDefault="00370066"/>
    <w:p w14:paraId="6178AFFE" w14:textId="77777777" w:rsidR="00370066" w:rsidRDefault="00370066"/>
    <w:p w14:paraId="6E04856D" w14:textId="77777777" w:rsidR="00370066" w:rsidRDefault="00370066"/>
    <w:p w14:paraId="3E7FA4DA" w14:textId="77777777" w:rsidR="00370066" w:rsidRDefault="00370066"/>
    <w:p w14:paraId="41E41B95" w14:textId="77777777" w:rsidR="00370066" w:rsidRDefault="00370066"/>
    <w:p w14:paraId="6702FB8B" w14:textId="77777777" w:rsidR="00370066" w:rsidRDefault="00370066"/>
    <w:p w14:paraId="7878EA38" w14:textId="77777777" w:rsidR="00370066" w:rsidRDefault="00370066"/>
    <w:p w14:paraId="51BE67AB" w14:textId="77777777" w:rsidR="00370066" w:rsidRDefault="00370066"/>
    <w:p w14:paraId="109BF8BF" w14:textId="77777777" w:rsidR="00370066" w:rsidRDefault="00370066"/>
    <w:p w14:paraId="4AA260E6" w14:textId="77777777" w:rsidR="00370066" w:rsidRDefault="00370066"/>
    <w:p w14:paraId="526C2328" w14:textId="77777777" w:rsidR="00370066" w:rsidRDefault="00370066"/>
    <w:p w14:paraId="198D99F0" w14:textId="77777777" w:rsidR="00370066" w:rsidRDefault="00370066"/>
    <w:p w14:paraId="68574EF2" w14:textId="77777777" w:rsidR="00370066" w:rsidRDefault="00370066"/>
    <w:p w14:paraId="1F39D595" w14:textId="77777777" w:rsidR="00CD1BD2" w:rsidRDefault="00CD1BD2"/>
    <w:p w14:paraId="4B62D60D" w14:textId="77777777" w:rsidR="00CD1BD2" w:rsidRDefault="00CD1BD2"/>
    <w:p w14:paraId="72B35B61" w14:textId="77777777" w:rsidR="00CD1BD2" w:rsidRDefault="00CD1BD2"/>
    <w:p w14:paraId="690B7212" w14:textId="77777777" w:rsidR="00CD1BD2" w:rsidRDefault="00CD1BD2"/>
    <w:p w14:paraId="3D0B323E" w14:textId="77777777" w:rsidR="00CD1BD2" w:rsidRDefault="00CD1BD2"/>
    <w:p w14:paraId="3A745FFE" w14:textId="77777777" w:rsidR="00CD1BD2" w:rsidRDefault="00CD1BD2"/>
    <w:p w14:paraId="3C40BE09" w14:textId="77777777" w:rsidR="00CD1BD2" w:rsidRDefault="00CD1BD2"/>
    <w:p w14:paraId="66208D46" w14:textId="77777777" w:rsidR="00CD1BD2" w:rsidRDefault="00CD1BD2"/>
    <w:p w14:paraId="59A9B91C" w14:textId="77777777" w:rsidR="00CD1BD2" w:rsidRDefault="00CD1BD2"/>
    <w:p w14:paraId="33A718B6" w14:textId="77777777" w:rsidR="00CD1BD2" w:rsidRDefault="00CD1BD2"/>
    <w:p w14:paraId="12EB7AFB" w14:textId="77777777" w:rsidR="00CD1BD2" w:rsidRDefault="00CD1BD2" w:rsidP="00CD1BD2"/>
    <w:p w14:paraId="6ED9A43B" w14:textId="77777777" w:rsidR="00CD1BD2" w:rsidRPr="00F36E15" w:rsidRDefault="00CD1BD2" w:rsidP="00CD1BD2">
      <w:pPr>
        <w:rPr>
          <w:b/>
          <w:bCs/>
          <w:color w:val="FF0000"/>
          <w:highlight w:val="yellow"/>
        </w:rPr>
      </w:pPr>
      <w:commentRangeStart w:id="0"/>
      <w:r w:rsidRPr="00F36E15">
        <w:rPr>
          <w:b/>
          <w:bCs/>
          <w:color w:val="FF0000"/>
          <w:highlight w:val="yellow"/>
        </w:rPr>
        <w:t xml:space="preserve">Identifying and Validating the Market for </w:t>
      </w:r>
      <w:proofErr w:type="spellStart"/>
      <w:r w:rsidRPr="00F36E15">
        <w:rPr>
          <w:b/>
          <w:bCs/>
          <w:color w:val="FF0000"/>
          <w:highlight w:val="yellow"/>
        </w:rPr>
        <w:t>IslandRest</w:t>
      </w:r>
      <w:proofErr w:type="spellEnd"/>
      <w:r w:rsidRPr="00F36E15">
        <w:rPr>
          <w:b/>
          <w:bCs/>
          <w:color w:val="FF0000"/>
          <w:highlight w:val="yellow"/>
        </w:rPr>
        <w:t xml:space="preserve"> Hostel</w:t>
      </w:r>
    </w:p>
    <w:p w14:paraId="2E7E5C5A" w14:textId="77777777" w:rsidR="00CD1BD2" w:rsidRPr="00F36E15" w:rsidRDefault="00CD1BD2" w:rsidP="00CD1BD2">
      <w:pPr>
        <w:rPr>
          <w:color w:val="FF0000"/>
          <w:highlight w:val="yellow"/>
        </w:rPr>
      </w:pPr>
      <w:r w:rsidRPr="00F36E15">
        <w:rPr>
          <w:b/>
          <w:bCs/>
          <w:color w:val="FF0000"/>
          <w:highlight w:val="yellow"/>
        </w:rPr>
        <w:t>Market Identification</w:t>
      </w:r>
    </w:p>
    <w:p w14:paraId="40A9B858" w14:textId="77777777" w:rsidR="00CD1BD2" w:rsidRPr="00F36E15" w:rsidRDefault="00CD1BD2" w:rsidP="00CD1BD2">
      <w:pPr>
        <w:numPr>
          <w:ilvl w:val="0"/>
          <w:numId w:val="51"/>
        </w:numPr>
        <w:rPr>
          <w:color w:val="FF0000"/>
          <w:highlight w:val="yellow"/>
        </w:rPr>
      </w:pPr>
      <w:r w:rsidRPr="00F36E15">
        <w:rPr>
          <w:b/>
          <w:bCs/>
          <w:color w:val="FF0000"/>
          <w:highlight w:val="yellow"/>
        </w:rPr>
        <w:t>Target Market Segments</w:t>
      </w:r>
      <w:r w:rsidRPr="00F36E15">
        <w:rPr>
          <w:color w:val="FF0000"/>
          <w:highlight w:val="yellow"/>
        </w:rPr>
        <w:t>:</w:t>
      </w:r>
    </w:p>
    <w:p w14:paraId="4A11E508" w14:textId="77777777" w:rsidR="00CD1BD2" w:rsidRPr="00F36E15" w:rsidRDefault="00CD1BD2" w:rsidP="00CD1BD2">
      <w:pPr>
        <w:numPr>
          <w:ilvl w:val="1"/>
          <w:numId w:val="51"/>
        </w:numPr>
        <w:rPr>
          <w:color w:val="FF0000"/>
          <w:highlight w:val="yellow"/>
        </w:rPr>
      </w:pPr>
      <w:r w:rsidRPr="00F36E15">
        <w:rPr>
          <w:b/>
          <w:bCs/>
          <w:color w:val="FF0000"/>
          <w:highlight w:val="yellow"/>
        </w:rPr>
        <w:t>Commuting Professionals</w:t>
      </w:r>
      <w:r w:rsidRPr="00F36E15">
        <w:rPr>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F36E15" w:rsidRDefault="00CD1BD2" w:rsidP="00CD1BD2">
      <w:pPr>
        <w:numPr>
          <w:ilvl w:val="1"/>
          <w:numId w:val="51"/>
        </w:numPr>
        <w:rPr>
          <w:color w:val="FF0000"/>
          <w:highlight w:val="yellow"/>
        </w:rPr>
      </w:pPr>
      <w:r w:rsidRPr="00F36E15">
        <w:rPr>
          <w:b/>
          <w:bCs/>
          <w:color w:val="FF0000"/>
          <w:highlight w:val="yellow"/>
        </w:rPr>
        <w:t>Young Graduates and Interns</w:t>
      </w:r>
      <w:r w:rsidRPr="00F36E15">
        <w:rPr>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F36E15" w:rsidRDefault="00CD1BD2" w:rsidP="00CD1BD2">
      <w:pPr>
        <w:numPr>
          <w:ilvl w:val="1"/>
          <w:numId w:val="51"/>
        </w:numPr>
        <w:rPr>
          <w:color w:val="FF0000"/>
          <w:highlight w:val="yellow"/>
        </w:rPr>
      </w:pPr>
      <w:r w:rsidRPr="00F36E15">
        <w:rPr>
          <w:b/>
          <w:bCs/>
          <w:color w:val="FF0000"/>
          <w:highlight w:val="yellow"/>
        </w:rPr>
        <w:t>Freelancers and Remote Workers</w:t>
      </w:r>
      <w:r w:rsidRPr="00F36E15">
        <w:rPr>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F36E15" w:rsidRDefault="00CD1BD2" w:rsidP="00CD1BD2">
      <w:pPr>
        <w:numPr>
          <w:ilvl w:val="1"/>
          <w:numId w:val="51"/>
        </w:numPr>
        <w:rPr>
          <w:color w:val="FF0000"/>
          <w:highlight w:val="yellow"/>
        </w:rPr>
      </w:pPr>
      <w:r w:rsidRPr="00F36E15">
        <w:rPr>
          <w:b/>
          <w:bCs/>
          <w:color w:val="FF0000"/>
          <w:highlight w:val="yellow"/>
        </w:rPr>
        <w:t>Visiting Business Travelers</w:t>
      </w:r>
      <w:r w:rsidRPr="00F36E15">
        <w:rPr>
          <w:color w:val="FF0000"/>
          <w:highlight w:val="yellow"/>
        </w:rPr>
        <w:t xml:space="preserve">: Business </w:t>
      </w:r>
      <w:proofErr w:type="spellStart"/>
      <w:r w:rsidRPr="00F36E15">
        <w:rPr>
          <w:color w:val="FF0000"/>
          <w:highlight w:val="yellow"/>
        </w:rPr>
        <w:t>travelers</w:t>
      </w:r>
      <w:proofErr w:type="spellEnd"/>
      <w:r w:rsidRPr="00F36E15">
        <w:rPr>
          <w:color w:val="FF0000"/>
          <w:highlight w:val="yellow"/>
        </w:rPr>
        <w:t xml:space="preserve"> who frequently visit Lagos Island for short-term projects or meetings and need temporary accommodation.</w:t>
      </w:r>
    </w:p>
    <w:p w14:paraId="712C1E8F" w14:textId="77777777" w:rsidR="00CD1BD2" w:rsidRPr="00F36E15" w:rsidRDefault="00CD1BD2" w:rsidP="00CD1BD2">
      <w:pPr>
        <w:numPr>
          <w:ilvl w:val="0"/>
          <w:numId w:val="51"/>
        </w:numPr>
        <w:rPr>
          <w:color w:val="FF0000"/>
          <w:highlight w:val="yellow"/>
        </w:rPr>
      </w:pPr>
      <w:r w:rsidRPr="00F36E15">
        <w:rPr>
          <w:b/>
          <w:bCs/>
          <w:color w:val="FF0000"/>
          <w:highlight w:val="yellow"/>
        </w:rPr>
        <w:t>Geographic Focus</w:t>
      </w:r>
      <w:r w:rsidRPr="00F36E15">
        <w:rPr>
          <w:color w:val="FF0000"/>
          <w:highlight w:val="yellow"/>
        </w:rPr>
        <w:t>:</w:t>
      </w:r>
    </w:p>
    <w:p w14:paraId="449D429E" w14:textId="77777777" w:rsidR="00CD1BD2" w:rsidRPr="00F36E15" w:rsidRDefault="00CD1BD2" w:rsidP="00CD1BD2">
      <w:pPr>
        <w:numPr>
          <w:ilvl w:val="1"/>
          <w:numId w:val="51"/>
        </w:numPr>
        <w:rPr>
          <w:color w:val="FF0000"/>
          <w:highlight w:val="yellow"/>
        </w:rPr>
      </w:pPr>
      <w:r w:rsidRPr="00F36E15">
        <w:rPr>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F36E15" w:rsidRDefault="00CD1BD2" w:rsidP="00CD1BD2">
      <w:pPr>
        <w:rPr>
          <w:color w:val="FF0000"/>
          <w:highlight w:val="yellow"/>
        </w:rPr>
      </w:pPr>
      <w:r w:rsidRPr="00F36E15">
        <w:rPr>
          <w:b/>
          <w:bCs/>
          <w:color w:val="FF0000"/>
          <w:highlight w:val="yellow"/>
        </w:rPr>
        <w:lastRenderedPageBreak/>
        <w:t>Market Validation</w:t>
      </w:r>
    </w:p>
    <w:p w14:paraId="1C3B7FF4" w14:textId="77777777" w:rsidR="00CD1BD2" w:rsidRPr="00F36E15" w:rsidRDefault="00CD1BD2" w:rsidP="00CD1BD2">
      <w:pPr>
        <w:numPr>
          <w:ilvl w:val="0"/>
          <w:numId w:val="52"/>
        </w:numPr>
        <w:rPr>
          <w:color w:val="FF0000"/>
          <w:highlight w:val="yellow"/>
        </w:rPr>
      </w:pPr>
      <w:r w:rsidRPr="00F36E15">
        <w:rPr>
          <w:b/>
          <w:bCs/>
          <w:color w:val="FF0000"/>
          <w:highlight w:val="yellow"/>
        </w:rPr>
        <w:t>Market Research and Surveys</w:t>
      </w:r>
      <w:r w:rsidRPr="00F36E15">
        <w:rPr>
          <w:color w:val="FF0000"/>
          <w:highlight w:val="yellow"/>
        </w:rPr>
        <w:t>:</w:t>
      </w:r>
    </w:p>
    <w:p w14:paraId="31A872CE" w14:textId="77777777" w:rsidR="00CD1BD2" w:rsidRPr="00F36E15" w:rsidRDefault="00CD1BD2" w:rsidP="00CD1BD2">
      <w:pPr>
        <w:numPr>
          <w:ilvl w:val="1"/>
          <w:numId w:val="52"/>
        </w:numPr>
        <w:rPr>
          <w:color w:val="FF0000"/>
          <w:highlight w:val="yellow"/>
        </w:rPr>
      </w:pPr>
      <w:r w:rsidRPr="00F36E15">
        <w:rPr>
          <w:b/>
          <w:bCs/>
          <w:color w:val="FF0000"/>
          <w:highlight w:val="yellow"/>
        </w:rPr>
        <w:t>Surveys</w:t>
      </w:r>
      <w:r w:rsidRPr="00F36E15">
        <w:rPr>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F36E15" w:rsidRDefault="00CD1BD2" w:rsidP="00CD1BD2">
      <w:pPr>
        <w:numPr>
          <w:ilvl w:val="1"/>
          <w:numId w:val="52"/>
        </w:numPr>
        <w:rPr>
          <w:color w:val="FF0000"/>
          <w:highlight w:val="yellow"/>
        </w:rPr>
      </w:pPr>
      <w:r w:rsidRPr="00F36E15">
        <w:rPr>
          <w:b/>
          <w:bCs/>
          <w:color w:val="FF0000"/>
          <w:highlight w:val="yellow"/>
        </w:rPr>
        <w:t>Focus Groups</w:t>
      </w:r>
      <w:r w:rsidRPr="00F36E15">
        <w:rPr>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F36E15" w:rsidRDefault="00CD1BD2" w:rsidP="00CD1BD2">
      <w:pPr>
        <w:numPr>
          <w:ilvl w:val="0"/>
          <w:numId w:val="52"/>
        </w:numPr>
        <w:rPr>
          <w:color w:val="FF0000"/>
          <w:highlight w:val="yellow"/>
        </w:rPr>
      </w:pPr>
      <w:r w:rsidRPr="00F36E15">
        <w:rPr>
          <w:b/>
          <w:bCs/>
          <w:color w:val="FF0000"/>
          <w:highlight w:val="yellow"/>
        </w:rPr>
        <w:t>Analysis of Existing Data</w:t>
      </w:r>
      <w:r w:rsidRPr="00F36E15">
        <w:rPr>
          <w:color w:val="FF0000"/>
          <w:highlight w:val="yellow"/>
        </w:rPr>
        <w:t>:</w:t>
      </w:r>
    </w:p>
    <w:p w14:paraId="47418ED1" w14:textId="77777777" w:rsidR="00CD1BD2" w:rsidRPr="00F36E15" w:rsidRDefault="00CD1BD2" w:rsidP="00CD1BD2">
      <w:pPr>
        <w:numPr>
          <w:ilvl w:val="1"/>
          <w:numId w:val="52"/>
        </w:numPr>
        <w:rPr>
          <w:color w:val="FF0000"/>
          <w:highlight w:val="yellow"/>
        </w:rPr>
      </w:pPr>
      <w:r w:rsidRPr="00F36E15">
        <w:rPr>
          <w:b/>
          <w:bCs/>
          <w:color w:val="FF0000"/>
          <w:highlight w:val="yellow"/>
        </w:rPr>
        <w:t>Commuting Patterns</w:t>
      </w:r>
      <w:r w:rsidRPr="00F36E15">
        <w:rPr>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F36E15" w:rsidRDefault="00CD1BD2" w:rsidP="00CD1BD2">
      <w:pPr>
        <w:numPr>
          <w:ilvl w:val="1"/>
          <w:numId w:val="52"/>
        </w:numPr>
        <w:rPr>
          <w:color w:val="FF0000"/>
          <w:highlight w:val="yellow"/>
        </w:rPr>
      </w:pPr>
      <w:r w:rsidRPr="00F36E15">
        <w:rPr>
          <w:b/>
          <w:bCs/>
          <w:color w:val="FF0000"/>
          <w:highlight w:val="yellow"/>
        </w:rPr>
        <w:t>Housing Market Reports</w:t>
      </w:r>
      <w:r w:rsidRPr="00F36E15">
        <w:rPr>
          <w:color w:val="FF0000"/>
          <w:highlight w:val="yellow"/>
        </w:rPr>
        <w:t xml:space="preserve">: </w:t>
      </w:r>
      <w:proofErr w:type="spellStart"/>
      <w:r w:rsidRPr="00F36E15">
        <w:rPr>
          <w:color w:val="FF0000"/>
          <w:highlight w:val="yellow"/>
        </w:rPr>
        <w:t>Analyzing</w:t>
      </w:r>
      <w:proofErr w:type="spellEnd"/>
      <w:r w:rsidRPr="00F36E15">
        <w:rPr>
          <w:color w:val="FF0000"/>
          <w:highlight w:val="yellow"/>
        </w:rPr>
        <w:t xml:space="preserve"> reports on housing availability, rental prices, and occupancy rates on Lagos Island to identify gaps in the market that </w:t>
      </w:r>
      <w:proofErr w:type="spellStart"/>
      <w:r w:rsidRPr="00F36E15">
        <w:rPr>
          <w:color w:val="FF0000"/>
          <w:highlight w:val="yellow"/>
        </w:rPr>
        <w:t>IslandRest</w:t>
      </w:r>
      <w:proofErr w:type="spellEnd"/>
      <w:r w:rsidRPr="00F36E15">
        <w:rPr>
          <w:color w:val="FF0000"/>
          <w:highlight w:val="yellow"/>
        </w:rPr>
        <w:t xml:space="preserve"> Hostel can address.</w:t>
      </w:r>
    </w:p>
    <w:p w14:paraId="54B2392F" w14:textId="77777777" w:rsidR="00CD1BD2" w:rsidRPr="00F36E15" w:rsidRDefault="00CD1BD2" w:rsidP="00CD1BD2">
      <w:pPr>
        <w:numPr>
          <w:ilvl w:val="0"/>
          <w:numId w:val="52"/>
        </w:numPr>
        <w:rPr>
          <w:color w:val="FF0000"/>
          <w:highlight w:val="yellow"/>
        </w:rPr>
      </w:pPr>
      <w:r w:rsidRPr="00F36E15">
        <w:rPr>
          <w:b/>
          <w:bCs/>
          <w:color w:val="FF0000"/>
          <w:highlight w:val="yellow"/>
        </w:rPr>
        <w:t>Competitive Analysis</w:t>
      </w:r>
      <w:r w:rsidRPr="00F36E15">
        <w:rPr>
          <w:color w:val="FF0000"/>
          <w:highlight w:val="yellow"/>
        </w:rPr>
        <w:t>:</w:t>
      </w:r>
    </w:p>
    <w:p w14:paraId="54489245" w14:textId="77777777" w:rsidR="00CD1BD2" w:rsidRPr="00F36E15" w:rsidRDefault="00CD1BD2" w:rsidP="00CD1BD2">
      <w:pPr>
        <w:numPr>
          <w:ilvl w:val="1"/>
          <w:numId w:val="52"/>
        </w:numPr>
        <w:rPr>
          <w:color w:val="FF0000"/>
          <w:highlight w:val="yellow"/>
        </w:rPr>
      </w:pPr>
      <w:r w:rsidRPr="00F36E15">
        <w:rPr>
          <w:b/>
          <w:bCs/>
          <w:color w:val="FF0000"/>
          <w:highlight w:val="yellow"/>
        </w:rPr>
        <w:t>Competitor Profiling</w:t>
      </w:r>
      <w:r w:rsidRPr="00F36E15">
        <w:rPr>
          <w:color w:val="FF0000"/>
          <w:highlight w:val="yellow"/>
        </w:rPr>
        <w:t xml:space="preserve">: Identifying existing accommodation options such as budget hotels, Airbnb rentals, and other hostels on Lagos Island. </w:t>
      </w:r>
      <w:proofErr w:type="spellStart"/>
      <w:r w:rsidRPr="00F36E15">
        <w:rPr>
          <w:color w:val="FF0000"/>
          <w:highlight w:val="yellow"/>
        </w:rPr>
        <w:t>Analyzing</w:t>
      </w:r>
      <w:proofErr w:type="spellEnd"/>
      <w:r w:rsidRPr="00F36E15">
        <w:rPr>
          <w:color w:val="FF0000"/>
          <w:highlight w:val="yellow"/>
        </w:rPr>
        <w:t xml:space="preserve"> their offerings, pricing, occupancy rates, and customer reviews to determine competitive advantages and areas for differentiation.</w:t>
      </w:r>
    </w:p>
    <w:p w14:paraId="7F2044DE" w14:textId="77777777" w:rsidR="00CD1BD2" w:rsidRPr="00F36E15" w:rsidRDefault="00CD1BD2" w:rsidP="00CD1BD2">
      <w:pPr>
        <w:numPr>
          <w:ilvl w:val="1"/>
          <w:numId w:val="52"/>
        </w:numPr>
        <w:rPr>
          <w:color w:val="FF0000"/>
          <w:highlight w:val="yellow"/>
        </w:rPr>
      </w:pPr>
      <w:r w:rsidRPr="00F36E15">
        <w:rPr>
          <w:b/>
          <w:bCs/>
          <w:color w:val="FF0000"/>
          <w:highlight w:val="yellow"/>
        </w:rPr>
        <w:t>Service Comparison</w:t>
      </w:r>
      <w:r w:rsidRPr="00F36E15">
        <w:rPr>
          <w:color w:val="FF0000"/>
          <w:highlight w:val="yellow"/>
        </w:rPr>
        <w:t xml:space="preserve">: Comparing </w:t>
      </w:r>
      <w:proofErr w:type="spellStart"/>
      <w:r w:rsidRPr="00F36E15">
        <w:rPr>
          <w:color w:val="FF0000"/>
          <w:highlight w:val="yellow"/>
        </w:rPr>
        <w:t>IslandRest</w:t>
      </w:r>
      <w:proofErr w:type="spellEnd"/>
      <w:r w:rsidRPr="00F36E15">
        <w:rPr>
          <w:color w:val="FF0000"/>
          <w:highlight w:val="yellow"/>
        </w:rPr>
        <w:t xml:space="preserve"> Hostel’s proposed services, amenities, and pricing with those of competitors to highlight unique selling points and ensure a competitive edge.</w:t>
      </w:r>
    </w:p>
    <w:p w14:paraId="13FEF6C1" w14:textId="77777777" w:rsidR="00CD1BD2" w:rsidRPr="00F36E15" w:rsidRDefault="00CD1BD2" w:rsidP="00CD1BD2">
      <w:pPr>
        <w:numPr>
          <w:ilvl w:val="0"/>
          <w:numId w:val="52"/>
        </w:numPr>
        <w:rPr>
          <w:color w:val="FF0000"/>
          <w:highlight w:val="yellow"/>
        </w:rPr>
      </w:pPr>
      <w:r w:rsidRPr="00F36E15">
        <w:rPr>
          <w:b/>
          <w:bCs/>
          <w:color w:val="FF0000"/>
          <w:highlight w:val="yellow"/>
        </w:rPr>
        <w:t>Pilot Program</w:t>
      </w:r>
      <w:r w:rsidRPr="00F36E15">
        <w:rPr>
          <w:color w:val="FF0000"/>
          <w:highlight w:val="yellow"/>
        </w:rPr>
        <w:t>:</w:t>
      </w:r>
    </w:p>
    <w:p w14:paraId="374D1890" w14:textId="77777777" w:rsidR="00CD1BD2" w:rsidRPr="00F36E15" w:rsidRDefault="00CD1BD2" w:rsidP="00CD1BD2">
      <w:pPr>
        <w:numPr>
          <w:ilvl w:val="1"/>
          <w:numId w:val="52"/>
        </w:numPr>
        <w:rPr>
          <w:color w:val="FF0000"/>
          <w:highlight w:val="yellow"/>
        </w:rPr>
      </w:pPr>
      <w:r w:rsidRPr="00F36E15">
        <w:rPr>
          <w:b/>
          <w:bCs/>
          <w:color w:val="FF0000"/>
          <w:highlight w:val="yellow"/>
        </w:rPr>
        <w:t>Test Launch</w:t>
      </w:r>
      <w:r w:rsidRPr="00F36E15">
        <w:rPr>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F36E15" w:rsidRDefault="00CD1BD2" w:rsidP="00CD1BD2">
      <w:pPr>
        <w:numPr>
          <w:ilvl w:val="1"/>
          <w:numId w:val="52"/>
        </w:numPr>
        <w:rPr>
          <w:color w:val="FF0000"/>
          <w:highlight w:val="yellow"/>
        </w:rPr>
      </w:pPr>
      <w:r w:rsidRPr="00F36E15">
        <w:rPr>
          <w:b/>
          <w:bCs/>
          <w:color w:val="FF0000"/>
          <w:highlight w:val="yellow"/>
        </w:rPr>
        <w:t>Adjustments Based on Feedback</w:t>
      </w:r>
      <w:r w:rsidRPr="00F36E15">
        <w:rPr>
          <w:color w:val="FF0000"/>
          <w:highlight w:val="yellow"/>
        </w:rPr>
        <w:t>: Using feedback from the pilot program to refine the business model, improve services, and address any operational challenges before a full-scale launch.</w:t>
      </w:r>
    </w:p>
    <w:p w14:paraId="522E0C12" w14:textId="77777777" w:rsidR="00CD1BD2" w:rsidRPr="00F36E15" w:rsidRDefault="00CD1BD2" w:rsidP="00CD1BD2">
      <w:pPr>
        <w:numPr>
          <w:ilvl w:val="0"/>
          <w:numId w:val="52"/>
        </w:numPr>
        <w:rPr>
          <w:color w:val="FF0000"/>
          <w:highlight w:val="yellow"/>
        </w:rPr>
      </w:pPr>
      <w:r w:rsidRPr="00F36E15">
        <w:rPr>
          <w:b/>
          <w:bCs/>
          <w:color w:val="FF0000"/>
          <w:highlight w:val="yellow"/>
        </w:rPr>
        <w:t>Collaboration with Local Businesses</w:t>
      </w:r>
      <w:r w:rsidRPr="00F36E15">
        <w:rPr>
          <w:color w:val="FF0000"/>
          <w:highlight w:val="yellow"/>
        </w:rPr>
        <w:t>:</w:t>
      </w:r>
    </w:p>
    <w:p w14:paraId="4B91F08B" w14:textId="77777777" w:rsidR="00CD1BD2" w:rsidRPr="00F36E15" w:rsidRDefault="00CD1BD2" w:rsidP="00CD1BD2">
      <w:pPr>
        <w:numPr>
          <w:ilvl w:val="1"/>
          <w:numId w:val="52"/>
        </w:numPr>
        <w:rPr>
          <w:color w:val="FF0000"/>
          <w:highlight w:val="yellow"/>
        </w:rPr>
      </w:pPr>
      <w:r w:rsidRPr="00F36E15">
        <w:rPr>
          <w:b/>
          <w:bCs/>
          <w:color w:val="FF0000"/>
          <w:highlight w:val="yellow"/>
        </w:rPr>
        <w:t>Partnerships</w:t>
      </w:r>
      <w:r w:rsidRPr="00F36E15">
        <w:rPr>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F36E15" w:rsidRDefault="00CD1BD2" w:rsidP="00CD1BD2">
      <w:pPr>
        <w:numPr>
          <w:ilvl w:val="1"/>
          <w:numId w:val="52"/>
        </w:numPr>
        <w:rPr>
          <w:color w:val="FF0000"/>
          <w:highlight w:val="yellow"/>
        </w:rPr>
      </w:pPr>
      <w:r w:rsidRPr="00F36E15">
        <w:rPr>
          <w:b/>
          <w:bCs/>
          <w:color w:val="FF0000"/>
          <w:highlight w:val="yellow"/>
        </w:rPr>
        <w:lastRenderedPageBreak/>
        <w:t>Corporate Feedback</w:t>
      </w:r>
      <w:r w:rsidRPr="00F36E15">
        <w:rPr>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F36E15" w:rsidRDefault="00CD1BD2" w:rsidP="00CD1BD2">
      <w:pPr>
        <w:numPr>
          <w:ilvl w:val="0"/>
          <w:numId w:val="52"/>
        </w:numPr>
        <w:rPr>
          <w:color w:val="FF0000"/>
          <w:highlight w:val="yellow"/>
        </w:rPr>
      </w:pPr>
      <w:r w:rsidRPr="00F36E15">
        <w:rPr>
          <w:b/>
          <w:bCs/>
          <w:color w:val="FF0000"/>
          <w:highlight w:val="yellow"/>
        </w:rPr>
        <w:t>Validation Metrics</w:t>
      </w:r>
      <w:r w:rsidRPr="00F36E15">
        <w:rPr>
          <w:color w:val="FF0000"/>
          <w:highlight w:val="yellow"/>
        </w:rPr>
        <w:t>:</w:t>
      </w:r>
    </w:p>
    <w:p w14:paraId="4903B399" w14:textId="77777777" w:rsidR="00CD1BD2" w:rsidRPr="00F36E15" w:rsidRDefault="00CD1BD2" w:rsidP="00CD1BD2">
      <w:pPr>
        <w:numPr>
          <w:ilvl w:val="1"/>
          <w:numId w:val="52"/>
        </w:numPr>
        <w:rPr>
          <w:color w:val="FF0000"/>
          <w:highlight w:val="yellow"/>
        </w:rPr>
      </w:pPr>
      <w:r w:rsidRPr="00F36E15">
        <w:rPr>
          <w:b/>
          <w:bCs/>
          <w:color w:val="FF0000"/>
          <w:highlight w:val="yellow"/>
        </w:rPr>
        <w:t>Occupancy Rates</w:t>
      </w:r>
      <w:r w:rsidRPr="00F36E15">
        <w:rPr>
          <w:color w:val="FF0000"/>
          <w:highlight w:val="yellow"/>
        </w:rPr>
        <w:t>: Monitoring occupancy rates and customer retention during the pilot and initial launch phases to measure market acceptance and satisfaction.</w:t>
      </w:r>
    </w:p>
    <w:p w14:paraId="2E0DC01C" w14:textId="77777777" w:rsidR="00CD1BD2" w:rsidRPr="00F36E15" w:rsidRDefault="00CD1BD2" w:rsidP="00CD1BD2">
      <w:pPr>
        <w:numPr>
          <w:ilvl w:val="1"/>
          <w:numId w:val="52"/>
        </w:numPr>
        <w:rPr>
          <w:color w:val="FF0000"/>
          <w:highlight w:val="yellow"/>
        </w:rPr>
      </w:pPr>
      <w:r w:rsidRPr="00F36E15">
        <w:rPr>
          <w:b/>
          <w:bCs/>
          <w:color w:val="FF0000"/>
          <w:highlight w:val="yellow"/>
        </w:rPr>
        <w:t>Customer Feedback</w:t>
      </w:r>
      <w:r w:rsidRPr="00F36E15">
        <w:rPr>
          <w:color w:val="FF0000"/>
          <w:highlight w:val="yellow"/>
        </w:rPr>
        <w:t xml:space="preserve">: Collecting and </w:t>
      </w:r>
      <w:proofErr w:type="spellStart"/>
      <w:r w:rsidRPr="00F36E15">
        <w:rPr>
          <w:color w:val="FF0000"/>
          <w:highlight w:val="yellow"/>
        </w:rPr>
        <w:t>analyzing</w:t>
      </w:r>
      <w:proofErr w:type="spellEnd"/>
      <w:r w:rsidRPr="00F36E15">
        <w:rPr>
          <w:color w:val="FF0000"/>
          <w:highlight w:val="yellow"/>
        </w:rPr>
        <w:t xml:space="preserve"> customer feedback through surveys and reviews to identify strengths and areas for improvement.</w:t>
      </w:r>
    </w:p>
    <w:p w14:paraId="608FCF9B" w14:textId="77777777" w:rsidR="00CD1BD2" w:rsidRPr="00F36E15" w:rsidRDefault="00CD1BD2" w:rsidP="00CD1BD2">
      <w:pPr>
        <w:numPr>
          <w:ilvl w:val="1"/>
          <w:numId w:val="52"/>
        </w:numPr>
        <w:rPr>
          <w:color w:val="FF0000"/>
          <w:highlight w:val="yellow"/>
        </w:rPr>
      </w:pPr>
      <w:r w:rsidRPr="00F36E15">
        <w:rPr>
          <w:b/>
          <w:bCs/>
          <w:color w:val="FF0000"/>
          <w:highlight w:val="yellow"/>
        </w:rPr>
        <w:t>Revenue Growth</w:t>
      </w:r>
      <w:r w:rsidRPr="00F36E15">
        <w:rPr>
          <w:color w:val="FF0000"/>
          <w:highlight w:val="yellow"/>
        </w:rPr>
        <w:t xml:space="preserve">: Tracking revenue growth and profitability to validate the financial viability and market potential of </w:t>
      </w:r>
      <w:proofErr w:type="spellStart"/>
      <w:r w:rsidRPr="00F36E15">
        <w:rPr>
          <w:color w:val="FF0000"/>
          <w:highlight w:val="yellow"/>
        </w:rPr>
        <w:t>IslandRest</w:t>
      </w:r>
      <w:proofErr w:type="spellEnd"/>
      <w:r w:rsidRPr="00F36E15">
        <w:rPr>
          <w:color w:val="FF0000"/>
          <w:highlight w:val="yellow"/>
        </w:rPr>
        <w:t xml:space="preserve"> Hostel.</w:t>
      </w:r>
    </w:p>
    <w:p w14:paraId="081C5A8F" w14:textId="77777777" w:rsidR="00CD1BD2" w:rsidRPr="00F36E15" w:rsidRDefault="00CD1BD2" w:rsidP="00CD1BD2">
      <w:pPr>
        <w:rPr>
          <w:color w:val="FF0000"/>
          <w:highlight w:val="yellow"/>
        </w:rPr>
      </w:pPr>
      <w:r w:rsidRPr="00F36E15">
        <w:rPr>
          <w:b/>
          <w:bCs/>
          <w:color w:val="FF0000"/>
          <w:highlight w:val="yellow"/>
        </w:rPr>
        <w:t>Summary</w:t>
      </w:r>
    </w:p>
    <w:p w14:paraId="42CACCFB" w14:textId="77777777" w:rsidR="00CD1BD2" w:rsidRPr="00F36E15" w:rsidRDefault="00CD1BD2" w:rsidP="00CD1BD2">
      <w:pPr>
        <w:rPr>
          <w:color w:val="FF0000"/>
        </w:rPr>
      </w:pPr>
      <w:r w:rsidRPr="00F36E15">
        <w:rPr>
          <w:color w:val="FF0000"/>
          <w:highlight w:val="yellow"/>
        </w:rPr>
        <w:t xml:space="preserve">Validating the market for </w:t>
      </w:r>
      <w:proofErr w:type="spellStart"/>
      <w:r w:rsidRPr="00F36E15">
        <w:rPr>
          <w:color w:val="FF0000"/>
          <w:highlight w:val="yellow"/>
        </w:rPr>
        <w:t>IslandRest</w:t>
      </w:r>
      <w:proofErr w:type="spellEnd"/>
      <w:r w:rsidRPr="00F36E15">
        <w:rPr>
          <w:color w:val="FF0000"/>
          <w:highlight w:val="yellow"/>
        </w:rPr>
        <w:t xml:space="preserve"> Hostel involves a comprehensive approach that includes market research, competitive analysis, pilot testing, and collaboration with local businesses. By understanding the needs and preferences of commuting professionals, young graduates, freelancers, and business </w:t>
      </w:r>
      <w:proofErr w:type="spellStart"/>
      <w:r w:rsidRPr="00F36E15">
        <w:rPr>
          <w:color w:val="FF0000"/>
          <w:highlight w:val="yellow"/>
        </w:rPr>
        <w:t>travelers</w:t>
      </w:r>
      <w:proofErr w:type="spellEnd"/>
      <w:r w:rsidRPr="00F36E15">
        <w:rPr>
          <w:color w:val="FF0000"/>
          <w:highlight w:val="yellow"/>
        </w:rPr>
        <w:t xml:space="preserve">, and comparing existing accommodation options, </w:t>
      </w:r>
      <w:proofErr w:type="spellStart"/>
      <w:r w:rsidRPr="00F36E15">
        <w:rPr>
          <w:color w:val="FF0000"/>
          <w:highlight w:val="yellow"/>
        </w:rPr>
        <w:t>IslandRest</w:t>
      </w:r>
      <w:proofErr w:type="spellEnd"/>
      <w:r w:rsidRPr="00F36E15">
        <w:rPr>
          <w:color w:val="FF0000"/>
          <w:highlight w:val="yellow"/>
        </w:rPr>
        <w:t xml:space="preserve"> Hostel can position itself as a unique and valuable solution. Continuous feedback and adjustments based on pilot program results will ensure the service meets market demands and achieves sustainable growth.</w:t>
      </w:r>
      <w:commentRangeEnd w:id="0"/>
      <w:r>
        <w:rPr>
          <w:rStyle w:val="CommentReference"/>
        </w:rPr>
        <w:commentReference w:id="0"/>
      </w:r>
    </w:p>
    <w:p w14:paraId="79269963" w14:textId="77777777" w:rsidR="00CD1BD2" w:rsidRDefault="00CD1BD2" w:rsidP="00CD1BD2"/>
    <w:p w14:paraId="58D773DC" w14:textId="77777777" w:rsidR="00CD1BD2" w:rsidRDefault="00CD1BD2" w:rsidP="00CD1BD2"/>
    <w:p w14:paraId="3D3AC6DA" w14:textId="77777777" w:rsidR="00CD1BD2" w:rsidRDefault="00CD1BD2"/>
    <w:p w14:paraId="225856F7" w14:textId="77777777" w:rsidR="007770A7" w:rsidRDefault="007770A7"/>
    <w:p w14:paraId="370DB995" w14:textId="77777777" w:rsidR="007770A7" w:rsidRDefault="007770A7"/>
    <w:p w14:paraId="0E877DDC" w14:textId="77777777" w:rsidR="007770A7" w:rsidRDefault="007770A7"/>
    <w:p w14:paraId="7668CB95" w14:textId="77777777" w:rsidR="007770A7" w:rsidRDefault="007770A7"/>
    <w:p w14:paraId="22C8B0DB" w14:textId="77777777" w:rsidR="007770A7" w:rsidRPr="007770A7" w:rsidRDefault="007770A7" w:rsidP="007770A7">
      <w:pPr>
        <w:rPr>
          <w:b/>
          <w:bCs/>
        </w:rPr>
      </w:pPr>
      <w:r w:rsidRPr="007770A7">
        <w:rPr>
          <w:b/>
          <w:bCs/>
        </w:rPr>
        <w:t>Life Cycle Use Case: Partner Organization Accommodation</w:t>
      </w:r>
    </w:p>
    <w:p w14:paraId="08357A48" w14:textId="77777777" w:rsidR="007770A7" w:rsidRPr="007770A7" w:rsidRDefault="007770A7" w:rsidP="007770A7">
      <w:r w:rsidRPr="007770A7">
        <w:rPr>
          <w:b/>
          <w:bCs/>
        </w:rPr>
        <w:t>1. Initial Contact and Inquiry</w:t>
      </w:r>
    </w:p>
    <w:p w14:paraId="06A0E2E4" w14:textId="77777777" w:rsidR="007770A7" w:rsidRPr="007770A7" w:rsidRDefault="007770A7" w:rsidP="007770A7">
      <w:pPr>
        <w:numPr>
          <w:ilvl w:val="0"/>
          <w:numId w:val="89"/>
        </w:numPr>
      </w:pPr>
      <w:r w:rsidRPr="007770A7">
        <w:rPr>
          <w:b/>
          <w:bCs/>
        </w:rPr>
        <w:t>Scenario:</w:t>
      </w:r>
      <w:r w:rsidRPr="007770A7">
        <w:t xml:space="preserve"> A corporate partner contacts </w:t>
      </w:r>
      <w:proofErr w:type="spellStart"/>
      <w:r w:rsidRPr="007770A7">
        <w:t>IslandRest</w:t>
      </w:r>
      <w:proofErr w:type="spellEnd"/>
      <w:r w:rsidRPr="007770A7">
        <w:t xml:space="preserve"> Hostel expressing interest in accommodating their employees.</w:t>
      </w:r>
    </w:p>
    <w:p w14:paraId="652D0A49" w14:textId="77777777" w:rsidR="007770A7" w:rsidRPr="007770A7" w:rsidRDefault="007770A7" w:rsidP="007770A7">
      <w:pPr>
        <w:numPr>
          <w:ilvl w:val="0"/>
          <w:numId w:val="89"/>
        </w:numPr>
      </w:pPr>
      <w:r w:rsidRPr="007770A7">
        <w:rPr>
          <w:b/>
          <w:bCs/>
        </w:rPr>
        <w:t>Action:</w:t>
      </w:r>
      <w:r w:rsidRPr="007770A7">
        <w:t xml:space="preserve"> The partner submits a formal request detailing the number of employees needing accommodation, duration of stay, and any specific requirements.</w:t>
      </w:r>
    </w:p>
    <w:p w14:paraId="0BF07AF9" w14:textId="77777777" w:rsidR="007770A7" w:rsidRPr="007770A7" w:rsidRDefault="007770A7" w:rsidP="007770A7">
      <w:r w:rsidRPr="007770A7">
        <w:rPr>
          <w:b/>
          <w:bCs/>
        </w:rPr>
        <w:t>2. Preliminary Assessment and Agreement</w:t>
      </w:r>
    </w:p>
    <w:p w14:paraId="23AA5DE1" w14:textId="77777777" w:rsidR="007770A7" w:rsidRPr="007770A7" w:rsidRDefault="007770A7" w:rsidP="007770A7">
      <w:pPr>
        <w:numPr>
          <w:ilvl w:val="0"/>
          <w:numId w:val="90"/>
        </w:numPr>
      </w:pPr>
      <w:r w:rsidRPr="007770A7">
        <w:rPr>
          <w:b/>
          <w:bCs/>
        </w:rPr>
        <w:t>Scenario:</w:t>
      </w:r>
      <w:r w:rsidRPr="007770A7">
        <w:t xml:space="preserve"> </w:t>
      </w:r>
      <w:proofErr w:type="spellStart"/>
      <w:r w:rsidRPr="007770A7">
        <w:t>IslandRest</w:t>
      </w:r>
      <w:proofErr w:type="spellEnd"/>
      <w:r w:rsidRPr="007770A7">
        <w:t xml:space="preserve"> Hostel reviews the request and conducts an initial assessment.</w:t>
      </w:r>
    </w:p>
    <w:p w14:paraId="59E035C9" w14:textId="77777777" w:rsidR="007770A7" w:rsidRPr="007770A7" w:rsidRDefault="007770A7" w:rsidP="007770A7">
      <w:pPr>
        <w:numPr>
          <w:ilvl w:val="0"/>
          <w:numId w:val="90"/>
        </w:numPr>
      </w:pPr>
      <w:r w:rsidRPr="007770A7">
        <w:rPr>
          <w:b/>
          <w:bCs/>
        </w:rPr>
        <w:lastRenderedPageBreak/>
        <w:t>Action:</w:t>
      </w:r>
      <w:r w:rsidRPr="007770A7">
        <w:t xml:space="preserve"> Verify the legitimacy of the organization and its representatives. Ensure compliance with safety and security protocols, including background checks and referrals.</w:t>
      </w:r>
    </w:p>
    <w:p w14:paraId="097C50F1" w14:textId="77777777" w:rsidR="007770A7" w:rsidRPr="007770A7" w:rsidRDefault="007770A7" w:rsidP="007770A7">
      <w:r w:rsidRPr="007770A7">
        <w:rPr>
          <w:b/>
          <w:bCs/>
        </w:rPr>
        <w:t>3. Contract Negotiation and Agreement</w:t>
      </w:r>
    </w:p>
    <w:p w14:paraId="0139D6C4" w14:textId="77777777" w:rsidR="007770A7" w:rsidRPr="007770A7" w:rsidRDefault="007770A7" w:rsidP="007770A7">
      <w:pPr>
        <w:numPr>
          <w:ilvl w:val="0"/>
          <w:numId w:val="91"/>
        </w:numPr>
      </w:pPr>
      <w:r w:rsidRPr="007770A7">
        <w:rPr>
          <w:b/>
          <w:bCs/>
        </w:rPr>
        <w:t>Scenario:</w:t>
      </w:r>
      <w:r w:rsidRPr="007770A7">
        <w:t xml:space="preserve"> Upon satisfactory preliminary assessment, </w:t>
      </w:r>
      <w:proofErr w:type="spellStart"/>
      <w:r w:rsidRPr="007770A7">
        <w:t>IslandRest</w:t>
      </w:r>
      <w:proofErr w:type="spellEnd"/>
      <w:r w:rsidRPr="007770A7">
        <w:t xml:space="preserve"> Hostel negotiates terms and conditions with the partner organization.</w:t>
      </w:r>
    </w:p>
    <w:p w14:paraId="22F0CCEF" w14:textId="77777777" w:rsidR="007770A7" w:rsidRPr="007770A7" w:rsidRDefault="007770A7" w:rsidP="007770A7">
      <w:pPr>
        <w:numPr>
          <w:ilvl w:val="0"/>
          <w:numId w:val="91"/>
        </w:numPr>
      </w:pPr>
      <w:r w:rsidRPr="007770A7">
        <w:rPr>
          <w:b/>
          <w:bCs/>
        </w:rPr>
        <w:t>Action:</w:t>
      </w:r>
      <w:r w:rsidRPr="007770A7">
        <w:t xml:space="preserve"> Define pricing, duration discounts, and specific service level agreements (SLAs). Establish clear responsibilities for both parties regarding accommodation management and employee well-being.</w:t>
      </w:r>
    </w:p>
    <w:p w14:paraId="0AF2BB5B" w14:textId="77777777" w:rsidR="007770A7" w:rsidRPr="007770A7" w:rsidRDefault="007770A7" w:rsidP="007770A7">
      <w:r w:rsidRPr="007770A7">
        <w:rPr>
          <w:b/>
          <w:bCs/>
        </w:rPr>
        <w:t>4. Reservation and Booking</w:t>
      </w:r>
    </w:p>
    <w:p w14:paraId="1D0A3876" w14:textId="77777777" w:rsidR="007770A7" w:rsidRPr="007770A7" w:rsidRDefault="007770A7" w:rsidP="007770A7">
      <w:pPr>
        <w:numPr>
          <w:ilvl w:val="0"/>
          <w:numId w:val="92"/>
        </w:numPr>
      </w:pPr>
      <w:r w:rsidRPr="007770A7">
        <w:rPr>
          <w:b/>
          <w:bCs/>
        </w:rPr>
        <w:t>Scenario:</w:t>
      </w:r>
      <w:r w:rsidRPr="007770A7">
        <w:t xml:space="preserve"> Employees of the partner organization begin booking accommodations at </w:t>
      </w:r>
      <w:proofErr w:type="spellStart"/>
      <w:r w:rsidRPr="007770A7">
        <w:t>IslandRest</w:t>
      </w:r>
      <w:proofErr w:type="spellEnd"/>
      <w:r w:rsidRPr="007770A7">
        <w:t xml:space="preserve"> Hostel.</w:t>
      </w:r>
    </w:p>
    <w:p w14:paraId="2C24D103" w14:textId="77777777" w:rsidR="007770A7" w:rsidRPr="007770A7" w:rsidRDefault="007770A7" w:rsidP="007770A7">
      <w:pPr>
        <w:numPr>
          <w:ilvl w:val="0"/>
          <w:numId w:val="92"/>
        </w:numPr>
      </w:pPr>
      <w:r w:rsidRPr="007770A7">
        <w:rPr>
          <w:b/>
          <w:bCs/>
        </w:rPr>
        <w:t>Action:</w:t>
      </w:r>
      <w:r w:rsidRPr="007770A7">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7770A7" w:rsidRDefault="007770A7" w:rsidP="007770A7">
      <w:r w:rsidRPr="007770A7">
        <w:rPr>
          <w:b/>
          <w:bCs/>
        </w:rPr>
        <w:t>5. Check-in and Orientation</w:t>
      </w:r>
    </w:p>
    <w:p w14:paraId="2A19F3E5" w14:textId="77777777" w:rsidR="007770A7" w:rsidRPr="007770A7" w:rsidRDefault="007770A7" w:rsidP="007770A7">
      <w:pPr>
        <w:numPr>
          <w:ilvl w:val="0"/>
          <w:numId w:val="93"/>
        </w:numPr>
      </w:pPr>
      <w:r w:rsidRPr="007770A7">
        <w:rPr>
          <w:b/>
          <w:bCs/>
        </w:rPr>
        <w:t>Scenario:</w:t>
      </w:r>
      <w:r w:rsidRPr="007770A7">
        <w:t xml:space="preserve"> Employees arrive at </w:t>
      </w:r>
      <w:proofErr w:type="spellStart"/>
      <w:r w:rsidRPr="007770A7">
        <w:t>IslandRest</w:t>
      </w:r>
      <w:proofErr w:type="spellEnd"/>
      <w:r w:rsidRPr="007770A7">
        <w:t xml:space="preserve"> Hostel for check-in.</w:t>
      </w:r>
    </w:p>
    <w:p w14:paraId="40AE64A8" w14:textId="77777777" w:rsidR="007770A7" w:rsidRPr="007770A7" w:rsidRDefault="007770A7" w:rsidP="007770A7">
      <w:pPr>
        <w:numPr>
          <w:ilvl w:val="0"/>
          <w:numId w:val="93"/>
        </w:numPr>
      </w:pPr>
      <w:r w:rsidRPr="007770A7">
        <w:rPr>
          <w:b/>
          <w:bCs/>
        </w:rPr>
        <w:t>Action:</w:t>
      </w:r>
      <w:r w:rsidRPr="007770A7">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7770A7" w:rsidRDefault="007770A7" w:rsidP="007770A7">
      <w:r w:rsidRPr="007770A7">
        <w:rPr>
          <w:b/>
          <w:bCs/>
        </w:rPr>
        <w:t>6. Accommodation and Services</w:t>
      </w:r>
    </w:p>
    <w:p w14:paraId="40DB27A2" w14:textId="77777777" w:rsidR="007770A7" w:rsidRPr="007770A7" w:rsidRDefault="007770A7" w:rsidP="007770A7">
      <w:pPr>
        <w:numPr>
          <w:ilvl w:val="0"/>
          <w:numId w:val="94"/>
        </w:numPr>
      </w:pPr>
      <w:r w:rsidRPr="007770A7">
        <w:rPr>
          <w:b/>
          <w:bCs/>
        </w:rPr>
        <w:t>Scenario:</w:t>
      </w:r>
      <w:r w:rsidRPr="007770A7">
        <w:t xml:space="preserve"> Employees settle into their designated rooms.</w:t>
      </w:r>
    </w:p>
    <w:p w14:paraId="328C59C7" w14:textId="77777777" w:rsidR="007770A7" w:rsidRPr="007770A7" w:rsidRDefault="007770A7" w:rsidP="007770A7">
      <w:pPr>
        <w:numPr>
          <w:ilvl w:val="0"/>
          <w:numId w:val="94"/>
        </w:numPr>
      </w:pPr>
      <w:r w:rsidRPr="007770A7">
        <w:rPr>
          <w:b/>
          <w:bCs/>
        </w:rPr>
        <w:t>Action:</w:t>
      </w:r>
      <w:r w:rsidRPr="007770A7">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7770A7" w:rsidRDefault="007770A7" w:rsidP="007770A7">
      <w:r w:rsidRPr="007770A7">
        <w:rPr>
          <w:b/>
          <w:bCs/>
        </w:rPr>
        <w:t>7. Ongoing Support and Feedback</w:t>
      </w:r>
    </w:p>
    <w:p w14:paraId="03A26B4C" w14:textId="77777777" w:rsidR="007770A7" w:rsidRPr="007770A7" w:rsidRDefault="007770A7" w:rsidP="007770A7">
      <w:pPr>
        <w:numPr>
          <w:ilvl w:val="0"/>
          <w:numId w:val="95"/>
        </w:numPr>
      </w:pPr>
      <w:r w:rsidRPr="007770A7">
        <w:rPr>
          <w:b/>
          <w:bCs/>
        </w:rPr>
        <w:t>Scenario:</w:t>
      </w:r>
      <w:r w:rsidRPr="007770A7">
        <w:t xml:space="preserve"> Throughout the stay, </w:t>
      </w:r>
      <w:proofErr w:type="spellStart"/>
      <w:r w:rsidRPr="007770A7">
        <w:t>IslandRest</w:t>
      </w:r>
      <w:proofErr w:type="spellEnd"/>
      <w:r w:rsidRPr="007770A7">
        <w:t xml:space="preserve"> Hostel maintains communication with the partner organization and its employees.</w:t>
      </w:r>
    </w:p>
    <w:p w14:paraId="08FAE42E" w14:textId="77777777" w:rsidR="007770A7" w:rsidRPr="007770A7" w:rsidRDefault="007770A7" w:rsidP="007770A7">
      <w:pPr>
        <w:numPr>
          <w:ilvl w:val="0"/>
          <w:numId w:val="95"/>
        </w:numPr>
      </w:pPr>
      <w:r w:rsidRPr="007770A7">
        <w:rPr>
          <w:b/>
          <w:bCs/>
        </w:rPr>
        <w:t>Action:</w:t>
      </w:r>
      <w:r w:rsidRPr="007770A7">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7770A7" w:rsidRDefault="007770A7" w:rsidP="007770A7">
      <w:r w:rsidRPr="007770A7">
        <w:rPr>
          <w:b/>
          <w:bCs/>
        </w:rPr>
        <w:t>8. Check-out and Departure</w:t>
      </w:r>
    </w:p>
    <w:p w14:paraId="3F3B2647" w14:textId="77777777" w:rsidR="007770A7" w:rsidRPr="007770A7" w:rsidRDefault="007770A7" w:rsidP="007770A7">
      <w:pPr>
        <w:numPr>
          <w:ilvl w:val="0"/>
          <w:numId w:val="96"/>
        </w:numPr>
      </w:pPr>
      <w:r w:rsidRPr="007770A7">
        <w:rPr>
          <w:b/>
          <w:bCs/>
        </w:rPr>
        <w:t>Scenario:</w:t>
      </w:r>
      <w:r w:rsidRPr="007770A7">
        <w:t xml:space="preserve"> Employees complete their stay and check out.</w:t>
      </w:r>
    </w:p>
    <w:p w14:paraId="5B385991" w14:textId="77777777" w:rsidR="007770A7" w:rsidRPr="007770A7" w:rsidRDefault="007770A7" w:rsidP="007770A7">
      <w:pPr>
        <w:numPr>
          <w:ilvl w:val="0"/>
          <w:numId w:val="96"/>
        </w:numPr>
      </w:pPr>
      <w:r w:rsidRPr="007770A7">
        <w:rPr>
          <w:b/>
          <w:bCs/>
        </w:rPr>
        <w:lastRenderedPageBreak/>
        <w:t>Action:</w:t>
      </w:r>
      <w:r w:rsidRPr="007770A7">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7770A7" w:rsidRDefault="007770A7" w:rsidP="007770A7">
      <w:r w:rsidRPr="007770A7">
        <w:rPr>
          <w:b/>
          <w:bCs/>
        </w:rPr>
        <w:t>9. Relationship Management and Future Engagements</w:t>
      </w:r>
    </w:p>
    <w:p w14:paraId="3BE578BC" w14:textId="77777777" w:rsidR="007770A7" w:rsidRPr="007770A7" w:rsidRDefault="007770A7" w:rsidP="007770A7">
      <w:pPr>
        <w:numPr>
          <w:ilvl w:val="0"/>
          <w:numId w:val="97"/>
        </w:numPr>
      </w:pPr>
      <w:r w:rsidRPr="007770A7">
        <w:rPr>
          <w:b/>
          <w:bCs/>
        </w:rPr>
        <w:t>Scenario:</w:t>
      </w:r>
      <w:r w:rsidRPr="007770A7">
        <w:t xml:space="preserve"> Post-stay, </w:t>
      </w:r>
      <w:proofErr w:type="spellStart"/>
      <w:r w:rsidRPr="007770A7">
        <w:t>IslandRest</w:t>
      </w:r>
      <w:proofErr w:type="spellEnd"/>
      <w:r w:rsidRPr="007770A7">
        <w:t xml:space="preserve"> Hostel seeks to strengthen its relationship with the partner organization.</w:t>
      </w:r>
    </w:p>
    <w:p w14:paraId="6D558B7A" w14:textId="77777777" w:rsidR="007770A7" w:rsidRPr="007770A7" w:rsidRDefault="007770A7" w:rsidP="007770A7">
      <w:pPr>
        <w:numPr>
          <w:ilvl w:val="0"/>
          <w:numId w:val="97"/>
        </w:numPr>
      </w:pPr>
      <w:r w:rsidRPr="007770A7">
        <w:rPr>
          <w:b/>
          <w:bCs/>
        </w:rPr>
        <w:t>Action:</w:t>
      </w:r>
      <w:r w:rsidRPr="007770A7">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7770A7" w:rsidRDefault="007770A7" w:rsidP="007770A7">
      <w:pPr>
        <w:rPr>
          <w:b/>
          <w:bCs/>
        </w:rPr>
      </w:pPr>
      <w:r w:rsidRPr="007770A7">
        <w:rPr>
          <w:b/>
          <w:bCs/>
        </w:rPr>
        <w:t>Conclusion</w:t>
      </w:r>
    </w:p>
    <w:p w14:paraId="4C6D8EA7" w14:textId="77777777" w:rsidR="007770A7" w:rsidRPr="007770A7" w:rsidRDefault="007770A7" w:rsidP="007770A7">
      <w:r w:rsidRPr="007770A7">
        <w:t xml:space="preserve">By implementing this comprehensive life cycle approach tailored to partner organizations, </w:t>
      </w:r>
      <w:proofErr w:type="spellStart"/>
      <w:r w:rsidRPr="007770A7">
        <w:t>IslandRest</w:t>
      </w:r>
      <w:proofErr w:type="spellEnd"/>
      <w:r w:rsidRPr="007770A7">
        <w:t xml:space="preserve"> Hostel ensures a secure, professional, and accommodating environment for corporate clients and their employees. This structured process not only enhances safety and security but also fosters trust, efficiency, and satisfaction among all stakeholders involved.</w:t>
      </w:r>
    </w:p>
    <w:p w14:paraId="01176F6C" w14:textId="77777777" w:rsidR="007770A7" w:rsidRDefault="007770A7"/>
    <w:p w14:paraId="79E2AF2E" w14:textId="77777777" w:rsidR="00BC6E62" w:rsidRDefault="00BC6E62"/>
    <w:p w14:paraId="055053AC" w14:textId="77777777" w:rsidR="00BC6E62" w:rsidRDefault="00BC6E62"/>
    <w:p w14:paraId="13463CE1" w14:textId="77777777" w:rsidR="00BC6E62" w:rsidRDefault="00BC6E62"/>
    <w:p w14:paraId="220DEA95" w14:textId="77777777" w:rsidR="00BC6E62" w:rsidRDefault="00BC6E62"/>
    <w:p w14:paraId="4495F9F6" w14:textId="77777777" w:rsidR="00BC6E62" w:rsidRDefault="00BC6E62"/>
    <w:p w14:paraId="362047B9" w14:textId="77777777" w:rsidR="00BC6E62" w:rsidRDefault="00BC6E62"/>
    <w:p w14:paraId="475032D9" w14:textId="77777777" w:rsidR="00BC6E62" w:rsidRDefault="00BC6E62"/>
    <w:p w14:paraId="36BF086F" w14:textId="77777777" w:rsidR="00BC6E62" w:rsidRDefault="00BC6E62"/>
    <w:p w14:paraId="514D39FB" w14:textId="77777777" w:rsidR="00BC6E62" w:rsidRDefault="00BC6E62"/>
    <w:p w14:paraId="5CAF123A" w14:textId="77777777" w:rsidR="00BC6E62" w:rsidRDefault="00BC6E62"/>
    <w:p w14:paraId="18943C70" w14:textId="77777777" w:rsidR="00BC6E62" w:rsidRDefault="00BC6E62"/>
    <w:p w14:paraId="22648E54" w14:textId="77777777" w:rsidR="00BC6E62" w:rsidRPr="00BC6E62" w:rsidRDefault="00BC6E62" w:rsidP="00BC6E62">
      <w:r w:rsidRPr="00BC6E62">
        <w:t xml:space="preserve">To maximize sustainability in the operations of </w:t>
      </w:r>
      <w:proofErr w:type="spellStart"/>
      <w:r w:rsidRPr="00BC6E62">
        <w:t>IslandRest</w:t>
      </w:r>
      <w:proofErr w:type="spellEnd"/>
      <w:r w:rsidRPr="00BC6E62">
        <w:t xml:space="preserve"> Hostel, several key strategies and practices can be implemented across different aspects of the business:</w:t>
      </w:r>
    </w:p>
    <w:p w14:paraId="06B4F38D" w14:textId="77777777" w:rsidR="00BC6E62" w:rsidRPr="00BC6E62" w:rsidRDefault="00BC6E62" w:rsidP="00BC6E62">
      <w:pPr>
        <w:rPr>
          <w:b/>
          <w:bCs/>
        </w:rPr>
      </w:pPr>
      <w:r w:rsidRPr="00BC6E62">
        <w:rPr>
          <w:b/>
          <w:bCs/>
        </w:rPr>
        <w:t>Energy Efficiency and Resource Management</w:t>
      </w:r>
    </w:p>
    <w:p w14:paraId="66F02330" w14:textId="77777777" w:rsidR="00BC6E62" w:rsidRPr="00BC6E62" w:rsidRDefault="00BC6E62" w:rsidP="00BC6E62">
      <w:r w:rsidRPr="00BC6E62">
        <w:rPr>
          <w:b/>
          <w:bCs/>
        </w:rPr>
        <w:t>1. Renewable Energy Integration</w:t>
      </w:r>
    </w:p>
    <w:p w14:paraId="2582E6C5" w14:textId="77777777" w:rsidR="00BC6E62" w:rsidRPr="00BC6E62" w:rsidRDefault="00BC6E62" w:rsidP="00BC6E62">
      <w:pPr>
        <w:numPr>
          <w:ilvl w:val="0"/>
          <w:numId w:val="98"/>
        </w:numPr>
      </w:pPr>
      <w:r w:rsidRPr="00BC6E62">
        <w:rPr>
          <w:b/>
          <w:bCs/>
        </w:rPr>
        <w:t>Strategy:</w:t>
      </w:r>
      <w:r w:rsidRPr="00BC6E62">
        <w:t xml:space="preserve"> Install solar panels or utilize other renewable energy sources to reduce reliance on conventional energy.</w:t>
      </w:r>
    </w:p>
    <w:p w14:paraId="29DBD07C" w14:textId="77777777" w:rsidR="00BC6E62" w:rsidRPr="00BC6E62" w:rsidRDefault="00BC6E62" w:rsidP="00BC6E62">
      <w:pPr>
        <w:numPr>
          <w:ilvl w:val="0"/>
          <w:numId w:val="98"/>
        </w:numPr>
      </w:pPr>
      <w:r w:rsidRPr="00BC6E62">
        <w:rPr>
          <w:b/>
          <w:bCs/>
        </w:rPr>
        <w:lastRenderedPageBreak/>
        <w:t>Benefits:</w:t>
      </w:r>
      <w:r w:rsidRPr="00BC6E62">
        <w:t xml:space="preserve"> Lower carbon footprint, reduced utility costs, and enhanced resilience to power outages.</w:t>
      </w:r>
    </w:p>
    <w:p w14:paraId="70D9F25F" w14:textId="77777777" w:rsidR="00BC6E62" w:rsidRPr="00BC6E62" w:rsidRDefault="00BC6E62" w:rsidP="00BC6E62">
      <w:r w:rsidRPr="00BC6E62">
        <w:rPr>
          <w:b/>
          <w:bCs/>
        </w:rPr>
        <w:t>2. Energy-Efficient Appliances and Fixtures</w:t>
      </w:r>
    </w:p>
    <w:p w14:paraId="743411BB" w14:textId="77777777" w:rsidR="00BC6E62" w:rsidRPr="00BC6E62" w:rsidRDefault="00BC6E62" w:rsidP="00BC6E62">
      <w:pPr>
        <w:numPr>
          <w:ilvl w:val="0"/>
          <w:numId w:val="99"/>
        </w:numPr>
      </w:pPr>
      <w:r w:rsidRPr="00BC6E62">
        <w:rPr>
          <w:b/>
          <w:bCs/>
        </w:rPr>
        <w:t>Strategy:</w:t>
      </w:r>
      <w:r w:rsidRPr="00BC6E62">
        <w:t xml:space="preserve"> Use energy-efficient lighting, HVAC systems, and appliances throughout the hostel.</w:t>
      </w:r>
    </w:p>
    <w:p w14:paraId="0C993071" w14:textId="77777777" w:rsidR="00BC6E62" w:rsidRPr="00BC6E62" w:rsidRDefault="00BC6E62" w:rsidP="00BC6E62">
      <w:pPr>
        <w:numPr>
          <w:ilvl w:val="0"/>
          <w:numId w:val="99"/>
        </w:numPr>
      </w:pPr>
      <w:r w:rsidRPr="00BC6E62">
        <w:rPr>
          <w:b/>
          <w:bCs/>
        </w:rPr>
        <w:t>Benefits:</w:t>
      </w:r>
      <w:r w:rsidRPr="00BC6E62">
        <w:t xml:space="preserve"> Decreased energy consumption, cost savings, and reduced environmental impact.</w:t>
      </w:r>
    </w:p>
    <w:p w14:paraId="6BE41C1D" w14:textId="77777777" w:rsidR="00BC6E62" w:rsidRPr="00BC6E62" w:rsidRDefault="00BC6E62" w:rsidP="00BC6E62">
      <w:r w:rsidRPr="00BC6E62">
        <w:rPr>
          <w:b/>
          <w:bCs/>
        </w:rPr>
        <w:t>3. Water Conservation</w:t>
      </w:r>
    </w:p>
    <w:p w14:paraId="2917862A" w14:textId="77777777" w:rsidR="00BC6E62" w:rsidRPr="00BC6E62" w:rsidRDefault="00BC6E62" w:rsidP="00BC6E62">
      <w:pPr>
        <w:numPr>
          <w:ilvl w:val="0"/>
          <w:numId w:val="100"/>
        </w:numPr>
      </w:pPr>
      <w:r w:rsidRPr="00BC6E62">
        <w:rPr>
          <w:b/>
          <w:bCs/>
        </w:rPr>
        <w:t>Strategy:</w:t>
      </w:r>
      <w:r w:rsidRPr="00BC6E62">
        <w:t xml:space="preserve"> Implement water-saving fixtures and practices such as low-flow toilets and faucets.</w:t>
      </w:r>
    </w:p>
    <w:p w14:paraId="0682B607" w14:textId="77777777" w:rsidR="00BC6E62" w:rsidRPr="00BC6E62" w:rsidRDefault="00BC6E62" w:rsidP="00BC6E62">
      <w:pPr>
        <w:numPr>
          <w:ilvl w:val="0"/>
          <w:numId w:val="100"/>
        </w:numPr>
      </w:pPr>
      <w:r w:rsidRPr="00BC6E62">
        <w:rPr>
          <w:b/>
          <w:bCs/>
        </w:rPr>
        <w:t>Benefits:</w:t>
      </w:r>
      <w:r w:rsidRPr="00BC6E62">
        <w:t xml:space="preserve"> Conservation of water resources, lower utility bills, and reduced strain on local water supply.</w:t>
      </w:r>
    </w:p>
    <w:p w14:paraId="5F8DE9EE" w14:textId="77777777" w:rsidR="00BC6E62" w:rsidRPr="00BC6E62" w:rsidRDefault="00BC6E62" w:rsidP="00BC6E62">
      <w:pPr>
        <w:rPr>
          <w:b/>
          <w:bCs/>
        </w:rPr>
      </w:pPr>
      <w:r w:rsidRPr="00BC6E62">
        <w:rPr>
          <w:b/>
          <w:bCs/>
        </w:rPr>
        <w:t>Waste Management and Recycling</w:t>
      </w:r>
    </w:p>
    <w:p w14:paraId="625442EC" w14:textId="77777777" w:rsidR="00BC6E62" w:rsidRPr="00BC6E62" w:rsidRDefault="00BC6E62" w:rsidP="00BC6E62">
      <w:r w:rsidRPr="00BC6E62">
        <w:rPr>
          <w:b/>
          <w:bCs/>
        </w:rPr>
        <w:t>4. Waste Reduction Initiatives</w:t>
      </w:r>
    </w:p>
    <w:p w14:paraId="5598546A" w14:textId="77777777" w:rsidR="00BC6E62" w:rsidRPr="00BC6E62" w:rsidRDefault="00BC6E62" w:rsidP="00BC6E62">
      <w:pPr>
        <w:numPr>
          <w:ilvl w:val="0"/>
          <w:numId w:val="101"/>
        </w:numPr>
      </w:pPr>
      <w:r w:rsidRPr="00BC6E62">
        <w:rPr>
          <w:b/>
          <w:bCs/>
        </w:rPr>
        <w:t>Strategy:</w:t>
      </w:r>
      <w:r w:rsidRPr="00BC6E62">
        <w:t xml:space="preserve"> Implement waste reduction policies and practices, including composting organic waste and minimizing single-use plastics.</w:t>
      </w:r>
    </w:p>
    <w:p w14:paraId="4FEB49F0" w14:textId="77777777" w:rsidR="00BC6E62" w:rsidRPr="00BC6E62" w:rsidRDefault="00BC6E62" w:rsidP="00BC6E62">
      <w:pPr>
        <w:numPr>
          <w:ilvl w:val="0"/>
          <w:numId w:val="101"/>
        </w:numPr>
      </w:pPr>
      <w:r w:rsidRPr="00BC6E62">
        <w:rPr>
          <w:b/>
          <w:bCs/>
        </w:rPr>
        <w:t>Benefits:</w:t>
      </w:r>
      <w:r w:rsidRPr="00BC6E62">
        <w:t xml:space="preserve"> Decreased landfill waste, improved waste diversion rates, and enhanced environmental stewardship.</w:t>
      </w:r>
    </w:p>
    <w:p w14:paraId="10805774" w14:textId="77777777" w:rsidR="00BC6E62" w:rsidRPr="00BC6E62" w:rsidRDefault="00BC6E62" w:rsidP="00BC6E62">
      <w:r w:rsidRPr="00BC6E62">
        <w:rPr>
          <w:b/>
          <w:bCs/>
        </w:rPr>
        <w:t>5. Recycling Programs</w:t>
      </w:r>
    </w:p>
    <w:p w14:paraId="26A7B9C2" w14:textId="77777777" w:rsidR="00BC6E62" w:rsidRPr="00BC6E62" w:rsidRDefault="00BC6E62" w:rsidP="00BC6E62">
      <w:pPr>
        <w:numPr>
          <w:ilvl w:val="0"/>
          <w:numId w:val="102"/>
        </w:numPr>
      </w:pPr>
      <w:r w:rsidRPr="00BC6E62">
        <w:rPr>
          <w:b/>
          <w:bCs/>
        </w:rPr>
        <w:t>Strategy:</w:t>
      </w:r>
      <w:r w:rsidRPr="00BC6E62">
        <w:t xml:space="preserve"> Establish comprehensive recycling programs for paper, plastic, glass, and metal within the hostel.</w:t>
      </w:r>
    </w:p>
    <w:p w14:paraId="0B8E1F4C" w14:textId="77777777" w:rsidR="00BC6E62" w:rsidRPr="00BC6E62" w:rsidRDefault="00BC6E62" w:rsidP="00BC6E62">
      <w:pPr>
        <w:numPr>
          <w:ilvl w:val="0"/>
          <w:numId w:val="102"/>
        </w:numPr>
      </w:pPr>
      <w:r w:rsidRPr="00BC6E62">
        <w:rPr>
          <w:b/>
          <w:bCs/>
        </w:rPr>
        <w:t>Benefits:</w:t>
      </w:r>
      <w:r w:rsidRPr="00BC6E62">
        <w:t xml:space="preserve"> Promote a circular economy, conserve natural resources, and reduce overall environmental impact.</w:t>
      </w:r>
    </w:p>
    <w:p w14:paraId="66535596" w14:textId="77777777" w:rsidR="00BC6E62" w:rsidRPr="00BC6E62" w:rsidRDefault="00BC6E62" w:rsidP="00BC6E62">
      <w:pPr>
        <w:rPr>
          <w:b/>
          <w:bCs/>
        </w:rPr>
      </w:pPr>
      <w:r w:rsidRPr="00BC6E62">
        <w:rPr>
          <w:b/>
          <w:bCs/>
        </w:rPr>
        <w:t>Sustainable Procurement and Operations</w:t>
      </w:r>
    </w:p>
    <w:p w14:paraId="2607576D" w14:textId="77777777" w:rsidR="00BC6E62" w:rsidRPr="00BC6E62" w:rsidRDefault="00BC6E62" w:rsidP="00BC6E62">
      <w:r w:rsidRPr="00BC6E62">
        <w:rPr>
          <w:b/>
          <w:bCs/>
        </w:rPr>
        <w:t>6. Sustainable Sourcing</w:t>
      </w:r>
    </w:p>
    <w:p w14:paraId="02B1B4B6" w14:textId="77777777" w:rsidR="00BC6E62" w:rsidRPr="00BC6E62" w:rsidRDefault="00BC6E62" w:rsidP="00BC6E62">
      <w:pPr>
        <w:numPr>
          <w:ilvl w:val="0"/>
          <w:numId w:val="103"/>
        </w:numPr>
      </w:pPr>
      <w:r w:rsidRPr="00BC6E62">
        <w:rPr>
          <w:b/>
          <w:bCs/>
        </w:rPr>
        <w:t>Strategy:</w:t>
      </w:r>
      <w:r w:rsidRPr="00BC6E62">
        <w:t xml:space="preserve"> Source locally-produced goods and services where feasible, prioritizing suppliers with strong environmental and social responsibility practices.</w:t>
      </w:r>
    </w:p>
    <w:p w14:paraId="766E61DC" w14:textId="77777777" w:rsidR="00BC6E62" w:rsidRPr="00BC6E62" w:rsidRDefault="00BC6E62" w:rsidP="00BC6E62">
      <w:pPr>
        <w:numPr>
          <w:ilvl w:val="0"/>
          <w:numId w:val="103"/>
        </w:numPr>
      </w:pPr>
      <w:r w:rsidRPr="00BC6E62">
        <w:rPr>
          <w:b/>
          <w:bCs/>
        </w:rPr>
        <w:t>Benefits:</w:t>
      </w:r>
      <w:r w:rsidRPr="00BC6E62">
        <w:t xml:space="preserve"> Support local economies, reduce transportation emissions, and ensure ethical sourcing practices.</w:t>
      </w:r>
    </w:p>
    <w:p w14:paraId="03AD3A86" w14:textId="77777777" w:rsidR="00BC6E62" w:rsidRPr="00BC6E62" w:rsidRDefault="00BC6E62" w:rsidP="00BC6E62">
      <w:r w:rsidRPr="00BC6E62">
        <w:rPr>
          <w:b/>
          <w:bCs/>
        </w:rPr>
        <w:t>7. Green Cleaning and Maintenance</w:t>
      </w:r>
    </w:p>
    <w:p w14:paraId="27AAEBFD" w14:textId="77777777" w:rsidR="00BC6E62" w:rsidRPr="00BC6E62" w:rsidRDefault="00BC6E62" w:rsidP="00BC6E62">
      <w:pPr>
        <w:numPr>
          <w:ilvl w:val="0"/>
          <w:numId w:val="104"/>
        </w:numPr>
      </w:pPr>
      <w:r w:rsidRPr="00BC6E62">
        <w:rPr>
          <w:b/>
          <w:bCs/>
        </w:rPr>
        <w:t>Strategy:</w:t>
      </w:r>
      <w:r w:rsidRPr="00BC6E62">
        <w:t xml:space="preserve"> Use eco-friendly cleaning products and practices that minimize environmental impact.</w:t>
      </w:r>
    </w:p>
    <w:p w14:paraId="632C236C" w14:textId="77777777" w:rsidR="00BC6E62" w:rsidRPr="00BC6E62" w:rsidRDefault="00BC6E62" w:rsidP="00BC6E62">
      <w:pPr>
        <w:numPr>
          <w:ilvl w:val="0"/>
          <w:numId w:val="104"/>
        </w:numPr>
      </w:pPr>
      <w:r w:rsidRPr="00BC6E62">
        <w:rPr>
          <w:b/>
          <w:bCs/>
        </w:rPr>
        <w:t>Benefits:</w:t>
      </w:r>
      <w:r w:rsidRPr="00BC6E62">
        <w:t xml:space="preserve"> Improve indoor air quality, reduce chemical exposure, and support a healthier environment for guests and staff.</w:t>
      </w:r>
    </w:p>
    <w:p w14:paraId="2F57D042" w14:textId="77777777" w:rsidR="00BC6E62" w:rsidRPr="00BC6E62" w:rsidRDefault="00BC6E62" w:rsidP="00BC6E62">
      <w:pPr>
        <w:rPr>
          <w:b/>
          <w:bCs/>
        </w:rPr>
      </w:pPr>
      <w:r w:rsidRPr="00BC6E62">
        <w:rPr>
          <w:b/>
          <w:bCs/>
        </w:rPr>
        <w:t>Community Engagement and Education</w:t>
      </w:r>
    </w:p>
    <w:p w14:paraId="56DD4EA4" w14:textId="77777777" w:rsidR="00BC6E62" w:rsidRPr="00BC6E62" w:rsidRDefault="00BC6E62" w:rsidP="00BC6E62">
      <w:r w:rsidRPr="00BC6E62">
        <w:rPr>
          <w:b/>
          <w:bCs/>
        </w:rPr>
        <w:t>8. Stakeholder Engagement</w:t>
      </w:r>
    </w:p>
    <w:p w14:paraId="031EBB2E" w14:textId="77777777" w:rsidR="00BC6E62" w:rsidRPr="00BC6E62" w:rsidRDefault="00BC6E62" w:rsidP="00BC6E62">
      <w:pPr>
        <w:numPr>
          <w:ilvl w:val="0"/>
          <w:numId w:val="105"/>
        </w:numPr>
      </w:pPr>
      <w:r w:rsidRPr="00BC6E62">
        <w:rPr>
          <w:b/>
          <w:bCs/>
        </w:rPr>
        <w:lastRenderedPageBreak/>
        <w:t>Strategy:</w:t>
      </w:r>
      <w:r w:rsidRPr="00BC6E62">
        <w:t xml:space="preserve"> Engage with guests, employees, and local community members on sustainability initiatives and best practices.</w:t>
      </w:r>
    </w:p>
    <w:p w14:paraId="4CFF7FC5" w14:textId="77777777" w:rsidR="00BC6E62" w:rsidRPr="00BC6E62" w:rsidRDefault="00BC6E62" w:rsidP="00BC6E62">
      <w:pPr>
        <w:numPr>
          <w:ilvl w:val="0"/>
          <w:numId w:val="105"/>
        </w:numPr>
      </w:pPr>
      <w:r w:rsidRPr="00BC6E62">
        <w:rPr>
          <w:b/>
          <w:bCs/>
        </w:rPr>
        <w:t>Benefits:</w:t>
      </w:r>
      <w:r w:rsidRPr="00BC6E62">
        <w:t xml:space="preserve"> Foster a sense of environmental responsibility, build community relationships, and garner support for sustainable efforts.</w:t>
      </w:r>
    </w:p>
    <w:p w14:paraId="00D57AEB" w14:textId="77777777" w:rsidR="00BC6E62" w:rsidRPr="00BC6E62" w:rsidRDefault="00BC6E62" w:rsidP="00BC6E62">
      <w:r w:rsidRPr="00BC6E62">
        <w:rPr>
          <w:b/>
          <w:bCs/>
        </w:rPr>
        <w:t>9. Sustainability Education</w:t>
      </w:r>
    </w:p>
    <w:p w14:paraId="18D94564" w14:textId="77777777" w:rsidR="00BC6E62" w:rsidRPr="00BC6E62" w:rsidRDefault="00BC6E62" w:rsidP="00BC6E62">
      <w:pPr>
        <w:numPr>
          <w:ilvl w:val="0"/>
          <w:numId w:val="106"/>
        </w:numPr>
      </w:pPr>
      <w:r w:rsidRPr="00BC6E62">
        <w:rPr>
          <w:b/>
          <w:bCs/>
        </w:rPr>
        <w:t>Strategy:</w:t>
      </w:r>
      <w:r w:rsidRPr="00BC6E62">
        <w:t xml:space="preserve"> Provide educational materials and workshops for guests and staff on sustainability practices and their importance.</w:t>
      </w:r>
    </w:p>
    <w:p w14:paraId="6247D3C3" w14:textId="77777777" w:rsidR="00BC6E62" w:rsidRPr="00BC6E62" w:rsidRDefault="00BC6E62" w:rsidP="00BC6E62">
      <w:pPr>
        <w:numPr>
          <w:ilvl w:val="0"/>
          <w:numId w:val="106"/>
        </w:numPr>
      </w:pPr>
      <w:r w:rsidRPr="00BC6E62">
        <w:rPr>
          <w:b/>
          <w:bCs/>
        </w:rPr>
        <w:t>Benefits:</w:t>
      </w:r>
      <w:r w:rsidRPr="00BC6E62">
        <w:t xml:space="preserve"> Raise awareness, empower </w:t>
      </w:r>
      <w:proofErr w:type="spellStart"/>
      <w:r w:rsidRPr="00BC6E62">
        <w:t>behavior</w:t>
      </w:r>
      <w:proofErr w:type="spellEnd"/>
      <w:r w:rsidRPr="00BC6E62">
        <w:t xml:space="preserve"> change, and cultivate a culture of sustainability within the hostel and beyond.</w:t>
      </w:r>
    </w:p>
    <w:p w14:paraId="7893BB49" w14:textId="77777777" w:rsidR="00BC6E62" w:rsidRPr="00BC6E62" w:rsidRDefault="00BC6E62" w:rsidP="00BC6E62">
      <w:pPr>
        <w:rPr>
          <w:b/>
          <w:bCs/>
        </w:rPr>
      </w:pPr>
      <w:r w:rsidRPr="00BC6E62">
        <w:rPr>
          <w:b/>
          <w:bCs/>
        </w:rPr>
        <w:t>Monitoring and Continuous Improvement</w:t>
      </w:r>
    </w:p>
    <w:p w14:paraId="5684E724" w14:textId="77777777" w:rsidR="00BC6E62" w:rsidRPr="00BC6E62" w:rsidRDefault="00BC6E62" w:rsidP="00BC6E62">
      <w:r w:rsidRPr="00BC6E62">
        <w:rPr>
          <w:b/>
          <w:bCs/>
        </w:rPr>
        <w:t>10. Performance Monitoring</w:t>
      </w:r>
    </w:p>
    <w:p w14:paraId="43A4213A" w14:textId="77777777" w:rsidR="00BC6E62" w:rsidRPr="00BC6E62" w:rsidRDefault="00BC6E62" w:rsidP="00BC6E62">
      <w:pPr>
        <w:numPr>
          <w:ilvl w:val="0"/>
          <w:numId w:val="107"/>
        </w:numPr>
      </w:pPr>
      <w:r w:rsidRPr="00BC6E62">
        <w:rPr>
          <w:b/>
          <w:bCs/>
        </w:rPr>
        <w:t>Strategy:</w:t>
      </w:r>
      <w:r w:rsidRPr="00BC6E62">
        <w:t xml:space="preserve"> Regularly monitor energy and water usage, waste generation, and other sustainability metrics.</w:t>
      </w:r>
    </w:p>
    <w:p w14:paraId="0A9B7D0C" w14:textId="77777777" w:rsidR="00BC6E62" w:rsidRPr="00BC6E62" w:rsidRDefault="00BC6E62" w:rsidP="00BC6E62">
      <w:pPr>
        <w:numPr>
          <w:ilvl w:val="0"/>
          <w:numId w:val="107"/>
        </w:numPr>
      </w:pPr>
      <w:r w:rsidRPr="00BC6E62">
        <w:rPr>
          <w:b/>
          <w:bCs/>
        </w:rPr>
        <w:t>Benefits:</w:t>
      </w:r>
      <w:r w:rsidRPr="00BC6E62">
        <w:t xml:space="preserve"> Identify areas for improvement, track progress towards sustainability goals, and optimize resource efficiency over time.</w:t>
      </w:r>
    </w:p>
    <w:p w14:paraId="0A18FA12" w14:textId="77777777" w:rsidR="00BC6E62" w:rsidRPr="00BC6E62" w:rsidRDefault="00BC6E62" w:rsidP="00BC6E62">
      <w:pPr>
        <w:rPr>
          <w:b/>
          <w:bCs/>
        </w:rPr>
      </w:pPr>
      <w:r w:rsidRPr="00BC6E62">
        <w:rPr>
          <w:b/>
          <w:bCs/>
        </w:rPr>
        <w:t>Conclusion</w:t>
      </w:r>
    </w:p>
    <w:p w14:paraId="7B3E4DAA" w14:textId="77777777" w:rsidR="00BC6E62" w:rsidRPr="00BC6E62" w:rsidRDefault="00BC6E62" w:rsidP="00BC6E62">
      <w:r w:rsidRPr="00BC6E62">
        <w:t xml:space="preserve">By integrating these sustainability strategies into its operations, </w:t>
      </w:r>
      <w:proofErr w:type="spellStart"/>
      <w:r w:rsidRPr="00BC6E62">
        <w:t>IslandRest</w:t>
      </w:r>
      <w:proofErr w:type="spellEnd"/>
      <w:r w:rsidRPr="00BC6E62">
        <w:t xml:space="preserve">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Default="00BC6E62"/>
    <w:p w14:paraId="6159F2C8" w14:textId="77777777" w:rsidR="00BC6E62" w:rsidRDefault="00BC6E62"/>
    <w:p w14:paraId="3B98D4FF" w14:textId="77777777" w:rsidR="00BC6E62" w:rsidRDefault="00BC6E62"/>
    <w:p w14:paraId="181994CB" w14:textId="77777777" w:rsidR="0017714B" w:rsidRDefault="0017714B"/>
    <w:p w14:paraId="1D6D53F5" w14:textId="77777777" w:rsidR="0017714B" w:rsidRDefault="0017714B"/>
    <w:p w14:paraId="0F4254FD" w14:textId="77777777" w:rsidR="0017714B" w:rsidRDefault="0017714B"/>
    <w:p w14:paraId="20C4AF0B" w14:textId="77777777" w:rsidR="0017714B" w:rsidRDefault="0017714B"/>
    <w:p w14:paraId="11766C45" w14:textId="77777777" w:rsidR="0017714B" w:rsidRDefault="0017714B"/>
    <w:p w14:paraId="16D2873D" w14:textId="77777777" w:rsidR="0017714B" w:rsidRDefault="0017714B"/>
    <w:p w14:paraId="435F8897" w14:textId="77777777" w:rsidR="0017714B" w:rsidRDefault="0017714B"/>
    <w:p w14:paraId="51A9BBCF" w14:textId="77777777" w:rsidR="0017714B" w:rsidRPr="0017714B" w:rsidRDefault="0017714B" w:rsidP="0017714B">
      <w:pPr>
        <w:rPr>
          <w:b/>
          <w:bCs/>
        </w:rPr>
      </w:pPr>
      <w:r w:rsidRPr="0017714B">
        <w:rPr>
          <w:b/>
          <w:bCs/>
        </w:rPr>
        <w:t>Identifying the Beachhead Market</w:t>
      </w:r>
    </w:p>
    <w:p w14:paraId="7796E7F6" w14:textId="77777777" w:rsidR="0017714B" w:rsidRPr="0017714B" w:rsidRDefault="0017714B" w:rsidP="0017714B">
      <w:pPr>
        <w:numPr>
          <w:ilvl w:val="0"/>
          <w:numId w:val="108"/>
        </w:numPr>
      </w:pPr>
      <w:r w:rsidRPr="0017714B">
        <w:rPr>
          <w:b/>
          <w:bCs/>
        </w:rPr>
        <w:t>Segmentation and Targeting:</w:t>
      </w:r>
    </w:p>
    <w:p w14:paraId="734DBA8E" w14:textId="77777777" w:rsidR="0017714B" w:rsidRPr="0017714B" w:rsidRDefault="0017714B" w:rsidP="0017714B">
      <w:pPr>
        <w:numPr>
          <w:ilvl w:val="1"/>
          <w:numId w:val="108"/>
        </w:numPr>
      </w:pPr>
      <w:r w:rsidRPr="0017714B">
        <w:rPr>
          <w:b/>
          <w:bCs/>
        </w:rPr>
        <w:lastRenderedPageBreak/>
        <w:t>Local Professionals:</w:t>
      </w:r>
      <w:r w:rsidRPr="0017714B">
        <w:t xml:space="preserve"> Targeting professionals who commute daily from Lagos mainland to Lagos Island for work, especially those facing housing challenges or seeking affordable accommodations.</w:t>
      </w:r>
    </w:p>
    <w:p w14:paraId="07FAD2E6" w14:textId="77777777" w:rsidR="0017714B" w:rsidRPr="0017714B" w:rsidRDefault="0017714B" w:rsidP="0017714B">
      <w:pPr>
        <w:numPr>
          <w:ilvl w:val="1"/>
          <w:numId w:val="108"/>
        </w:numPr>
      </w:pPr>
      <w:r w:rsidRPr="0017714B">
        <w:rPr>
          <w:b/>
          <w:bCs/>
        </w:rPr>
        <w:t>Corporate Clients:</w:t>
      </w:r>
      <w:r w:rsidRPr="0017714B">
        <w:t xml:space="preserve"> Focusing on companies with employees who frequently travel between the mainland and island, offering corporate packages for extended stays.</w:t>
      </w:r>
    </w:p>
    <w:p w14:paraId="3C797807" w14:textId="77777777" w:rsidR="0017714B" w:rsidRPr="0017714B" w:rsidRDefault="0017714B" w:rsidP="0017714B">
      <w:pPr>
        <w:numPr>
          <w:ilvl w:val="0"/>
          <w:numId w:val="108"/>
        </w:numPr>
      </w:pPr>
      <w:r w:rsidRPr="0017714B">
        <w:rPr>
          <w:b/>
          <w:bCs/>
        </w:rPr>
        <w:t>Geographical Focus:</w:t>
      </w:r>
    </w:p>
    <w:p w14:paraId="1AFE8068" w14:textId="77777777" w:rsidR="0017714B" w:rsidRPr="0017714B" w:rsidRDefault="0017714B" w:rsidP="0017714B">
      <w:pPr>
        <w:numPr>
          <w:ilvl w:val="1"/>
          <w:numId w:val="108"/>
        </w:numPr>
      </w:pPr>
      <w:r w:rsidRPr="0017714B">
        <w:rPr>
          <w:b/>
          <w:bCs/>
        </w:rPr>
        <w:t>Lagos Island:</w:t>
      </w:r>
      <w:r w:rsidRPr="0017714B">
        <w:t xml:space="preserve"> Concentrating on areas with high business activity and commuting traffic, such as Victoria Island and Ikoyi, where demand for convenient and affordable accommodations is high.</w:t>
      </w:r>
    </w:p>
    <w:p w14:paraId="3090E3C8" w14:textId="77777777" w:rsidR="0017714B" w:rsidRPr="0017714B" w:rsidRDefault="0017714B" w:rsidP="0017714B">
      <w:pPr>
        <w:rPr>
          <w:b/>
          <w:bCs/>
        </w:rPr>
      </w:pPr>
      <w:r w:rsidRPr="0017714B">
        <w:rPr>
          <w:b/>
          <w:bCs/>
        </w:rPr>
        <w:t>Strategies to Penetrate the Beachhead Market</w:t>
      </w:r>
    </w:p>
    <w:p w14:paraId="417F4CDE" w14:textId="77777777" w:rsidR="0017714B" w:rsidRPr="0017714B" w:rsidRDefault="0017714B" w:rsidP="0017714B">
      <w:pPr>
        <w:numPr>
          <w:ilvl w:val="0"/>
          <w:numId w:val="109"/>
        </w:numPr>
      </w:pPr>
      <w:r w:rsidRPr="0017714B">
        <w:rPr>
          <w:b/>
          <w:bCs/>
        </w:rPr>
        <w:t>Value Proposition Differentiation:</w:t>
      </w:r>
    </w:p>
    <w:p w14:paraId="4BB4B8FD" w14:textId="77777777" w:rsidR="0017714B" w:rsidRPr="0017714B" w:rsidRDefault="0017714B" w:rsidP="0017714B">
      <w:pPr>
        <w:numPr>
          <w:ilvl w:val="1"/>
          <w:numId w:val="109"/>
        </w:numPr>
      </w:pPr>
      <w:r w:rsidRPr="0017714B">
        <w:rPr>
          <w:b/>
          <w:bCs/>
        </w:rPr>
        <w:t>Convenience and Affordability:</w:t>
      </w:r>
      <w:r w:rsidRPr="0017714B">
        <w:t xml:space="preserve"> Highlighting the hostel's proximity to business districts on Lagos Island, offering competitive pricing compared to traditional accommodations like hotels.</w:t>
      </w:r>
    </w:p>
    <w:p w14:paraId="6F29A1AA" w14:textId="77777777" w:rsidR="0017714B" w:rsidRPr="0017714B" w:rsidRDefault="0017714B" w:rsidP="0017714B">
      <w:pPr>
        <w:numPr>
          <w:ilvl w:val="1"/>
          <w:numId w:val="109"/>
        </w:numPr>
      </w:pPr>
      <w:r w:rsidRPr="0017714B">
        <w:rPr>
          <w:b/>
          <w:bCs/>
        </w:rPr>
        <w:t>Security and Amenities:</w:t>
      </w:r>
      <w:r w:rsidRPr="0017714B">
        <w:t xml:space="preserve"> Emphasizing secure and comfortable lodging with amenities like on-site dining, workspace, and reliable internet access.</w:t>
      </w:r>
    </w:p>
    <w:p w14:paraId="2B2BFC35" w14:textId="77777777" w:rsidR="0017714B" w:rsidRPr="0017714B" w:rsidRDefault="0017714B" w:rsidP="0017714B">
      <w:pPr>
        <w:numPr>
          <w:ilvl w:val="0"/>
          <w:numId w:val="109"/>
        </w:numPr>
      </w:pPr>
      <w:r w:rsidRPr="0017714B">
        <w:rPr>
          <w:b/>
          <w:bCs/>
        </w:rPr>
        <w:t>Partnership and Networking:</w:t>
      </w:r>
    </w:p>
    <w:p w14:paraId="5177440F" w14:textId="77777777" w:rsidR="0017714B" w:rsidRPr="0017714B" w:rsidRDefault="0017714B" w:rsidP="0017714B">
      <w:pPr>
        <w:numPr>
          <w:ilvl w:val="1"/>
          <w:numId w:val="109"/>
        </w:numPr>
      </w:pPr>
      <w:r w:rsidRPr="0017714B">
        <w:rPr>
          <w:b/>
          <w:bCs/>
        </w:rPr>
        <w:t>Corporate Partnerships:</w:t>
      </w:r>
      <w:r w:rsidRPr="0017714B">
        <w:t xml:space="preserve"> Forming alliances with local businesses and corporations to provide exclusive accommodation solutions for their employees, ensuring steady occupancy and revenue.</w:t>
      </w:r>
    </w:p>
    <w:p w14:paraId="677AE63D" w14:textId="77777777" w:rsidR="0017714B" w:rsidRPr="0017714B" w:rsidRDefault="0017714B" w:rsidP="0017714B">
      <w:pPr>
        <w:numPr>
          <w:ilvl w:val="1"/>
          <w:numId w:val="109"/>
        </w:numPr>
      </w:pPr>
      <w:r w:rsidRPr="0017714B">
        <w:rPr>
          <w:b/>
          <w:bCs/>
        </w:rPr>
        <w:t>Community Engagement:</w:t>
      </w:r>
      <w:r w:rsidRPr="0017714B">
        <w:t xml:space="preserve"> Engaging with local chambers of commerce, business associations, and networking events to promote services and build credibility.</w:t>
      </w:r>
    </w:p>
    <w:p w14:paraId="70DF967D" w14:textId="77777777" w:rsidR="0017714B" w:rsidRPr="0017714B" w:rsidRDefault="0017714B" w:rsidP="0017714B">
      <w:pPr>
        <w:rPr>
          <w:b/>
          <w:bCs/>
        </w:rPr>
      </w:pPr>
      <w:r w:rsidRPr="0017714B">
        <w:rPr>
          <w:b/>
          <w:bCs/>
        </w:rPr>
        <w:t>Market Penetration and Expansion</w:t>
      </w:r>
    </w:p>
    <w:p w14:paraId="4C9D1B91" w14:textId="77777777" w:rsidR="0017714B" w:rsidRPr="0017714B" w:rsidRDefault="0017714B" w:rsidP="0017714B">
      <w:pPr>
        <w:numPr>
          <w:ilvl w:val="0"/>
          <w:numId w:val="110"/>
        </w:numPr>
      </w:pPr>
      <w:r w:rsidRPr="0017714B">
        <w:rPr>
          <w:b/>
          <w:bCs/>
        </w:rPr>
        <w:t>Initial Customer Acquisition:</w:t>
      </w:r>
    </w:p>
    <w:p w14:paraId="423761B7" w14:textId="77777777" w:rsidR="0017714B" w:rsidRPr="0017714B" w:rsidRDefault="0017714B" w:rsidP="0017714B">
      <w:pPr>
        <w:numPr>
          <w:ilvl w:val="1"/>
          <w:numId w:val="110"/>
        </w:numPr>
      </w:pPr>
      <w:r w:rsidRPr="0017714B">
        <w:t>Conducting targeted marketing campaigns through digital channels, local publications, and networking events to attract early adopters and corporate clients.</w:t>
      </w:r>
    </w:p>
    <w:p w14:paraId="61AC93BA" w14:textId="77777777" w:rsidR="0017714B" w:rsidRPr="0017714B" w:rsidRDefault="0017714B" w:rsidP="0017714B">
      <w:pPr>
        <w:numPr>
          <w:ilvl w:val="1"/>
          <w:numId w:val="110"/>
        </w:numPr>
      </w:pPr>
      <w:r w:rsidRPr="0017714B">
        <w:t>Offering promotional rates, referral incentives, and packages tailored to meet the needs of commuting professionals.</w:t>
      </w:r>
    </w:p>
    <w:p w14:paraId="34AC3624" w14:textId="77777777" w:rsidR="0017714B" w:rsidRPr="0017714B" w:rsidRDefault="0017714B" w:rsidP="0017714B">
      <w:pPr>
        <w:numPr>
          <w:ilvl w:val="0"/>
          <w:numId w:val="110"/>
        </w:numPr>
      </w:pPr>
      <w:r w:rsidRPr="0017714B">
        <w:rPr>
          <w:b/>
          <w:bCs/>
        </w:rPr>
        <w:t>Customer Retention and Feedback:</w:t>
      </w:r>
    </w:p>
    <w:p w14:paraId="4DA5C850" w14:textId="77777777" w:rsidR="0017714B" w:rsidRPr="0017714B" w:rsidRDefault="0017714B" w:rsidP="0017714B">
      <w:pPr>
        <w:numPr>
          <w:ilvl w:val="1"/>
          <w:numId w:val="110"/>
        </w:numPr>
      </w:pPr>
      <w:r w:rsidRPr="0017714B">
        <w:t>Soliciting feedback from initial customers to refine services and improve customer experience.</w:t>
      </w:r>
    </w:p>
    <w:p w14:paraId="6C02789B" w14:textId="77777777" w:rsidR="0017714B" w:rsidRPr="0017714B" w:rsidRDefault="0017714B" w:rsidP="0017714B">
      <w:pPr>
        <w:numPr>
          <w:ilvl w:val="1"/>
          <w:numId w:val="110"/>
        </w:numPr>
      </w:pPr>
      <w:r w:rsidRPr="0017714B">
        <w:t>Implementing loyalty programs and personalized services to encourage repeat business and word-of-mouth referrals.</w:t>
      </w:r>
    </w:p>
    <w:p w14:paraId="35D9C074" w14:textId="77777777" w:rsidR="0017714B" w:rsidRPr="0017714B" w:rsidRDefault="0017714B" w:rsidP="0017714B">
      <w:pPr>
        <w:rPr>
          <w:b/>
          <w:bCs/>
        </w:rPr>
      </w:pPr>
      <w:r w:rsidRPr="0017714B">
        <w:rPr>
          <w:b/>
          <w:bCs/>
        </w:rPr>
        <w:t>Conclusion</w:t>
      </w:r>
    </w:p>
    <w:p w14:paraId="7DB8FC93" w14:textId="77777777" w:rsidR="0017714B" w:rsidRPr="0017714B" w:rsidRDefault="0017714B" w:rsidP="0017714B">
      <w:r w:rsidRPr="0017714B">
        <w:lastRenderedPageBreak/>
        <w:t xml:space="preserve">By strategically identifying and targeting its beachhead market, </w:t>
      </w:r>
      <w:proofErr w:type="spellStart"/>
      <w:r w:rsidRPr="0017714B">
        <w:t>IslandRest</w:t>
      </w:r>
      <w:proofErr w:type="spellEnd"/>
      <w:r w:rsidRPr="0017714B">
        <w:t xml:space="preserve">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Default="0017714B"/>
    <w:p w14:paraId="525901FB" w14:textId="77777777" w:rsidR="0017714B" w:rsidRDefault="0017714B"/>
    <w:p w14:paraId="18078C35" w14:textId="77777777" w:rsidR="0017714B" w:rsidRDefault="0017714B"/>
    <w:p w14:paraId="663AF840" w14:textId="77777777" w:rsidR="0017714B" w:rsidRDefault="0017714B"/>
    <w:p w14:paraId="1F6A261D" w14:textId="77777777" w:rsidR="0017714B" w:rsidRDefault="0017714B"/>
    <w:p w14:paraId="5A5577CC" w14:textId="77777777" w:rsidR="0017714B" w:rsidRDefault="0017714B"/>
    <w:p w14:paraId="39EE540A" w14:textId="77777777" w:rsidR="0017714B" w:rsidRDefault="0017714B"/>
    <w:p w14:paraId="290BE688" w14:textId="77777777" w:rsidR="0017714B" w:rsidRDefault="0017714B"/>
    <w:p w14:paraId="00DF9545" w14:textId="77777777" w:rsidR="0017714B" w:rsidRDefault="0017714B"/>
    <w:p w14:paraId="4BB12C57" w14:textId="77777777" w:rsidR="0017714B" w:rsidRDefault="0017714B"/>
    <w:p w14:paraId="58DF106E" w14:textId="77777777" w:rsidR="0017714B" w:rsidRDefault="0017714B"/>
    <w:p w14:paraId="38E5D2CC" w14:textId="77777777" w:rsidR="0017714B" w:rsidRDefault="0017714B"/>
    <w:p w14:paraId="6F4CEB54" w14:textId="77777777" w:rsidR="0017714B" w:rsidRDefault="0017714B"/>
    <w:p w14:paraId="5009147B" w14:textId="77777777" w:rsidR="00C92B62" w:rsidRPr="00C92B62" w:rsidRDefault="00C92B62" w:rsidP="00C92B62">
      <w:r w:rsidRPr="00C92B62">
        <w:t xml:space="preserve">Consumer segmentation for </w:t>
      </w:r>
      <w:proofErr w:type="spellStart"/>
      <w:r w:rsidRPr="00C92B62">
        <w:t>IslandRest</w:t>
      </w:r>
      <w:proofErr w:type="spellEnd"/>
      <w:r w:rsidRPr="00C92B62">
        <w:t xml:space="preserve"> Hostel in Lagos can be approached based on various demographic, psychographic, and </w:t>
      </w:r>
      <w:proofErr w:type="spellStart"/>
      <w:r w:rsidRPr="00C92B62">
        <w:t>behavioral</w:t>
      </w:r>
      <w:proofErr w:type="spellEnd"/>
      <w:r w:rsidRPr="00C92B62">
        <w:t xml:space="preserve"> factors. Here’s a detailed breakdown of potential consumer segments that the hostel can target:</w:t>
      </w:r>
    </w:p>
    <w:p w14:paraId="07638542" w14:textId="77777777" w:rsidR="00C92B62" w:rsidRPr="00C92B62" w:rsidRDefault="00C92B62" w:rsidP="00C92B62">
      <w:pPr>
        <w:rPr>
          <w:b/>
          <w:bCs/>
        </w:rPr>
      </w:pPr>
      <w:r w:rsidRPr="00C92B62">
        <w:rPr>
          <w:b/>
          <w:bCs/>
        </w:rPr>
        <w:t>1. Demographic Segmentation</w:t>
      </w:r>
    </w:p>
    <w:p w14:paraId="0FFBEEE6" w14:textId="77777777" w:rsidR="00C92B62" w:rsidRPr="00C92B62" w:rsidRDefault="00C92B62" w:rsidP="00C92B62">
      <w:r w:rsidRPr="00C92B62">
        <w:rPr>
          <w:b/>
          <w:bCs/>
        </w:rPr>
        <w:t>a. Age:</w:t>
      </w:r>
    </w:p>
    <w:p w14:paraId="4F08B0B1" w14:textId="77777777" w:rsidR="00C92B62" w:rsidRPr="00C92B62" w:rsidRDefault="00C92B62" w:rsidP="00C92B62">
      <w:pPr>
        <w:numPr>
          <w:ilvl w:val="0"/>
          <w:numId w:val="111"/>
        </w:numPr>
      </w:pPr>
      <w:r w:rsidRPr="00C92B62">
        <w:rPr>
          <w:b/>
          <w:bCs/>
        </w:rPr>
        <w:t>Young Professionals (25-40 years):</w:t>
      </w:r>
      <w:r w:rsidRPr="00C92B62">
        <w:t xml:space="preserve"> Targeting individuals in this age group who are active in their careers, frequently commute between Lagos mainland and island, and seek affordable and convenient accommodation options.</w:t>
      </w:r>
    </w:p>
    <w:p w14:paraId="1B6F468D" w14:textId="77777777" w:rsidR="00C92B62" w:rsidRPr="00C92B62" w:rsidRDefault="00C92B62" w:rsidP="00C92B62">
      <w:r w:rsidRPr="00C92B62">
        <w:rPr>
          <w:b/>
          <w:bCs/>
        </w:rPr>
        <w:t>b. Income Level:</w:t>
      </w:r>
    </w:p>
    <w:p w14:paraId="16F2574E" w14:textId="77777777" w:rsidR="00C92B62" w:rsidRPr="00C92B62" w:rsidRDefault="00C92B62" w:rsidP="00C92B62">
      <w:pPr>
        <w:numPr>
          <w:ilvl w:val="0"/>
          <w:numId w:val="112"/>
        </w:numPr>
      </w:pPr>
      <w:r w:rsidRPr="00C92B62">
        <w:rPr>
          <w:b/>
          <w:bCs/>
        </w:rPr>
        <w:t>Middle to Upper Middle Class:</w:t>
      </w:r>
      <w:r w:rsidRPr="00C92B62">
        <w:t xml:space="preserve"> Individuals with moderate to high disposable income, willing to pay for comfort and security during their business trips or temporary stays.</w:t>
      </w:r>
    </w:p>
    <w:p w14:paraId="6A0C1B22" w14:textId="77777777" w:rsidR="00C92B62" w:rsidRPr="00C92B62" w:rsidRDefault="00C92B62" w:rsidP="00C92B62">
      <w:r w:rsidRPr="00C92B62">
        <w:rPr>
          <w:b/>
          <w:bCs/>
        </w:rPr>
        <w:t>c. Occupation:</w:t>
      </w:r>
    </w:p>
    <w:p w14:paraId="6D79D259" w14:textId="77777777" w:rsidR="00C92B62" w:rsidRPr="00C92B62" w:rsidRDefault="00C92B62" w:rsidP="00C92B62">
      <w:pPr>
        <w:numPr>
          <w:ilvl w:val="0"/>
          <w:numId w:val="113"/>
        </w:numPr>
      </w:pPr>
      <w:r w:rsidRPr="00C92B62">
        <w:rPr>
          <w:b/>
          <w:bCs/>
        </w:rPr>
        <w:t>Corporate Employees:</w:t>
      </w:r>
      <w:r w:rsidRPr="00C92B62">
        <w:t xml:space="preserve"> Professionals working in sectors such as finance, technology, consulting, and media, who often need temporary lodging close to their workplaces on Lagos Island.</w:t>
      </w:r>
    </w:p>
    <w:p w14:paraId="758788DB" w14:textId="77777777" w:rsidR="00C92B62" w:rsidRPr="00C92B62" w:rsidRDefault="00C92B62" w:rsidP="00C92B62">
      <w:pPr>
        <w:rPr>
          <w:b/>
          <w:bCs/>
        </w:rPr>
      </w:pPr>
      <w:r w:rsidRPr="00C92B62">
        <w:rPr>
          <w:b/>
          <w:bCs/>
        </w:rPr>
        <w:t>2. Psychographic Segmentation</w:t>
      </w:r>
    </w:p>
    <w:p w14:paraId="6B9A2262" w14:textId="77777777" w:rsidR="00C92B62" w:rsidRPr="00C92B62" w:rsidRDefault="00C92B62" w:rsidP="00C92B62">
      <w:r w:rsidRPr="00C92B62">
        <w:rPr>
          <w:b/>
          <w:bCs/>
        </w:rPr>
        <w:lastRenderedPageBreak/>
        <w:t>a. Lifestyle:</w:t>
      </w:r>
    </w:p>
    <w:p w14:paraId="1325E7F0" w14:textId="77777777" w:rsidR="00C92B62" w:rsidRPr="00C92B62" w:rsidRDefault="00C92B62" w:rsidP="00C92B62">
      <w:pPr>
        <w:numPr>
          <w:ilvl w:val="0"/>
          <w:numId w:val="114"/>
        </w:numPr>
      </w:pPr>
      <w:r w:rsidRPr="00C92B62">
        <w:rPr>
          <w:b/>
          <w:bCs/>
        </w:rPr>
        <w:t>Busy and Mobile:</w:t>
      </w:r>
      <w:r w:rsidRPr="00C92B62">
        <w:t xml:space="preserve"> Targeting individuals with busy schedules and mobile lifestyles who prioritize convenience and flexibility in their accommodation choices.</w:t>
      </w:r>
    </w:p>
    <w:p w14:paraId="303FB00A" w14:textId="77777777" w:rsidR="00C92B62" w:rsidRPr="00C92B62" w:rsidRDefault="00C92B62" w:rsidP="00C92B62">
      <w:r w:rsidRPr="00C92B62">
        <w:rPr>
          <w:b/>
          <w:bCs/>
        </w:rPr>
        <w:t>b. Values and Preferences:</w:t>
      </w:r>
    </w:p>
    <w:p w14:paraId="16513EE9" w14:textId="77777777" w:rsidR="00C92B62" w:rsidRPr="00C92B62" w:rsidRDefault="00C92B62" w:rsidP="00C92B62">
      <w:pPr>
        <w:numPr>
          <w:ilvl w:val="0"/>
          <w:numId w:val="115"/>
        </w:numPr>
      </w:pPr>
      <w:r w:rsidRPr="00C92B62">
        <w:rPr>
          <w:b/>
          <w:bCs/>
        </w:rPr>
        <w:t>Environmentally Conscious:</w:t>
      </w:r>
      <w:r w:rsidRPr="00C92B62">
        <w:t xml:space="preserve"> Attracting guests who value sustainability practices and prefer accommodations that support eco-friendly initiatives.</w:t>
      </w:r>
    </w:p>
    <w:p w14:paraId="45E72ADD" w14:textId="77777777" w:rsidR="00C92B62" w:rsidRPr="00C92B62" w:rsidRDefault="00C92B62" w:rsidP="00C92B62">
      <w:pPr>
        <w:rPr>
          <w:b/>
          <w:bCs/>
        </w:rPr>
      </w:pPr>
      <w:r w:rsidRPr="00C92B62">
        <w:rPr>
          <w:b/>
          <w:bCs/>
        </w:rPr>
        <w:t xml:space="preserve">3. </w:t>
      </w:r>
      <w:proofErr w:type="spellStart"/>
      <w:r w:rsidRPr="00C92B62">
        <w:rPr>
          <w:b/>
          <w:bCs/>
        </w:rPr>
        <w:t>Behavioral</w:t>
      </w:r>
      <w:proofErr w:type="spellEnd"/>
      <w:r w:rsidRPr="00C92B62">
        <w:rPr>
          <w:b/>
          <w:bCs/>
        </w:rPr>
        <w:t xml:space="preserve"> Segmentation</w:t>
      </w:r>
    </w:p>
    <w:p w14:paraId="50643F4B" w14:textId="77777777" w:rsidR="00C92B62" w:rsidRPr="00C92B62" w:rsidRDefault="00C92B62" w:rsidP="00C92B62">
      <w:r w:rsidRPr="00C92B62">
        <w:rPr>
          <w:b/>
          <w:bCs/>
        </w:rPr>
        <w:t>a. Usage Occasion:</w:t>
      </w:r>
    </w:p>
    <w:p w14:paraId="30DD0660" w14:textId="77777777" w:rsidR="00C92B62" w:rsidRPr="00C92B62" w:rsidRDefault="00C92B62" w:rsidP="00C92B62">
      <w:pPr>
        <w:numPr>
          <w:ilvl w:val="0"/>
          <w:numId w:val="116"/>
        </w:numPr>
      </w:pPr>
      <w:r w:rsidRPr="00C92B62">
        <w:rPr>
          <w:b/>
          <w:bCs/>
        </w:rPr>
        <w:t>Business Travelers:</w:t>
      </w:r>
      <w:r w:rsidRPr="00C92B62">
        <w:t xml:space="preserve"> Targeting individuals traveling for work purposes, requiring short-term accommodations close to business districts.</w:t>
      </w:r>
    </w:p>
    <w:p w14:paraId="2A4A5A75" w14:textId="77777777" w:rsidR="00C92B62" w:rsidRPr="00C92B62" w:rsidRDefault="00C92B62" w:rsidP="00C92B62">
      <w:r w:rsidRPr="00C92B62">
        <w:rPr>
          <w:b/>
          <w:bCs/>
        </w:rPr>
        <w:t xml:space="preserve">b. Purchase </w:t>
      </w:r>
      <w:proofErr w:type="spellStart"/>
      <w:r w:rsidRPr="00C92B62">
        <w:rPr>
          <w:b/>
          <w:bCs/>
        </w:rPr>
        <w:t>Behavior</w:t>
      </w:r>
      <w:proofErr w:type="spellEnd"/>
      <w:r w:rsidRPr="00C92B62">
        <w:rPr>
          <w:b/>
          <w:bCs/>
        </w:rPr>
        <w:t>:</w:t>
      </w:r>
    </w:p>
    <w:p w14:paraId="017CFC38" w14:textId="77777777" w:rsidR="00C92B62" w:rsidRPr="00C92B62" w:rsidRDefault="00C92B62" w:rsidP="00C92B62">
      <w:pPr>
        <w:numPr>
          <w:ilvl w:val="0"/>
          <w:numId w:val="117"/>
        </w:numPr>
      </w:pPr>
      <w:r w:rsidRPr="00C92B62">
        <w:rPr>
          <w:b/>
          <w:bCs/>
        </w:rPr>
        <w:t>Repeat Visitors:</w:t>
      </w:r>
      <w:r w:rsidRPr="00C92B62">
        <w:t xml:space="preserve"> Focusing on guests who frequently travel to Lagos for business or visiting family and friends, seeking reliable and consistent lodging options.</w:t>
      </w:r>
    </w:p>
    <w:p w14:paraId="32E4AF49" w14:textId="77777777" w:rsidR="00C92B62" w:rsidRPr="00C92B62" w:rsidRDefault="00C92B62" w:rsidP="00C92B62">
      <w:pPr>
        <w:rPr>
          <w:b/>
          <w:bCs/>
        </w:rPr>
      </w:pPr>
      <w:r w:rsidRPr="00C92B62">
        <w:rPr>
          <w:b/>
          <w:bCs/>
        </w:rPr>
        <w:t>4. Geographical Segmentation</w:t>
      </w:r>
    </w:p>
    <w:p w14:paraId="0A254D2E" w14:textId="77777777" w:rsidR="00C92B62" w:rsidRPr="00C92B62" w:rsidRDefault="00C92B62" w:rsidP="00C92B62">
      <w:r w:rsidRPr="00C92B62">
        <w:rPr>
          <w:b/>
          <w:bCs/>
        </w:rPr>
        <w:t>a. Proximity to Work:</w:t>
      </w:r>
    </w:p>
    <w:p w14:paraId="540E8B87" w14:textId="77777777" w:rsidR="00C92B62" w:rsidRPr="00C92B62" w:rsidRDefault="00C92B62" w:rsidP="00C92B62">
      <w:pPr>
        <w:numPr>
          <w:ilvl w:val="0"/>
          <w:numId w:val="118"/>
        </w:numPr>
      </w:pPr>
      <w:r w:rsidRPr="00C92B62">
        <w:rPr>
          <w:b/>
          <w:bCs/>
        </w:rPr>
        <w:t>Mainland to Island Commuters:</w:t>
      </w:r>
      <w:r w:rsidRPr="00C92B62">
        <w:t xml:space="preserve"> Specifically targeting individuals who commute daily from areas like Ikorodu, Ikeja, or </w:t>
      </w:r>
      <w:proofErr w:type="spellStart"/>
      <w:r w:rsidRPr="00C92B62">
        <w:t>Festac</w:t>
      </w:r>
      <w:proofErr w:type="spellEnd"/>
      <w:r w:rsidRPr="00C92B62">
        <w:t xml:space="preserve"> to Lagos Island for work, addressing their need for convenient overnight stays.</w:t>
      </w:r>
    </w:p>
    <w:p w14:paraId="4D0BA9DF" w14:textId="77777777" w:rsidR="00C92B62" w:rsidRPr="00C92B62" w:rsidRDefault="00C92B62" w:rsidP="00C92B62">
      <w:r w:rsidRPr="00C92B62">
        <w:rPr>
          <w:b/>
          <w:bCs/>
        </w:rPr>
        <w:t xml:space="preserve">b. </w:t>
      </w:r>
      <w:proofErr w:type="spellStart"/>
      <w:r w:rsidRPr="00C92B62">
        <w:rPr>
          <w:b/>
          <w:bCs/>
        </w:rPr>
        <w:t>Neighborhood</w:t>
      </w:r>
      <w:proofErr w:type="spellEnd"/>
      <w:r w:rsidRPr="00C92B62">
        <w:rPr>
          <w:b/>
          <w:bCs/>
        </w:rPr>
        <w:t xml:space="preserve"> Preferences:</w:t>
      </w:r>
    </w:p>
    <w:p w14:paraId="5380C0DA" w14:textId="77777777" w:rsidR="00C92B62" w:rsidRPr="00C92B62" w:rsidRDefault="00C92B62" w:rsidP="00C92B62">
      <w:pPr>
        <w:numPr>
          <w:ilvl w:val="0"/>
          <w:numId w:val="119"/>
        </w:numPr>
      </w:pPr>
      <w:r w:rsidRPr="00C92B62">
        <w:rPr>
          <w:b/>
          <w:bCs/>
        </w:rPr>
        <w:t>Lagos Island Residents:</w:t>
      </w:r>
      <w:r w:rsidRPr="00C92B62">
        <w:t xml:space="preserve"> Offering staycation options for residents seeking temporary accommodation due to home renovations, family visits, or leisure purposes.</w:t>
      </w:r>
    </w:p>
    <w:p w14:paraId="0D735A2B" w14:textId="77777777" w:rsidR="00C92B62" w:rsidRPr="00C92B62" w:rsidRDefault="00C92B62" w:rsidP="00C92B62">
      <w:pPr>
        <w:rPr>
          <w:b/>
          <w:bCs/>
        </w:rPr>
      </w:pPr>
      <w:r w:rsidRPr="00C92B62">
        <w:rPr>
          <w:b/>
          <w:bCs/>
        </w:rPr>
        <w:t>Tailoring Services to Consumer Segments</w:t>
      </w:r>
    </w:p>
    <w:p w14:paraId="1D56D779" w14:textId="77777777" w:rsidR="00C92B62" w:rsidRPr="00C92B62" w:rsidRDefault="00C92B62" w:rsidP="00C92B62">
      <w:pPr>
        <w:numPr>
          <w:ilvl w:val="0"/>
          <w:numId w:val="120"/>
        </w:numPr>
      </w:pPr>
      <w:r w:rsidRPr="00C92B62">
        <w:rPr>
          <w:b/>
          <w:bCs/>
        </w:rPr>
        <w:t>Customized Packages:</w:t>
      </w:r>
      <w:r w:rsidRPr="00C92B62">
        <w:t xml:space="preserve"> Offering flexible pricing and packages tailored to the needs of each segment, such as corporate discounts, extended stay options, and bundled services (e.g., meals, workspace access).</w:t>
      </w:r>
    </w:p>
    <w:p w14:paraId="27950B1C" w14:textId="77777777" w:rsidR="00C92B62" w:rsidRPr="00C92B62" w:rsidRDefault="00C92B62" w:rsidP="00C92B62">
      <w:pPr>
        <w:numPr>
          <w:ilvl w:val="0"/>
          <w:numId w:val="120"/>
        </w:numPr>
      </w:pPr>
      <w:r w:rsidRPr="00C92B62">
        <w:rPr>
          <w:b/>
          <w:bCs/>
        </w:rPr>
        <w:t>Personalized Experience:</w:t>
      </w:r>
      <w:r w:rsidRPr="00C92B62">
        <w:t xml:space="preserve"> Providing personalized services based on guest preferences and past </w:t>
      </w:r>
      <w:proofErr w:type="spellStart"/>
      <w:r w:rsidRPr="00C92B62">
        <w:t>behavior</w:t>
      </w:r>
      <w:proofErr w:type="spellEnd"/>
      <w:r w:rsidRPr="00C92B62">
        <w:t>, enhancing customer satisfaction and loyalty.</w:t>
      </w:r>
    </w:p>
    <w:p w14:paraId="1BD7F5F5" w14:textId="77777777" w:rsidR="00C92B62" w:rsidRPr="00C92B62" w:rsidRDefault="00C92B62" w:rsidP="00C92B62">
      <w:pPr>
        <w:numPr>
          <w:ilvl w:val="0"/>
          <w:numId w:val="120"/>
        </w:numPr>
      </w:pPr>
      <w:r w:rsidRPr="00C92B62">
        <w:rPr>
          <w:b/>
          <w:bCs/>
        </w:rPr>
        <w:t>Marketing Strategies:</w:t>
      </w:r>
      <w:r w:rsidRPr="00C92B62">
        <w:t xml:space="preserve"> Utilizing targeted digital marketing campaigns, social media engagement, and partnerships with local businesses to reach and resonate with specific consumer segments.</w:t>
      </w:r>
    </w:p>
    <w:p w14:paraId="4703881A" w14:textId="77777777" w:rsidR="00C92B62" w:rsidRPr="00C92B62" w:rsidRDefault="00C92B62" w:rsidP="00C92B62">
      <w:r w:rsidRPr="00C92B62">
        <w:t xml:space="preserve">By effectively segmenting its target audience based on these criteria, </w:t>
      </w:r>
      <w:proofErr w:type="spellStart"/>
      <w:r w:rsidRPr="00C92B62">
        <w:t>IslandRest</w:t>
      </w:r>
      <w:proofErr w:type="spellEnd"/>
      <w:r w:rsidRPr="00C92B62">
        <w:t xml:space="preserve"> Hostel can optimize its marketing efforts, enhance guest satisfaction, and establish a strong brand presence in the competitive hospitality market of Lagos Island.</w:t>
      </w:r>
    </w:p>
    <w:p w14:paraId="405C53DF" w14:textId="2ADF480D" w:rsidR="0017714B" w:rsidRDefault="0017714B"/>
    <w:p w14:paraId="59B55BD4" w14:textId="77777777" w:rsidR="00C92B62" w:rsidRDefault="00C92B62"/>
    <w:p w14:paraId="5716466E" w14:textId="77777777" w:rsidR="00C92B62" w:rsidRDefault="00C92B62"/>
    <w:p w14:paraId="5D570D3A" w14:textId="77777777" w:rsidR="00C92B62" w:rsidRDefault="00C92B62"/>
    <w:p w14:paraId="680075D4" w14:textId="77777777" w:rsidR="00C92B62" w:rsidRDefault="00C92B62"/>
    <w:p w14:paraId="6673C51F" w14:textId="77777777" w:rsidR="00C92B62" w:rsidRDefault="00C92B62"/>
    <w:p w14:paraId="7070E686" w14:textId="77777777" w:rsidR="00C92B62" w:rsidRDefault="00C92B62"/>
    <w:p w14:paraId="1B24E636" w14:textId="77777777" w:rsidR="00C92B62" w:rsidRDefault="00C92B62"/>
    <w:p w14:paraId="310ACDEF" w14:textId="77777777" w:rsidR="00C92B62" w:rsidRDefault="00C92B62"/>
    <w:p w14:paraId="1FF2E451" w14:textId="77777777" w:rsidR="00C92B62" w:rsidRDefault="00C92B62"/>
    <w:p w14:paraId="27C5A8CC" w14:textId="77777777" w:rsidR="00C92B62" w:rsidRDefault="00C92B62"/>
    <w:p w14:paraId="694057E6" w14:textId="77777777" w:rsidR="00C92B62" w:rsidRDefault="00C92B62"/>
    <w:p w14:paraId="21A5A3CF" w14:textId="77777777" w:rsidR="0085402F" w:rsidRDefault="0085402F"/>
    <w:p w14:paraId="4C65A75C" w14:textId="77777777" w:rsidR="0085402F" w:rsidRDefault="0085402F"/>
    <w:p w14:paraId="08E33416" w14:textId="77777777" w:rsidR="0085402F" w:rsidRDefault="0085402F"/>
    <w:p w14:paraId="51E6D768" w14:textId="77777777" w:rsidR="0085402F" w:rsidRDefault="0085402F"/>
    <w:p w14:paraId="38824958" w14:textId="6C307C44" w:rsidR="0085402F" w:rsidRPr="0085402F" w:rsidRDefault="0085402F" w:rsidP="0085402F">
      <w:pPr>
        <w:rPr>
          <w:b/>
          <w:bCs/>
          <w:sz w:val="48"/>
          <w:szCs w:val="48"/>
        </w:rPr>
      </w:pPr>
      <w:r w:rsidRPr="0085402F">
        <w:rPr>
          <w:b/>
          <w:bCs/>
          <w:sz w:val="48"/>
          <w:szCs w:val="48"/>
        </w:rPr>
        <w:t>PRODUCT DEVELOPMENT</w:t>
      </w:r>
    </w:p>
    <w:p w14:paraId="0BE3E675" w14:textId="77777777" w:rsidR="00F31334" w:rsidRPr="00F31334" w:rsidRDefault="00F31334" w:rsidP="00F31334">
      <w:pPr>
        <w:rPr>
          <w:b/>
          <w:bCs/>
        </w:rPr>
      </w:pPr>
      <w:r w:rsidRPr="00F31334">
        <w:rPr>
          <w:b/>
          <w:bCs/>
        </w:rPr>
        <w:t xml:space="preserve">Product development for </w:t>
      </w:r>
      <w:proofErr w:type="spellStart"/>
      <w:r w:rsidRPr="00F31334">
        <w:rPr>
          <w:b/>
          <w:bCs/>
        </w:rPr>
        <w:t>IslandRest</w:t>
      </w:r>
      <w:proofErr w:type="spellEnd"/>
      <w:r w:rsidRPr="00F31334">
        <w:rPr>
          <w:b/>
          <w:bCs/>
        </w:rPr>
        <w:t xml:space="preserve"> Hostel involves creating a unique and compelling accommodation experience that meets the needs of its target market in Lagos. Here’s a structured approach to product development:</w:t>
      </w:r>
    </w:p>
    <w:p w14:paraId="410CBDFE" w14:textId="77777777" w:rsidR="00F31334" w:rsidRPr="00F31334" w:rsidRDefault="00F31334" w:rsidP="00F31334">
      <w:pPr>
        <w:rPr>
          <w:b/>
          <w:bCs/>
        </w:rPr>
      </w:pPr>
      <w:r w:rsidRPr="00F31334">
        <w:rPr>
          <w:b/>
          <w:bCs/>
        </w:rPr>
        <w:t>1. Concept Development</w:t>
      </w:r>
    </w:p>
    <w:p w14:paraId="20E1888D" w14:textId="77777777" w:rsidR="00F31334" w:rsidRPr="00F31334" w:rsidRDefault="00F31334" w:rsidP="00F31334">
      <w:pPr>
        <w:rPr>
          <w:b/>
          <w:bCs/>
        </w:rPr>
      </w:pPr>
      <w:r w:rsidRPr="00F31334">
        <w:rPr>
          <w:b/>
          <w:bCs/>
        </w:rPr>
        <w:t>a. Define the Unique Selling Proposition (USP):</w:t>
      </w:r>
    </w:p>
    <w:p w14:paraId="07404372" w14:textId="77777777" w:rsidR="00F31334" w:rsidRPr="00F31334" w:rsidRDefault="00F31334" w:rsidP="00F31334">
      <w:pPr>
        <w:numPr>
          <w:ilvl w:val="0"/>
          <w:numId w:val="129"/>
        </w:numPr>
        <w:rPr>
          <w:b/>
          <w:bCs/>
        </w:rPr>
      </w:pPr>
      <w:r w:rsidRPr="00F31334">
        <w:rPr>
          <w:b/>
          <w:bCs/>
        </w:rPr>
        <w:t>Emphasize convenience, affordability, and security as core USPs.</w:t>
      </w:r>
    </w:p>
    <w:p w14:paraId="4768250F" w14:textId="77777777" w:rsidR="00F31334" w:rsidRPr="00F31334" w:rsidRDefault="00F31334" w:rsidP="00F31334">
      <w:pPr>
        <w:numPr>
          <w:ilvl w:val="0"/>
          <w:numId w:val="129"/>
        </w:numPr>
        <w:rPr>
          <w:b/>
          <w:bCs/>
        </w:rPr>
      </w:pPr>
      <w:r w:rsidRPr="00F31334">
        <w:rPr>
          <w:b/>
          <w:bCs/>
        </w:rPr>
        <w:t>Highlight proximity to business districts on Lagos Island and competitive pricing compared to traditional accommodations.</w:t>
      </w:r>
    </w:p>
    <w:p w14:paraId="01629695" w14:textId="77777777" w:rsidR="00F31334" w:rsidRPr="00F31334" w:rsidRDefault="00F31334" w:rsidP="00F31334">
      <w:pPr>
        <w:rPr>
          <w:b/>
          <w:bCs/>
        </w:rPr>
      </w:pPr>
      <w:r w:rsidRPr="00F31334">
        <w:rPr>
          <w:b/>
          <w:bCs/>
        </w:rPr>
        <w:t>b. Identify Key Features and Amenities:</w:t>
      </w:r>
    </w:p>
    <w:p w14:paraId="3E377558" w14:textId="77777777" w:rsidR="00F31334" w:rsidRPr="00F31334" w:rsidRDefault="00F31334" w:rsidP="00F31334">
      <w:pPr>
        <w:numPr>
          <w:ilvl w:val="0"/>
          <w:numId w:val="130"/>
        </w:numPr>
        <w:rPr>
          <w:b/>
          <w:bCs/>
        </w:rPr>
      </w:pPr>
      <w:r w:rsidRPr="00F31334">
        <w:rPr>
          <w:b/>
          <w:bCs/>
        </w:rPr>
        <w:t>Private and shared room options with comfortable bedding and essential amenities.</w:t>
      </w:r>
    </w:p>
    <w:p w14:paraId="709D990B" w14:textId="77777777" w:rsidR="00F31334" w:rsidRPr="00F31334" w:rsidRDefault="00F31334" w:rsidP="00F31334">
      <w:pPr>
        <w:numPr>
          <w:ilvl w:val="0"/>
          <w:numId w:val="130"/>
        </w:numPr>
        <w:rPr>
          <w:b/>
          <w:bCs/>
        </w:rPr>
      </w:pPr>
      <w:r w:rsidRPr="00F31334">
        <w:rPr>
          <w:b/>
          <w:bCs/>
        </w:rPr>
        <w:t>On-site restaurant or cafeteria for meals and refreshments.</w:t>
      </w:r>
    </w:p>
    <w:p w14:paraId="69052BC3" w14:textId="77777777" w:rsidR="00F31334" w:rsidRPr="00F31334" w:rsidRDefault="00F31334" w:rsidP="00F31334">
      <w:pPr>
        <w:numPr>
          <w:ilvl w:val="0"/>
          <w:numId w:val="130"/>
        </w:numPr>
        <w:rPr>
          <w:b/>
          <w:bCs/>
        </w:rPr>
      </w:pPr>
      <w:r w:rsidRPr="00F31334">
        <w:rPr>
          <w:b/>
          <w:bCs/>
        </w:rPr>
        <w:t>Reliable internet connectivity and workspace facilities.</w:t>
      </w:r>
    </w:p>
    <w:p w14:paraId="066CBFEB" w14:textId="77777777" w:rsidR="00F31334" w:rsidRPr="00F31334" w:rsidRDefault="00F31334" w:rsidP="00F31334">
      <w:pPr>
        <w:numPr>
          <w:ilvl w:val="0"/>
          <w:numId w:val="130"/>
        </w:numPr>
        <w:rPr>
          <w:b/>
          <w:bCs/>
        </w:rPr>
      </w:pPr>
      <w:r w:rsidRPr="00F31334">
        <w:rPr>
          <w:b/>
          <w:bCs/>
        </w:rPr>
        <w:t>Enhanced security measures, including CCTV surveillance and controlled access.</w:t>
      </w:r>
    </w:p>
    <w:p w14:paraId="150B5950" w14:textId="77777777" w:rsidR="00F31334" w:rsidRPr="00F31334" w:rsidRDefault="00F31334" w:rsidP="00F31334">
      <w:pPr>
        <w:rPr>
          <w:b/>
          <w:bCs/>
        </w:rPr>
      </w:pPr>
      <w:r w:rsidRPr="00F31334">
        <w:rPr>
          <w:b/>
          <w:bCs/>
        </w:rPr>
        <w:lastRenderedPageBreak/>
        <w:t>2. Design and Planning</w:t>
      </w:r>
    </w:p>
    <w:p w14:paraId="6F6E1BB7" w14:textId="77777777" w:rsidR="00F31334" w:rsidRPr="00F31334" w:rsidRDefault="00F31334" w:rsidP="00F31334">
      <w:pPr>
        <w:rPr>
          <w:b/>
          <w:bCs/>
        </w:rPr>
      </w:pPr>
      <w:r w:rsidRPr="00F31334">
        <w:rPr>
          <w:b/>
          <w:bCs/>
        </w:rPr>
        <w:t>a. Architectural Design:</w:t>
      </w:r>
    </w:p>
    <w:p w14:paraId="6E2A2A86" w14:textId="77777777" w:rsidR="00F31334" w:rsidRPr="00F31334" w:rsidRDefault="00F31334" w:rsidP="00F31334">
      <w:pPr>
        <w:numPr>
          <w:ilvl w:val="0"/>
          <w:numId w:val="131"/>
        </w:numPr>
        <w:rPr>
          <w:b/>
          <w:bCs/>
        </w:rPr>
      </w:pPr>
      <w:r w:rsidRPr="00F31334">
        <w:rPr>
          <w:b/>
          <w:bCs/>
        </w:rPr>
        <w:t>Optimize space utilization for both privacy and communal areas.</w:t>
      </w:r>
    </w:p>
    <w:p w14:paraId="62AE3802" w14:textId="77777777" w:rsidR="00F31334" w:rsidRPr="00F31334" w:rsidRDefault="00F31334" w:rsidP="00F31334">
      <w:pPr>
        <w:numPr>
          <w:ilvl w:val="0"/>
          <w:numId w:val="131"/>
        </w:numPr>
        <w:rPr>
          <w:b/>
          <w:bCs/>
        </w:rPr>
      </w:pPr>
      <w:r w:rsidRPr="00F31334">
        <w:rPr>
          <w:b/>
          <w:bCs/>
        </w:rPr>
        <w:t>Incorporate eco-friendly building materials and energy-efficient design principles.</w:t>
      </w:r>
    </w:p>
    <w:p w14:paraId="50A7A321" w14:textId="77777777" w:rsidR="00F31334" w:rsidRPr="00F31334" w:rsidRDefault="00F31334" w:rsidP="00F31334">
      <w:pPr>
        <w:rPr>
          <w:b/>
          <w:bCs/>
        </w:rPr>
      </w:pPr>
      <w:r w:rsidRPr="00F31334">
        <w:rPr>
          <w:b/>
          <w:bCs/>
        </w:rPr>
        <w:t>b. Interior Design:</w:t>
      </w:r>
    </w:p>
    <w:p w14:paraId="4A2A133C" w14:textId="77777777" w:rsidR="00F31334" w:rsidRPr="00F31334" w:rsidRDefault="00F31334" w:rsidP="00F31334">
      <w:pPr>
        <w:numPr>
          <w:ilvl w:val="0"/>
          <w:numId w:val="132"/>
        </w:numPr>
        <w:rPr>
          <w:b/>
          <w:bCs/>
        </w:rPr>
      </w:pPr>
      <w:r w:rsidRPr="00F31334">
        <w:rPr>
          <w:b/>
          <w:bCs/>
        </w:rPr>
        <w:t xml:space="preserve">Create a modern and comfortable ambiance that appeals to professionals and business </w:t>
      </w:r>
      <w:proofErr w:type="spellStart"/>
      <w:r w:rsidRPr="00F31334">
        <w:rPr>
          <w:b/>
          <w:bCs/>
        </w:rPr>
        <w:t>travelers</w:t>
      </w:r>
      <w:proofErr w:type="spellEnd"/>
      <w:r w:rsidRPr="00F31334">
        <w:rPr>
          <w:b/>
          <w:bCs/>
        </w:rPr>
        <w:t>.</w:t>
      </w:r>
    </w:p>
    <w:p w14:paraId="4B30D45D" w14:textId="77777777" w:rsidR="00F31334" w:rsidRPr="00F31334" w:rsidRDefault="00F31334" w:rsidP="00F31334">
      <w:pPr>
        <w:numPr>
          <w:ilvl w:val="0"/>
          <w:numId w:val="132"/>
        </w:numPr>
        <w:rPr>
          <w:b/>
          <w:bCs/>
        </w:rPr>
      </w:pPr>
      <w:r w:rsidRPr="00F31334">
        <w:rPr>
          <w:b/>
          <w:bCs/>
        </w:rPr>
        <w:t xml:space="preserve">Use ergonomic furniture, soothing </w:t>
      </w:r>
      <w:proofErr w:type="spellStart"/>
      <w:r w:rsidRPr="00F31334">
        <w:rPr>
          <w:b/>
          <w:bCs/>
        </w:rPr>
        <w:t>color</w:t>
      </w:r>
      <w:proofErr w:type="spellEnd"/>
      <w:r w:rsidRPr="00F31334">
        <w:rPr>
          <w:b/>
          <w:bCs/>
        </w:rPr>
        <w:t xml:space="preserve"> schemes, and functional layouts.</w:t>
      </w:r>
    </w:p>
    <w:p w14:paraId="2B4FDF62" w14:textId="77777777" w:rsidR="00F31334" w:rsidRPr="00F31334" w:rsidRDefault="00F31334" w:rsidP="00F31334">
      <w:pPr>
        <w:rPr>
          <w:b/>
          <w:bCs/>
        </w:rPr>
      </w:pPr>
      <w:r w:rsidRPr="00F31334">
        <w:rPr>
          <w:b/>
          <w:bCs/>
        </w:rPr>
        <w:t>3. Operational Framework</w:t>
      </w:r>
    </w:p>
    <w:p w14:paraId="32398626" w14:textId="77777777" w:rsidR="00F31334" w:rsidRPr="00F31334" w:rsidRDefault="00F31334" w:rsidP="00F31334">
      <w:pPr>
        <w:rPr>
          <w:b/>
          <w:bCs/>
        </w:rPr>
      </w:pPr>
      <w:r w:rsidRPr="00F31334">
        <w:rPr>
          <w:b/>
          <w:bCs/>
        </w:rPr>
        <w:t>a. Booking and Reservation System:</w:t>
      </w:r>
    </w:p>
    <w:p w14:paraId="63DC2796" w14:textId="77777777" w:rsidR="00F31334" w:rsidRPr="00F31334" w:rsidRDefault="00F31334" w:rsidP="00F31334">
      <w:pPr>
        <w:numPr>
          <w:ilvl w:val="0"/>
          <w:numId w:val="133"/>
        </w:numPr>
        <w:rPr>
          <w:b/>
          <w:bCs/>
        </w:rPr>
      </w:pPr>
      <w:r w:rsidRPr="00F31334">
        <w:rPr>
          <w:b/>
          <w:bCs/>
        </w:rPr>
        <w:t>Implement an efficient online booking platform with secure payment options.</w:t>
      </w:r>
    </w:p>
    <w:p w14:paraId="0FE77FC9" w14:textId="77777777" w:rsidR="00F31334" w:rsidRPr="00F31334" w:rsidRDefault="00F31334" w:rsidP="00F31334">
      <w:pPr>
        <w:numPr>
          <w:ilvl w:val="0"/>
          <w:numId w:val="133"/>
        </w:numPr>
        <w:rPr>
          <w:b/>
          <w:bCs/>
        </w:rPr>
      </w:pPr>
      <w:r w:rsidRPr="00F31334">
        <w:rPr>
          <w:b/>
          <w:bCs/>
        </w:rPr>
        <w:t>Offer flexible booking terms and cancellation policies to accommodate varying guest needs.</w:t>
      </w:r>
    </w:p>
    <w:p w14:paraId="3F1DF0C6" w14:textId="77777777" w:rsidR="00F31334" w:rsidRPr="00F31334" w:rsidRDefault="00F31334" w:rsidP="00F31334">
      <w:pPr>
        <w:rPr>
          <w:b/>
          <w:bCs/>
        </w:rPr>
      </w:pPr>
      <w:r w:rsidRPr="00F31334">
        <w:rPr>
          <w:b/>
          <w:bCs/>
        </w:rPr>
        <w:t>b. Guest Services and Hospitality:</w:t>
      </w:r>
    </w:p>
    <w:p w14:paraId="7AAAC2F4" w14:textId="77777777" w:rsidR="00F31334" w:rsidRPr="00F31334" w:rsidRDefault="00F31334" w:rsidP="00F31334">
      <w:pPr>
        <w:numPr>
          <w:ilvl w:val="0"/>
          <w:numId w:val="134"/>
        </w:numPr>
        <w:rPr>
          <w:b/>
          <w:bCs/>
        </w:rPr>
      </w:pPr>
      <w:r w:rsidRPr="00F31334">
        <w:rPr>
          <w:b/>
          <w:bCs/>
        </w:rPr>
        <w:t>Train staff to provide exceptional customer service and hospitality.</w:t>
      </w:r>
    </w:p>
    <w:p w14:paraId="0406017B" w14:textId="77777777" w:rsidR="00F31334" w:rsidRPr="00F31334" w:rsidRDefault="00F31334" w:rsidP="00F31334">
      <w:pPr>
        <w:numPr>
          <w:ilvl w:val="0"/>
          <w:numId w:val="134"/>
        </w:numPr>
        <w:rPr>
          <w:b/>
          <w:bCs/>
        </w:rPr>
      </w:pPr>
      <w:r w:rsidRPr="00F31334">
        <w:rPr>
          <w:b/>
          <w:bCs/>
        </w:rPr>
        <w:t>Develop personalized guest experiences and amenities based on consumer feedback and preferences.</w:t>
      </w:r>
    </w:p>
    <w:p w14:paraId="75738274" w14:textId="77777777" w:rsidR="00F31334" w:rsidRPr="00F31334" w:rsidRDefault="00F31334" w:rsidP="00F31334">
      <w:pPr>
        <w:rPr>
          <w:b/>
          <w:bCs/>
        </w:rPr>
      </w:pPr>
      <w:r w:rsidRPr="00F31334">
        <w:rPr>
          <w:b/>
          <w:bCs/>
        </w:rPr>
        <w:t>4. Sustainability Integration</w:t>
      </w:r>
    </w:p>
    <w:p w14:paraId="6B6093E0" w14:textId="77777777" w:rsidR="00F31334" w:rsidRPr="00F31334" w:rsidRDefault="00F31334" w:rsidP="00F31334">
      <w:pPr>
        <w:rPr>
          <w:b/>
          <w:bCs/>
        </w:rPr>
      </w:pPr>
      <w:r w:rsidRPr="00F31334">
        <w:rPr>
          <w:b/>
          <w:bCs/>
        </w:rPr>
        <w:t>a. Environmental Practices:</w:t>
      </w:r>
    </w:p>
    <w:p w14:paraId="7315DC67" w14:textId="77777777" w:rsidR="00F31334" w:rsidRPr="00F31334" w:rsidRDefault="00F31334" w:rsidP="00F31334">
      <w:pPr>
        <w:numPr>
          <w:ilvl w:val="0"/>
          <w:numId w:val="135"/>
        </w:numPr>
        <w:rPr>
          <w:b/>
          <w:bCs/>
        </w:rPr>
      </w:pPr>
      <w:r w:rsidRPr="00F31334">
        <w:rPr>
          <w:b/>
          <w:bCs/>
        </w:rPr>
        <w:t>Adopt sustainable practices such as energy-efficient appliances, waste reduction, and recycling programs.</w:t>
      </w:r>
    </w:p>
    <w:p w14:paraId="28B54824" w14:textId="77777777" w:rsidR="00F31334" w:rsidRPr="00F31334" w:rsidRDefault="00F31334" w:rsidP="00F31334">
      <w:pPr>
        <w:numPr>
          <w:ilvl w:val="0"/>
          <w:numId w:val="135"/>
        </w:numPr>
        <w:rPr>
          <w:b/>
          <w:bCs/>
        </w:rPr>
      </w:pPr>
      <w:r w:rsidRPr="00F31334">
        <w:rPr>
          <w:b/>
          <w:bCs/>
        </w:rPr>
        <w:t>Promote environmental awareness among guests and staff.</w:t>
      </w:r>
    </w:p>
    <w:p w14:paraId="4D9D5622" w14:textId="77777777" w:rsidR="00F31334" w:rsidRPr="00F31334" w:rsidRDefault="00F31334" w:rsidP="00F31334">
      <w:pPr>
        <w:rPr>
          <w:b/>
          <w:bCs/>
        </w:rPr>
      </w:pPr>
      <w:r w:rsidRPr="00F31334">
        <w:rPr>
          <w:b/>
          <w:bCs/>
        </w:rPr>
        <w:t>5. Testing and Quality Assurance</w:t>
      </w:r>
    </w:p>
    <w:p w14:paraId="27FE3404" w14:textId="77777777" w:rsidR="00F31334" w:rsidRPr="00F31334" w:rsidRDefault="00F31334" w:rsidP="00F31334">
      <w:pPr>
        <w:rPr>
          <w:b/>
          <w:bCs/>
        </w:rPr>
      </w:pPr>
      <w:r w:rsidRPr="00F31334">
        <w:rPr>
          <w:b/>
          <w:bCs/>
        </w:rPr>
        <w:t>a. Pre-Launch Testing:</w:t>
      </w:r>
    </w:p>
    <w:p w14:paraId="5E1E32E0" w14:textId="77777777" w:rsidR="00F31334" w:rsidRPr="00F31334" w:rsidRDefault="00F31334" w:rsidP="00F31334">
      <w:pPr>
        <w:numPr>
          <w:ilvl w:val="0"/>
          <w:numId w:val="136"/>
        </w:numPr>
        <w:rPr>
          <w:b/>
          <w:bCs/>
        </w:rPr>
      </w:pPr>
      <w:r w:rsidRPr="00F31334">
        <w:rPr>
          <w:b/>
          <w:bCs/>
        </w:rPr>
        <w:t>Conduct beta testing to identify and resolve operational challenges.</w:t>
      </w:r>
    </w:p>
    <w:p w14:paraId="4792A8C5" w14:textId="77777777" w:rsidR="00F31334" w:rsidRPr="00F31334" w:rsidRDefault="00F31334" w:rsidP="00F31334">
      <w:pPr>
        <w:numPr>
          <w:ilvl w:val="0"/>
          <w:numId w:val="136"/>
        </w:numPr>
        <w:rPr>
          <w:b/>
          <w:bCs/>
        </w:rPr>
      </w:pPr>
      <w:r w:rsidRPr="00F31334">
        <w:rPr>
          <w:b/>
          <w:bCs/>
        </w:rPr>
        <w:t>Gather feedback from pilot guests to refine service offerings and improve guest satisfaction.</w:t>
      </w:r>
    </w:p>
    <w:p w14:paraId="60616EE6" w14:textId="77777777" w:rsidR="00F31334" w:rsidRPr="00F31334" w:rsidRDefault="00F31334" w:rsidP="00F31334">
      <w:pPr>
        <w:rPr>
          <w:b/>
          <w:bCs/>
        </w:rPr>
      </w:pPr>
      <w:r w:rsidRPr="00F31334">
        <w:rPr>
          <w:b/>
          <w:bCs/>
        </w:rPr>
        <w:t>6. Launch and Marketing</w:t>
      </w:r>
    </w:p>
    <w:p w14:paraId="14E84586" w14:textId="77777777" w:rsidR="00F31334" w:rsidRPr="00F31334" w:rsidRDefault="00F31334" w:rsidP="00F31334">
      <w:pPr>
        <w:rPr>
          <w:b/>
          <w:bCs/>
        </w:rPr>
      </w:pPr>
      <w:r w:rsidRPr="00F31334">
        <w:rPr>
          <w:b/>
          <w:bCs/>
        </w:rPr>
        <w:t>a. Launch Strategy:</w:t>
      </w:r>
    </w:p>
    <w:p w14:paraId="2DBFE299" w14:textId="77777777" w:rsidR="00F31334" w:rsidRPr="00F31334" w:rsidRDefault="00F31334" w:rsidP="00F31334">
      <w:pPr>
        <w:numPr>
          <w:ilvl w:val="0"/>
          <w:numId w:val="137"/>
        </w:numPr>
        <w:rPr>
          <w:b/>
          <w:bCs/>
        </w:rPr>
      </w:pPr>
      <w:r w:rsidRPr="00F31334">
        <w:rPr>
          <w:b/>
          <w:bCs/>
        </w:rPr>
        <w:t>Plan a comprehensive marketing campaign targeting key consumer segments identified earlier.</w:t>
      </w:r>
    </w:p>
    <w:p w14:paraId="3564D4E9" w14:textId="77777777" w:rsidR="00F31334" w:rsidRPr="00F31334" w:rsidRDefault="00F31334" w:rsidP="00F31334">
      <w:pPr>
        <w:numPr>
          <w:ilvl w:val="0"/>
          <w:numId w:val="137"/>
        </w:numPr>
        <w:rPr>
          <w:b/>
          <w:bCs/>
        </w:rPr>
      </w:pPr>
      <w:r w:rsidRPr="00F31334">
        <w:rPr>
          <w:b/>
          <w:bCs/>
        </w:rPr>
        <w:lastRenderedPageBreak/>
        <w:t>Utilize digital marketing, social media platforms, and partnerships with local businesses and corporate clients.</w:t>
      </w:r>
    </w:p>
    <w:p w14:paraId="7848B380" w14:textId="77777777" w:rsidR="00F31334" w:rsidRPr="00F31334" w:rsidRDefault="00F31334" w:rsidP="00F31334">
      <w:pPr>
        <w:rPr>
          <w:b/>
          <w:bCs/>
        </w:rPr>
      </w:pPr>
      <w:r w:rsidRPr="00F31334">
        <w:rPr>
          <w:b/>
          <w:bCs/>
        </w:rPr>
        <w:t>b. Promotional Offers:</w:t>
      </w:r>
    </w:p>
    <w:p w14:paraId="181B32EF" w14:textId="77777777" w:rsidR="00F31334" w:rsidRPr="00F31334" w:rsidRDefault="00F31334" w:rsidP="00F31334">
      <w:pPr>
        <w:numPr>
          <w:ilvl w:val="0"/>
          <w:numId w:val="138"/>
        </w:numPr>
        <w:rPr>
          <w:b/>
          <w:bCs/>
        </w:rPr>
      </w:pPr>
      <w:r w:rsidRPr="00F31334">
        <w:rPr>
          <w:b/>
          <w:bCs/>
        </w:rPr>
        <w:t>Offer introductory rates, special packages, and incentives to attract initial customers.</w:t>
      </w:r>
    </w:p>
    <w:p w14:paraId="667DB0FF" w14:textId="202E0E48" w:rsidR="00F31334" w:rsidRPr="00F31334" w:rsidRDefault="00F31334" w:rsidP="00F31334">
      <w:pPr>
        <w:numPr>
          <w:ilvl w:val="0"/>
          <w:numId w:val="138"/>
        </w:numPr>
        <w:rPr>
          <w:b/>
          <w:bCs/>
        </w:rPr>
      </w:pPr>
      <w:r w:rsidRPr="00F31334">
        <w:rPr>
          <w:b/>
          <w:bCs/>
        </w:rPr>
        <w:t>Leverage word-of-mouth marketing and customer referrals to build brand reputation.</w:t>
      </w:r>
    </w:p>
    <w:p w14:paraId="7EFC0CFC" w14:textId="77777777" w:rsidR="00F31334" w:rsidRPr="00F31334" w:rsidRDefault="00F31334" w:rsidP="00F31334">
      <w:pPr>
        <w:rPr>
          <w:b/>
          <w:bCs/>
        </w:rPr>
      </w:pPr>
      <w:r w:rsidRPr="00F31334">
        <w:rPr>
          <w:b/>
          <w:bCs/>
        </w:rPr>
        <w:t>7. Continuous Improvement</w:t>
      </w:r>
    </w:p>
    <w:p w14:paraId="268B2466" w14:textId="77777777" w:rsidR="00F31334" w:rsidRPr="00F31334" w:rsidRDefault="00F31334" w:rsidP="00F31334">
      <w:pPr>
        <w:rPr>
          <w:b/>
          <w:bCs/>
        </w:rPr>
      </w:pPr>
      <w:r w:rsidRPr="00F31334">
        <w:rPr>
          <w:b/>
          <w:bCs/>
        </w:rPr>
        <w:t>a. Feedback Mechanisms:</w:t>
      </w:r>
    </w:p>
    <w:p w14:paraId="4300127B" w14:textId="77777777" w:rsidR="00F31334" w:rsidRPr="00F31334" w:rsidRDefault="00F31334" w:rsidP="00F31334">
      <w:pPr>
        <w:numPr>
          <w:ilvl w:val="0"/>
          <w:numId w:val="139"/>
        </w:numPr>
        <w:rPr>
          <w:b/>
          <w:bCs/>
        </w:rPr>
      </w:pPr>
      <w:r w:rsidRPr="00F31334">
        <w:rPr>
          <w:b/>
          <w:bCs/>
        </w:rPr>
        <w:t>Implement ongoing guest feedback mechanisms to continuously improve service quality and operational efficiency.</w:t>
      </w:r>
    </w:p>
    <w:p w14:paraId="74D1BFB6" w14:textId="77777777" w:rsidR="00F31334" w:rsidRPr="00F31334" w:rsidRDefault="00F31334" w:rsidP="00F31334">
      <w:pPr>
        <w:numPr>
          <w:ilvl w:val="0"/>
          <w:numId w:val="139"/>
        </w:numPr>
        <w:rPr>
          <w:b/>
          <w:bCs/>
        </w:rPr>
      </w:pPr>
      <w:r w:rsidRPr="00F31334">
        <w:rPr>
          <w:b/>
          <w:bCs/>
        </w:rPr>
        <w:t>Monitor industry trends and competitor activities to stay competitive and innovative in the market.</w:t>
      </w:r>
    </w:p>
    <w:p w14:paraId="2DB4B0D0" w14:textId="77777777" w:rsidR="00F31334" w:rsidRPr="00F31334" w:rsidRDefault="00F31334" w:rsidP="00F31334">
      <w:pPr>
        <w:rPr>
          <w:b/>
          <w:bCs/>
        </w:rPr>
      </w:pPr>
      <w:r w:rsidRPr="00F31334">
        <w:rPr>
          <w:b/>
          <w:bCs/>
        </w:rPr>
        <w:t xml:space="preserve">By following a structured product development process, </w:t>
      </w:r>
      <w:proofErr w:type="spellStart"/>
      <w:r w:rsidRPr="00F31334">
        <w:rPr>
          <w:b/>
          <w:bCs/>
        </w:rPr>
        <w:t>IslandRest</w:t>
      </w:r>
      <w:proofErr w:type="spellEnd"/>
      <w:r w:rsidRPr="00F31334">
        <w:rPr>
          <w:b/>
          <w:bCs/>
        </w:rPr>
        <w:t xml:space="preserve"> Hostel can create a differentiated and sustainable accommodation offering that meets the diverse needs of its target market in Lagos, positioning itself as a preferred choice for both short-term and extended stays.</w:t>
      </w:r>
    </w:p>
    <w:p w14:paraId="370A6CBC" w14:textId="77777777" w:rsidR="00F31334" w:rsidRDefault="00F31334">
      <w:pPr>
        <w:rPr>
          <w:b/>
          <w:bCs/>
        </w:rPr>
      </w:pPr>
    </w:p>
    <w:p w14:paraId="6C50EEA2" w14:textId="77777777" w:rsidR="00424110" w:rsidRDefault="00424110">
      <w:pPr>
        <w:rPr>
          <w:b/>
          <w:bCs/>
        </w:rPr>
      </w:pPr>
    </w:p>
    <w:p w14:paraId="08E85702" w14:textId="77777777" w:rsidR="00F31334" w:rsidRDefault="00F31334">
      <w:pPr>
        <w:rPr>
          <w:b/>
          <w:bCs/>
        </w:rPr>
      </w:pPr>
    </w:p>
    <w:p w14:paraId="4CBCC854" w14:textId="77777777" w:rsidR="00F31334" w:rsidRDefault="00F31334">
      <w:pPr>
        <w:rPr>
          <w:b/>
          <w:bCs/>
        </w:rPr>
      </w:pPr>
    </w:p>
    <w:p w14:paraId="1396B8B0" w14:textId="77777777" w:rsidR="00F31334" w:rsidRDefault="00F31334">
      <w:pPr>
        <w:rPr>
          <w:b/>
          <w:bCs/>
        </w:rPr>
      </w:pPr>
    </w:p>
    <w:p w14:paraId="50460EEF" w14:textId="015E23F9" w:rsidR="0085402F" w:rsidRPr="00F31334" w:rsidRDefault="00F31334">
      <w:pPr>
        <w:rPr>
          <w:b/>
          <w:bCs/>
        </w:rPr>
      </w:pPr>
      <w:r w:rsidRPr="00F31334">
        <w:rPr>
          <w:b/>
          <w:bCs/>
        </w:rPr>
        <w:t>Concept Development</w:t>
      </w:r>
    </w:p>
    <w:p w14:paraId="4D2BE78E" w14:textId="77777777" w:rsidR="00F31334" w:rsidRPr="00F31334" w:rsidRDefault="00F31334" w:rsidP="00F31334">
      <w:r w:rsidRPr="00F31334">
        <w:t xml:space="preserve">Concept development in the context of product development for </w:t>
      </w:r>
      <w:proofErr w:type="spellStart"/>
      <w:r w:rsidRPr="00F31334">
        <w:t>IslandRest</w:t>
      </w:r>
      <w:proofErr w:type="spellEnd"/>
      <w:r w:rsidRPr="00F31334">
        <w:t xml:space="preserve"> Hostel involves shaping the core ideas and defining the unique attributes that will distinguish the hostel in the competitive hospitality market of Lagos. Here’s a detailed elaboration on concept development:</w:t>
      </w:r>
    </w:p>
    <w:p w14:paraId="285F0875" w14:textId="77777777" w:rsidR="00F31334" w:rsidRPr="00F31334" w:rsidRDefault="00F31334" w:rsidP="00F31334">
      <w:pPr>
        <w:rPr>
          <w:b/>
          <w:bCs/>
        </w:rPr>
      </w:pPr>
      <w:r w:rsidRPr="00F31334">
        <w:rPr>
          <w:b/>
          <w:bCs/>
        </w:rPr>
        <w:t>1. Defining Unique Selling Proposition (USP)</w:t>
      </w:r>
    </w:p>
    <w:p w14:paraId="60D42A1F" w14:textId="77777777" w:rsidR="00F31334" w:rsidRPr="00F31334" w:rsidRDefault="00F31334" w:rsidP="00F31334">
      <w:r w:rsidRPr="00F31334">
        <w:rPr>
          <w:b/>
          <w:bCs/>
        </w:rPr>
        <w:t>a. Emphasis on Convenience and Accessibility:</w:t>
      </w:r>
    </w:p>
    <w:p w14:paraId="4660DB40" w14:textId="77777777" w:rsidR="00F31334" w:rsidRPr="00F31334" w:rsidRDefault="00F31334" w:rsidP="00F31334">
      <w:pPr>
        <w:numPr>
          <w:ilvl w:val="0"/>
          <w:numId w:val="121"/>
        </w:numPr>
      </w:pPr>
      <w:r w:rsidRPr="00F31334">
        <w:rPr>
          <w:b/>
          <w:bCs/>
        </w:rPr>
        <w:t>Location Advantage:</w:t>
      </w:r>
      <w:r w:rsidRPr="00F31334">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F31334" w:rsidRDefault="00F31334" w:rsidP="00F31334">
      <w:pPr>
        <w:numPr>
          <w:ilvl w:val="0"/>
          <w:numId w:val="121"/>
        </w:numPr>
      </w:pPr>
      <w:r w:rsidRPr="00F31334">
        <w:rPr>
          <w:b/>
          <w:bCs/>
        </w:rPr>
        <w:t>Ease of Access:</w:t>
      </w:r>
      <w:r w:rsidRPr="00F31334">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F31334" w:rsidRDefault="00F31334" w:rsidP="00F31334">
      <w:r w:rsidRPr="00F31334">
        <w:rPr>
          <w:b/>
          <w:bCs/>
        </w:rPr>
        <w:t>b. Affordability and Value Proposition:</w:t>
      </w:r>
    </w:p>
    <w:p w14:paraId="2C64A7E0" w14:textId="77777777" w:rsidR="00F31334" w:rsidRPr="00F31334" w:rsidRDefault="00F31334" w:rsidP="00F31334">
      <w:pPr>
        <w:numPr>
          <w:ilvl w:val="0"/>
          <w:numId w:val="122"/>
        </w:numPr>
      </w:pPr>
      <w:r w:rsidRPr="00F31334">
        <w:lastRenderedPageBreak/>
        <w:t xml:space="preserve">Offering competitive pricing structures that appeal to budget-conscious </w:t>
      </w:r>
      <w:proofErr w:type="spellStart"/>
      <w:r w:rsidRPr="00F31334">
        <w:t>travelers</w:t>
      </w:r>
      <w:proofErr w:type="spellEnd"/>
      <w:r w:rsidRPr="00F31334">
        <w:t>, especially compared to traditional hotels and short-term rentals in Lagos Island's expensive accommodation market.</w:t>
      </w:r>
    </w:p>
    <w:p w14:paraId="2C8906C8" w14:textId="77777777" w:rsidR="00F31334" w:rsidRPr="00F31334" w:rsidRDefault="00F31334" w:rsidP="00F31334">
      <w:pPr>
        <w:numPr>
          <w:ilvl w:val="0"/>
          <w:numId w:val="122"/>
        </w:numPr>
      </w:pPr>
      <w:r w:rsidRPr="00F31334">
        <w:t>Communicating value through bundled services such as complimentary breakfast, Wi-Fi, and access to workspace facilities, enhancing the overall guest experience without inflating costs.</w:t>
      </w:r>
    </w:p>
    <w:p w14:paraId="1FD5E84C" w14:textId="77777777" w:rsidR="00F31334" w:rsidRPr="00F31334" w:rsidRDefault="00F31334" w:rsidP="00F31334">
      <w:pPr>
        <w:rPr>
          <w:b/>
          <w:bCs/>
        </w:rPr>
      </w:pPr>
      <w:r w:rsidRPr="00F31334">
        <w:rPr>
          <w:b/>
          <w:bCs/>
        </w:rPr>
        <w:t>2. Key Features and Amenities</w:t>
      </w:r>
    </w:p>
    <w:p w14:paraId="6C3D6394" w14:textId="77777777" w:rsidR="00F31334" w:rsidRPr="00F31334" w:rsidRDefault="00F31334" w:rsidP="00F31334">
      <w:r w:rsidRPr="00F31334">
        <w:rPr>
          <w:b/>
          <w:bCs/>
        </w:rPr>
        <w:t>a. Room Configurations:</w:t>
      </w:r>
    </w:p>
    <w:p w14:paraId="0A2218E8" w14:textId="77777777" w:rsidR="00F31334" w:rsidRPr="00F31334" w:rsidRDefault="00F31334" w:rsidP="00F31334">
      <w:pPr>
        <w:numPr>
          <w:ilvl w:val="0"/>
          <w:numId w:val="123"/>
        </w:numPr>
      </w:pPr>
      <w:r w:rsidRPr="00F31334">
        <w:t>Providing a range of accommodation options including private rooms, shared rooms with bunk beds, and dormitory-style settings to cater to different guest preferences and budgets.</w:t>
      </w:r>
    </w:p>
    <w:p w14:paraId="592244BC" w14:textId="77777777" w:rsidR="00F31334" w:rsidRPr="00F31334" w:rsidRDefault="00F31334" w:rsidP="00F31334">
      <w:pPr>
        <w:numPr>
          <w:ilvl w:val="0"/>
          <w:numId w:val="123"/>
        </w:numPr>
      </w:pPr>
      <w:r w:rsidRPr="00F31334">
        <w:t>Ensuring each room is equipped with comfortable bedding, storage solutions, and basic amenities like bedside lamps, power outlets, and personal lockers for security.</w:t>
      </w:r>
    </w:p>
    <w:p w14:paraId="12B3D2F1" w14:textId="77777777" w:rsidR="00F31334" w:rsidRPr="00F31334" w:rsidRDefault="00F31334" w:rsidP="00F31334">
      <w:r w:rsidRPr="00F31334">
        <w:rPr>
          <w:b/>
          <w:bCs/>
        </w:rPr>
        <w:t>b. On-site Facilities:</w:t>
      </w:r>
    </w:p>
    <w:p w14:paraId="17B01795" w14:textId="77777777" w:rsidR="00F31334" w:rsidRPr="00F31334" w:rsidRDefault="00F31334" w:rsidP="00F31334">
      <w:pPr>
        <w:numPr>
          <w:ilvl w:val="0"/>
          <w:numId w:val="124"/>
        </w:numPr>
      </w:pPr>
      <w:r w:rsidRPr="00F31334">
        <w:rPr>
          <w:b/>
          <w:bCs/>
        </w:rPr>
        <w:t>Dining Options:</w:t>
      </w:r>
      <w:r w:rsidRPr="00F31334">
        <w:t xml:space="preserve"> Incorporating an on-site restaurant or cafeteria offering a variety of meals, snacks, and beverages throughout the day.</w:t>
      </w:r>
    </w:p>
    <w:p w14:paraId="5985732A" w14:textId="77777777" w:rsidR="00F31334" w:rsidRPr="00F31334" w:rsidRDefault="00F31334" w:rsidP="00F31334">
      <w:pPr>
        <w:numPr>
          <w:ilvl w:val="0"/>
          <w:numId w:val="124"/>
        </w:numPr>
      </w:pPr>
      <w:r w:rsidRPr="00F31334">
        <w:rPr>
          <w:b/>
          <w:bCs/>
        </w:rPr>
        <w:t>Work and Social Spaces:</w:t>
      </w:r>
      <w:r w:rsidRPr="00F31334">
        <w:t xml:space="preserve"> Designing communal areas for guests to work, socialize, or relax, featuring comfortable seating, workstations with charging points, and recreational activities.</w:t>
      </w:r>
    </w:p>
    <w:p w14:paraId="6F9FE966" w14:textId="77777777" w:rsidR="00F31334" w:rsidRPr="00F31334" w:rsidRDefault="00F31334" w:rsidP="00F31334">
      <w:pPr>
        <w:rPr>
          <w:b/>
          <w:bCs/>
        </w:rPr>
      </w:pPr>
      <w:r w:rsidRPr="00F31334">
        <w:rPr>
          <w:b/>
          <w:bCs/>
        </w:rPr>
        <w:t>3. Security and Guest Safety</w:t>
      </w:r>
    </w:p>
    <w:p w14:paraId="64C9D168" w14:textId="77777777" w:rsidR="00F31334" w:rsidRPr="00F31334" w:rsidRDefault="00F31334" w:rsidP="00F31334">
      <w:r w:rsidRPr="00F31334">
        <w:rPr>
          <w:b/>
          <w:bCs/>
        </w:rPr>
        <w:t>a. Comprehensive Security Measures:</w:t>
      </w:r>
    </w:p>
    <w:p w14:paraId="2D737D97" w14:textId="77777777" w:rsidR="00F31334" w:rsidRPr="00F31334" w:rsidRDefault="00F31334" w:rsidP="00F31334">
      <w:pPr>
        <w:numPr>
          <w:ilvl w:val="0"/>
          <w:numId w:val="125"/>
        </w:numPr>
      </w:pPr>
      <w:r w:rsidRPr="00F31334">
        <w:t>Installing CCTV surveillance systems in common areas and corridors to monitor guest movements and enhance overall safety within the premises.</w:t>
      </w:r>
    </w:p>
    <w:p w14:paraId="42A5D888" w14:textId="77777777" w:rsidR="00F31334" w:rsidRPr="00F31334" w:rsidRDefault="00F31334" w:rsidP="00F31334">
      <w:pPr>
        <w:numPr>
          <w:ilvl w:val="0"/>
          <w:numId w:val="125"/>
        </w:numPr>
      </w:pPr>
      <w:r w:rsidRPr="00F31334">
        <w:t>Implementing access control measures such as keycard entry systems or digital locks to restrict unauthorized access to guest rooms and sensitive areas.</w:t>
      </w:r>
    </w:p>
    <w:p w14:paraId="6F70A89A" w14:textId="77777777" w:rsidR="00F31334" w:rsidRPr="00F31334" w:rsidRDefault="00F31334" w:rsidP="00F31334">
      <w:pPr>
        <w:rPr>
          <w:b/>
          <w:bCs/>
        </w:rPr>
      </w:pPr>
      <w:r w:rsidRPr="00F31334">
        <w:rPr>
          <w:b/>
          <w:bCs/>
        </w:rPr>
        <w:t>4. Environmental Sustainability</w:t>
      </w:r>
    </w:p>
    <w:p w14:paraId="50011BEC" w14:textId="77777777" w:rsidR="00F31334" w:rsidRPr="00F31334" w:rsidRDefault="00F31334" w:rsidP="00F31334">
      <w:r w:rsidRPr="00F31334">
        <w:rPr>
          <w:b/>
          <w:bCs/>
        </w:rPr>
        <w:t>a. Green Initiatives:</w:t>
      </w:r>
    </w:p>
    <w:p w14:paraId="55990FDD" w14:textId="77777777" w:rsidR="00F31334" w:rsidRPr="00F31334" w:rsidRDefault="00F31334" w:rsidP="00F31334">
      <w:pPr>
        <w:numPr>
          <w:ilvl w:val="0"/>
          <w:numId w:val="126"/>
        </w:numPr>
      </w:pPr>
      <w:r w:rsidRPr="00F31334">
        <w:t>Integrating sustainable practices into daily operations, including energy-efficient lighting and appliances, water-saving fixtures, and waste management programs.</w:t>
      </w:r>
    </w:p>
    <w:p w14:paraId="6C027709" w14:textId="77777777" w:rsidR="00F31334" w:rsidRPr="00F31334" w:rsidRDefault="00F31334" w:rsidP="00F31334">
      <w:pPr>
        <w:numPr>
          <w:ilvl w:val="0"/>
          <w:numId w:val="126"/>
        </w:numPr>
      </w:pPr>
      <w:r w:rsidRPr="00F31334">
        <w:t>Educating guests about environmental conservation efforts and encouraging participation in eco-friendly practices during their stay.</w:t>
      </w:r>
    </w:p>
    <w:p w14:paraId="359D87BC" w14:textId="77777777" w:rsidR="00F31334" w:rsidRPr="00F31334" w:rsidRDefault="00F31334" w:rsidP="00F31334">
      <w:pPr>
        <w:rPr>
          <w:b/>
          <w:bCs/>
        </w:rPr>
      </w:pPr>
      <w:r w:rsidRPr="00F31334">
        <w:rPr>
          <w:b/>
          <w:bCs/>
        </w:rPr>
        <w:t>5. Branding and Messaging</w:t>
      </w:r>
    </w:p>
    <w:p w14:paraId="776D0DB0" w14:textId="77777777" w:rsidR="00F31334" w:rsidRPr="00F31334" w:rsidRDefault="00F31334" w:rsidP="00F31334">
      <w:r w:rsidRPr="00F31334">
        <w:rPr>
          <w:b/>
          <w:bCs/>
        </w:rPr>
        <w:t>a. Clear Brand Identity:</w:t>
      </w:r>
    </w:p>
    <w:p w14:paraId="2DB30356" w14:textId="77777777" w:rsidR="00F31334" w:rsidRPr="00F31334" w:rsidRDefault="00F31334" w:rsidP="00F31334">
      <w:pPr>
        <w:numPr>
          <w:ilvl w:val="0"/>
          <w:numId w:val="127"/>
        </w:numPr>
      </w:pPr>
      <w:r w:rsidRPr="00F31334">
        <w:t>Developing a distinct brand persona that reflects the hostel's values of comfort, affordability, and community-oriented living.</w:t>
      </w:r>
    </w:p>
    <w:p w14:paraId="4793D162" w14:textId="77777777" w:rsidR="00F31334" w:rsidRPr="00F31334" w:rsidRDefault="00F31334" w:rsidP="00F31334">
      <w:pPr>
        <w:numPr>
          <w:ilvl w:val="0"/>
          <w:numId w:val="127"/>
        </w:numPr>
      </w:pPr>
      <w:r w:rsidRPr="00F31334">
        <w:lastRenderedPageBreak/>
        <w:t>Crafting compelling marketing messages that resonate with target audiences, emphasizing the hostel's unique offerings and commitment to guest satisfaction.</w:t>
      </w:r>
    </w:p>
    <w:p w14:paraId="0CD47FF6" w14:textId="77777777" w:rsidR="00F31334" w:rsidRPr="00F31334" w:rsidRDefault="00F31334" w:rsidP="00F31334">
      <w:pPr>
        <w:rPr>
          <w:b/>
          <w:bCs/>
        </w:rPr>
      </w:pPr>
      <w:r w:rsidRPr="00F31334">
        <w:rPr>
          <w:b/>
          <w:bCs/>
        </w:rPr>
        <w:t>6. Adaptability and Flexibility</w:t>
      </w:r>
    </w:p>
    <w:p w14:paraId="4F3DAE4C" w14:textId="77777777" w:rsidR="00F31334" w:rsidRPr="00F31334" w:rsidRDefault="00F31334" w:rsidP="00F31334">
      <w:r w:rsidRPr="00F31334">
        <w:rPr>
          <w:b/>
          <w:bCs/>
        </w:rPr>
        <w:t>a. Responding to Market Trends:</w:t>
      </w:r>
    </w:p>
    <w:p w14:paraId="0C5480B7" w14:textId="77777777" w:rsidR="00F31334" w:rsidRPr="00F31334" w:rsidRDefault="00F31334" w:rsidP="00F31334">
      <w:pPr>
        <w:numPr>
          <w:ilvl w:val="0"/>
          <w:numId w:val="128"/>
        </w:numPr>
      </w:pPr>
      <w:r w:rsidRPr="00F31334">
        <w:t>Monitoring industry trends and guest feedback to adapt services and amenities accordingly, ensuring relevance and competitiveness in the dynamic hospitality sector of Lagos.</w:t>
      </w:r>
    </w:p>
    <w:p w14:paraId="20DA9D90" w14:textId="77777777" w:rsidR="00F31334" w:rsidRPr="00F31334" w:rsidRDefault="00F31334" w:rsidP="00F31334">
      <w:pPr>
        <w:numPr>
          <w:ilvl w:val="0"/>
          <w:numId w:val="128"/>
        </w:numPr>
      </w:pPr>
      <w:r w:rsidRPr="00F31334">
        <w:t>Maintaining flexibility in pricing strategies and promotional offers to attract different customer segments and maximize occupancy rates throughout the year.</w:t>
      </w:r>
    </w:p>
    <w:p w14:paraId="7DDB4FD0" w14:textId="77777777" w:rsidR="00F31334" w:rsidRPr="00F31334" w:rsidRDefault="00F31334" w:rsidP="00F31334">
      <w:r w:rsidRPr="00F31334">
        <w:t xml:space="preserve">Concept development lays the foundation for </w:t>
      </w:r>
      <w:proofErr w:type="spellStart"/>
      <w:r w:rsidRPr="00F31334">
        <w:t>IslandRest</w:t>
      </w:r>
      <w:proofErr w:type="spellEnd"/>
      <w:r w:rsidRPr="00F31334">
        <w:t xml:space="preserve"> Hostel's product strategy, focusing on delivering a differentiated and appealing accommodation experience that meets the diverse needs of </w:t>
      </w:r>
      <w:proofErr w:type="spellStart"/>
      <w:r w:rsidRPr="00F31334">
        <w:t>travelers</w:t>
      </w:r>
      <w:proofErr w:type="spellEnd"/>
      <w:r w:rsidRPr="00F31334">
        <w:t xml:space="preserve"> and professionals in Lagos. By emphasizing convenience, affordability, security, and sustainability, the hostel can effectively position itself as a preferred choice in the local hospitality market.</w:t>
      </w:r>
    </w:p>
    <w:p w14:paraId="2D0E095A" w14:textId="77777777" w:rsidR="00F31334" w:rsidRDefault="00F31334"/>
    <w:p w14:paraId="5C4520C4" w14:textId="77777777" w:rsidR="00424110" w:rsidRDefault="00424110"/>
    <w:p w14:paraId="1842D25C" w14:textId="77777777" w:rsidR="00424110" w:rsidRDefault="00424110"/>
    <w:p w14:paraId="75D347E4" w14:textId="77777777" w:rsidR="00424110" w:rsidRDefault="00424110"/>
    <w:p w14:paraId="70FD7861" w14:textId="77777777" w:rsidR="00424110" w:rsidRDefault="00424110"/>
    <w:p w14:paraId="668F11BB" w14:textId="77777777" w:rsidR="00424110" w:rsidRDefault="00424110"/>
    <w:p w14:paraId="61745D47" w14:textId="77777777" w:rsidR="00424110" w:rsidRDefault="00424110"/>
    <w:p w14:paraId="41EAC7E0" w14:textId="77777777" w:rsidR="00424110" w:rsidRDefault="00424110"/>
    <w:p w14:paraId="6B606CD1" w14:textId="77777777" w:rsidR="00424110" w:rsidRDefault="00424110"/>
    <w:p w14:paraId="201341CF" w14:textId="77777777" w:rsidR="00424110" w:rsidRDefault="00424110"/>
    <w:p w14:paraId="04E15B69" w14:textId="77777777" w:rsidR="00E540B6" w:rsidRPr="00E540B6" w:rsidRDefault="00E540B6" w:rsidP="00E540B6">
      <w:r w:rsidRPr="00E540B6">
        <w:t xml:space="preserve">Design and planning in the context of developing </w:t>
      </w:r>
      <w:proofErr w:type="spellStart"/>
      <w:r w:rsidRPr="00E540B6">
        <w:t>IslandRest</w:t>
      </w:r>
      <w:proofErr w:type="spellEnd"/>
      <w:r w:rsidRPr="00E540B6">
        <w:t xml:space="preserve"> Hostel involves the strategic and creative processes of envisioning and structuring the physical and operational aspects of the accommodation facility. Here’s a detailed elaboration on design and planning:</w:t>
      </w:r>
    </w:p>
    <w:p w14:paraId="547C8F67" w14:textId="77777777" w:rsidR="00E540B6" w:rsidRPr="00E540B6" w:rsidRDefault="00E540B6" w:rsidP="00E540B6">
      <w:pPr>
        <w:rPr>
          <w:b/>
          <w:bCs/>
        </w:rPr>
      </w:pPr>
      <w:r w:rsidRPr="00E540B6">
        <w:rPr>
          <w:b/>
          <w:bCs/>
        </w:rPr>
        <w:t>1. Architectural Design</w:t>
      </w:r>
    </w:p>
    <w:p w14:paraId="49964E77" w14:textId="77777777" w:rsidR="00E540B6" w:rsidRPr="00E540B6" w:rsidRDefault="00E540B6" w:rsidP="00E540B6">
      <w:r w:rsidRPr="00E540B6">
        <w:rPr>
          <w:b/>
          <w:bCs/>
        </w:rPr>
        <w:t>a. Space Utilization and Layout:</w:t>
      </w:r>
    </w:p>
    <w:p w14:paraId="264D0239" w14:textId="77777777" w:rsidR="00E540B6" w:rsidRPr="00E540B6" w:rsidRDefault="00E540B6" w:rsidP="00E540B6">
      <w:pPr>
        <w:numPr>
          <w:ilvl w:val="0"/>
          <w:numId w:val="140"/>
        </w:numPr>
      </w:pPr>
      <w:r w:rsidRPr="00E540B6">
        <w:t>Optimize the use of available space to create functional and aesthetically pleasing guest rooms, common areas, and service zones.</w:t>
      </w:r>
    </w:p>
    <w:p w14:paraId="735B1A1F" w14:textId="77777777" w:rsidR="00E540B6" w:rsidRPr="00E540B6" w:rsidRDefault="00E540B6" w:rsidP="00E540B6">
      <w:pPr>
        <w:numPr>
          <w:ilvl w:val="0"/>
          <w:numId w:val="140"/>
        </w:numPr>
      </w:pPr>
      <w:r w:rsidRPr="00E540B6">
        <w:t>Design room configurations that cater to various guest preferences, including private rooms, shared dormitories, and communal living spaces.</w:t>
      </w:r>
    </w:p>
    <w:p w14:paraId="09061A2A" w14:textId="77777777" w:rsidR="00E540B6" w:rsidRPr="00E540B6" w:rsidRDefault="00E540B6" w:rsidP="00E540B6">
      <w:r w:rsidRPr="00E540B6">
        <w:rPr>
          <w:b/>
          <w:bCs/>
        </w:rPr>
        <w:t>b. Structural Considerations:</w:t>
      </w:r>
    </w:p>
    <w:p w14:paraId="4A267D52" w14:textId="77777777" w:rsidR="00E540B6" w:rsidRPr="00E540B6" w:rsidRDefault="00E540B6" w:rsidP="00E540B6">
      <w:pPr>
        <w:numPr>
          <w:ilvl w:val="0"/>
          <w:numId w:val="141"/>
        </w:numPr>
      </w:pPr>
      <w:r w:rsidRPr="00E540B6">
        <w:lastRenderedPageBreak/>
        <w:t>Incorporate architectural elements that enhance guest comfort and safety, such as soundproofing between rooms, adequate ventilation, and ergonomic furniture arrangements.</w:t>
      </w:r>
    </w:p>
    <w:p w14:paraId="41A2983E" w14:textId="77777777" w:rsidR="00E540B6" w:rsidRPr="00E540B6" w:rsidRDefault="00E540B6" w:rsidP="00E540B6">
      <w:pPr>
        <w:numPr>
          <w:ilvl w:val="0"/>
          <w:numId w:val="141"/>
        </w:numPr>
      </w:pPr>
      <w:r w:rsidRPr="00E540B6">
        <w:t>Ensure compliance with building codes, safety regulations, and environmental standards in the construction and renovation phases.</w:t>
      </w:r>
    </w:p>
    <w:p w14:paraId="15B75A1E" w14:textId="77777777" w:rsidR="00E540B6" w:rsidRPr="00E540B6" w:rsidRDefault="00E540B6" w:rsidP="00E540B6">
      <w:pPr>
        <w:rPr>
          <w:b/>
          <w:bCs/>
        </w:rPr>
      </w:pPr>
      <w:r w:rsidRPr="00E540B6">
        <w:rPr>
          <w:b/>
          <w:bCs/>
        </w:rPr>
        <w:t>2. Interior Design</w:t>
      </w:r>
    </w:p>
    <w:p w14:paraId="3608F156" w14:textId="77777777" w:rsidR="00E540B6" w:rsidRPr="00E540B6" w:rsidRDefault="00E540B6" w:rsidP="00E540B6">
      <w:r w:rsidRPr="00E540B6">
        <w:rPr>
          <w:b/>
          <w:bCs/>
        </w:rPr>
        <w:t>a. Aesthetic Appeal:</w:t>
      </w:r>
    </w:p>
    <w:p w14:paraId="101F522D" w14:textId="77777777" w:rsidR="00E540B6" w:rsidRPr="00E540B6" w:rsidRDefault="00E540B6" w:rsidP="00E540B6">
      <w:pPr>
        <w:numPr>
          <w:ilvl w:val="0"/>
          <w:numId w:val="142"/>
        </w:numPr>
      </w:pPr>
      <w:r w:rsidRPr="00E540B6">
        <w:t xml:space="preserve">Create a modern and welcoming ambiance through interior décor, </w:t>
      </w:r>
      <w:proofErr w:type="spellStart"/>
      <w:r w:rsidRPr="00E540B6">
        <w:t>color</w:t>
      </w:r>
      <w:proofErr w:type="spellEnd"/>
      <w:r w:rsidRPr="00E540B6">
        <w:t xml:space="preserve"> schemes, lighting design, and artwork that reflect the hostel’s brand identity and target market preferences.</w:t>
      </w:r>
    </w:p>
    <w:p w14:paraId="1CA04B56" w14:textId="77777777" w:rsidR="00E540B6" w:rsidRPr="00E540B6" w:rsidRDefault="00E540B6" w:rsidP="00E540B6">
      <w:pPr>
        <w:numPr>
          <w:ilvl w:val="0"/>
          <w:numId w:val="142"/>
        </w:numPr>
      </w:pPr>
      <w:r w:rsidRPr="00E540B6">
        <w:t>Use durable and easy-to-maintain materials for furnishings and finishes to withstand frequent use and ensure longevity.</w:t>
      </w:r>
    </w:p>
    <w:p w14:paraId="4C76E48E" w14:textId="77777777" w:rsidR="00E540B6" w:rsidRPr="00E540B6" w:rsidRDefault="00E540B6" w:rsidP="00E540B6">
      <w:r w:rsidRPr="00E540B6">
        <w:rPr>
          <w:b/>
          <w:bCs/>
        </w:rPr>
        <w:t>b. Functional Spaces:</w:t>
      </w:r>
    </w:p>
    <w:p w14:paraId="082AEBEA" w14:textId="77777777" w:rsidR="00E540B6" w:rsidRPr="00E540B6" w:rsidRDefault="00E540B6" w:rsidP="00E540B6">
      <w:pPr>
        <w:numPr>
          <w:ilvl w:val="0"/>
          <w:numId w:val="143"/>
        </w:numPr>
      </w:pPr>
      <w:r w:rsidRPr="00E540B6">
        <w:t>Design functional areas that cater to the diverse needs of guests, including reception and check-in counters, dining areas, workspaces, recreational zones, and relaxation spots.</w:t>
      </w:r>
    </w:p>
    <w:p w14:paraId="71A918B1" w14:textId="77777777" w:rsidR="00E540B6" w:rsidRPr="00E540B6" w:rsidRDefault="00E540B6" w:rsidP="00E540B6">
      <w:pPr>
        <w:numPr>
          <w:ilvl w:val="0"/>
          <w:numId w:val="143"/>
        </w:numPr>
      </w:pPr>
      <w:r w:rsidRPr="00E540B6">
        <w:t>Integrate flexible seating arrangements and multipurpose furniture to accommodate varying guest activities and group sizes.</w:t>
      </w:r>
    </w:p>
    <w:p w14:paraId="7F253057" w14:textId="77777777" w:rsidR="00E540B6" w:rsidRPr="00E540B6" w:rsidRDefault="00E540B6" w:rsidP="00E540B6">
      <w:pPr>
        <w:rPr>
          <w:b/>
          <w:bCs/>
        </w:rPr>
      </w:pPr>
      <w:r w:rsidRPr="00E540B6">
        <w:rPr>
          <w:b/>
          <w:bCs/>
        </w:rPr>
        <w:t>3. Operational Framework</w:t>
      </w:r>
    </w:p>
    <w:p w14:paraId="50BC6520" w14:textId="77777777" w:rsidR="00E540B6" w:rsidRPr="00E540B6" w:rsidRDefault="00E540B6" w:rsidP="00E540B6">
      <w:r w:rsidRPr="00E540B6">
        <w:rPr>
          <w:b/>
          <w:bCs/>
        </w:rPr>
        <w:t>a. Efficiency in Operations:</w:t>
      </w:r>
    </w:p>
    <w:p w14:paraId="66806FA3" w14:textId="77777777" w:rsidR="00E540B6" w:rsidRPr="00E540B6" w:rsidRDefault="00E540B6" w:rsidP="00E540B6">
      <w:pPr>
        <w:numPr>
          <w:ilvl w:val="0"/>
          <w:numId w:val="144"/>
        </w:numPr>
      </w:pPr>
      <w:r w:rsidRPr="00E540B6">
        <w:t>Plan efficient workflows and traffic flows within the hostel to optimize staff productivity and enhance guest experiences.</w:t>
      </w:r>
    </w:p>
    <w:p w14:paraId="6847B972" w14:textId="77777777" w:rsidR="00E540B6" w:rsidRPr="00E540B6" w:rsidRDefault="00E540B6" w:rsidP="00E540B6">
      <w:pPr>
        <w:numPr>
          <w:ilvl w:val="0"/>
          <w:numId w:val="144"/>
        </w:numPr>
      </w:pPr>
      <w:r w:rsidRPr="00E540B6">
        <w:t>Establish service zones for housekeeping, maintenance, and security personnel to streamline daily operations and ensure prompt response to guest requests.</w:t>
      </w:r>
    </w:p>
    <w:p w14:paraId="22A24693" w14:textId="77777777" w:rsidR="00E540B6" w:rsidRPr="00E540B6" w:rsidRDefault="00E540B6" w:rsidP="00E540B6">
      <w:r w:rsidRPr="00E540B6">
        <w:rPr>
          <w:b/>
          <w:bCs/>
        </w:rPr>
        <w:t>b. Technology Integration:</w:t>
      </w:r>
    </w:p>
    <w:p w14:paraId="467A280E" w14:textId="77777777" w:rsidR="00E540B6" w:rsidRPr="00E540B6" w:rsidRDefault="00E540B6" w:rsidP="00E540B6">
      <w:pPr>
        <w:numPr>
          <w:ilvl w:val="0"/>
          <w:numId w:val="145"/>
        </w:numPr>
      </w:pPr>
      <w:r w:rsidRPr="00E540B6">
        <w:t>Implement modern technologies for guest management, room booking, and reservations to facilitate seamless check-in/out processes and enhance operational efficiency.</w:t>
      </w:r>
    </w:p>
    <w:p w14:paraId="575F72D5" w14:textId="77777777" w:rsidR="00E540B6" w:rsidRPr="00E540B6" w:rsidRDefault="00E540B6" w:rsidP="00E540B6">
      <w:pPr>
        <w:numPr>
          <w:ilvl w:val="0"/>
          <w:numId w:val="145"/>
        </w:numPr>
      </w:pPr>
      <w:r w:rsidRPr="00E540B6">
        <w:t xml:space="preserve">Provide reliable internet connectivity throughout the facility and equip workspaces with necessary IT infrastructure to support digital nomads and business </w:t>
      </w:r>
      <w:proofErr w:type="spellStart"/>
      <w:r w:rsidRPr="00E540B6">
        <w:t>travelers</w:t>
      </w:r>
      <w:proofErr w:type="spellEnd"/>
      <w:r w:rsidRPr="00E540B6">
        <w:t>.</w:t>
      </w:r>
    </w:p>
    <w:p w14:paraId="03C535BE" w14:textId="77777777" w:rsidR="00E540B6" w:rsidRPr="00E540B6" w:rsidRDefault="00E540B6" w:rsidP="00E540B6">
      <w:pPr>
        <w:rPr>
          <w:b/>
          <w:bCs/>
        </w:rPr>
      </w:pPr>
      <w:r w:rsidRPr="00E540B6">
        <w:rPr>
          <w:b/>
          <w:bCs/>
        </w:rPr>
        <w:t>4. Sustainable Practices</w:t>
      </w:r>
    </w:p>
    <w:p w14:paraId="3FAB5DC4" w14:textId="77777777" w:rsidR="00E540B6" w:rsidRPr="00E540B6" w:rsidRDefault="00E540B6" w:rsidP="00E540B6">
      <w:r w:rsidRPr="00E540B6">
        <w:rPr>
          <w:b/>
          <w:bCs/>
        </w:rPr>
        <w:t>a. Environmental Design:</w:t>
      </w:r>
    </w:p>
    <w:p w14:paraId="2C38F455" w14:textId="77777777" w:rsidR="00E540B6" w:rsidRPr="00E540B6" w:rsidRDefault="00E540B6" w:rsidP="00E540B6">
      <w:pPr>
        <w:numPr>
          <w:ilvl w:val="0"/>
          <w:numId w:val="146"/>
        </w:numPr>
      </w:pPr>
      <w:r w:rsidRPr="00E540B6">
        <w:t>Incorporate sustainable building practices and eco-friendly materials in construction and renovation projects to minimize environmental impact.</w:t>
      </w:r>
    </w:p>
    <w:p w14:paraId="20022956" w14:textId="77777777" w:rsidR="00E540B6" w:rsidRPr="00E540B6" w:rsidRDefault="00E540B6" w:rsidP="00E540B6">
      <w:pPr>
        <w:numPr>
          <w:ilvl w:val="0"/>
          <w:numId w:val="146"/>
        </w:numPr>
      </w:pPr>
      <w:r w:rsidRPr="00E540B6">
        <w:t>Install energy-efficient lighting, HVAC systems, and water-saving fixtures to reduce operational costs and promote resource conservation.</w:t>
      </w:r>
    </w:p>
    <w:p w14:paraId="0DF89486" w14:textId="77777777" w:rsidR="00E540B6" w:rsidRPr="00E540B6" w:rsidRDefault="00E540B6" w:rsidP="00E540B6">
      <w:r w:rsidRPr="00E540B6">
        <w:rPr>
          <w:b/>
          <w:bCs/>
        </w:rPr>
        <w:t>b. Guest Education and Engagement:</w:t>
      </w:r>
    </w:p>
    <w:p w14:paraId="146688B6" w14:textId="77777777" w:rsidR="00E540B6" w:rsidRPr="00E540B6" w:rsidRDefault="00E540B6" w:rsidP="00E540B6">
      <w:pPr>
        <w:numPr>
          <w:ilvl w:val="0"/>
          <w:numId w:val="147"/>
        </w:numPr>
      </w:pPr>
      <w:r w:rsidRPr="00E540B6">
        <w:lastRenderedPageBreak/>
        <w:t xml:space="preserve">Promote environmental awareness among guests through signage, educational materials, and interactive initiatives that encourage responsible </w:t>
      </w:r>
      <w:proofErr w:type="spellStart"/>
      <w:r w:rsidRPr="00E540B6">
        <w:t>behaviors</w:t>
      </w:r>
      <w:proofErr w:type="spellEnd"/>
      <w:r w:rsidRPr="00E540B6">
        <w:t xml:space="preserve"> during their stay.</w:t>
      </w:r>
    </w:p>
    <w:p w14:paraId="3C977227" w14:textId="77777777" w:rsidR="00E540B6" w:rsidRPr="00E540B6" w:rsidRDefault="00E540B6" w:rsidP="00E540B6">
      <w:pPr>
        <w:numPr>
          <w:ilvl w:val="0"/>
          <w:numId w:val="147"/>
        </w:numPr>
      </w:pPr>
      <w:r w:rsidRPr="00E540B6">
        <w:t>Offer incentives or rewards for guests who participate in sustainable practices, such as towel reuse programs or waste recycling initiatives.</w:t>
      </w:r>
    </w:p>
    <w:p w14:paraId="19031950" w14:textId="77777777" w:rsidR="00E540B6" w:rsidRPr="00E540B6" w:rsidRDefault="00E540B6" w:rsidP="00E540B6">
      <w:pPr>
        <w:rPr>
          <w:b/>
          <w:bCs/>
        </w:rPr>
      </w:pPr>
      <w:r w:rsidRPr="00E540B6">
        <w:rPr>
          <w:b/>
          <w:bCs/>
        </w:rPr>
        <w:t>5. Safety and Security Measures</w:t>
      </w:r>
    </w:p>
    <w:p w14:paraId="26EECF0E" w14:textId="77777777" w:rsidR="00E540B6" w:rsidRPr="00E540B6" w:rsidRDefault="00E540B6" w:rsidP="00E540B6">
      <w:r w:rsidRPr="00E540B6">
        <w:rPr>
          <w:b/>
          <w:bCs/>
        </w:rPr>
        <w:t>a. Comprehensive Security Protocols:</w:t>
      </w:r>
    </w:p>
    <w:p w14:paraId="328A2062" w14:textId="77777777" w:rsidR="00E540B6" w:rsidRPr="00E540B6" w:rsidRDefault="00E540B6" w:rsidP="00E540B6">
      <w:pPr>
        <w:numPr>
          <w:ilvl w:val="0"/>
          <w:numId w:val="148"/>
        </w:numPr>
      </w:pPr>
      <w:r w:rsidRPr="00E540B6">
        <w:t>Develop and implement stringent security measures, including 24/7 surveillance systems, access control technologies, and emergency response procedures to ensure guest safety.</w:t>
      </w:r>
    </w:p>
    <w:p w14:paraId="78091056" w14:textId="77777777" w:rsidR="00E540B6" w:rsidRPr="00E540B6" w:rsidRDefault="00E540B6" w:rsidP="00E540B6">
      <w:pPr>
        <w:numPr>
          <w:ilvl w:val="0"/>
          <w:numId w:val="148"/>
        </w:numPr>
      </w:pPr>
      <w:r w:rsidRPr="00E540B6">
        <w:t>Train staff members on crisis management protocols and provide ongoing security awareness training to maintain a secure environment for all guests and personnel.</w:t>
      </w:r>
    </w:p>
    <w:p w14:paraId="0EC4B10D" w14:textId="77777777" w:rsidR="00E540B6" w:rsidRPr="00E540B6" w:rsidRDefault="00E540B6" w:rsidP="00E540B6">
      <w:pPr>
        <w:rPr>
          <w:b/>
          <w:bCs/>
        </w:rPr>
      </w:pPr>
      <w:r w:rsidRPr="00E540B6">
        <w:rPr>
          <w:b/>
          <w:bCs/>
        </w:rPr>
        <w:t>6. Accessibility and Inclusivity</w:t>
      </w:r>
    </w:p>
    <w:p w14:paraId="2AC8F24D" w14:textId="77777777" w:rsidR="00E540B6" w:rsidRPr="00E540B6" w:rsidRDefault="00E540B6" w:rsidP="00E540B6">
      <w:r w:rsidRPr="00E540B6">
        <w:rPr>
          <w:b/>
          <w:bCs/>
        </w:rPr>
        <w:t>a. Universal Design Principles:</w:t>
      </w:r>
    </w:p>
    <w:p w14:paraId="7A043EBF" w14:textId="77777777" w:rsidR="00E540B6" w:rsidRPr="00E540B6" w:rsidRDefault="00E540B6" w:rsidP="00E540B6">
      <w:pPr>
        <w:numPr>
          <w:ilvl w:val="0"/>
          <w:numId w:val="149"/>
        </w:numPr>
      </w:pPr>
      <w:r w:rsidRPr="00E540B6">
        <w:t>Incorporate universal design principles to ensure accessibility for guests with disabilities or mobility impairments, including accessible pathways, amenities, and accommodations.</w:t>
      </w:r>
    </w:p>
    <w:p w14:paraId="0FE8303B" w14:textId="77777777" w:rsidR="00E540B6" w:rsidRPr="00E540B6" w:rsidRDefault="00E540B6" w:rsidP="00E540B6">
      <w:pPr>
        <w:numPr>
          <w:ilvl w:val="0"/>
          <w:numId w:val="149"/>
        </w:numPr>
      </w:pPr>
      <w:r w:rsidRPr="00E540B6">
        <w:t>Provide options for guests with diverse needs, such as wheelchair-accessible rooms, adaptive equipment, and personalized assistance as required.</w:t>
      </w:r>
    </w:p>
    <w:p w14:paraId="598F113D" w14:textId="77777777" w:rsidR="00E540B6" w:rsidRPr="00E540B6" w:rsidRDefault="00E540B6" w:rsidP="00E540B6">
      <w:r w:rsidRPr="00E540B6">
        <w:t xml:space="preserve">Design and planning form the backbone of </w:t>
      </w:r>
      <w:proofErr w:type="spellStart"/>
      <w:r w:rsidRPr="00E540B6">
        <w:t>IslandRest</w:t>
      </w:r>
      <w:proofErr w:type="spellEnd"/>
      <w:r w:rsidRPr="00E540B6">
        <w:t xml:space="preserve">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60CEED57" w14:textId="333359EF" w:rsidR="00424110" w:rsidRDefault="00424110"/>
    <w:p w14:paraId="351F1093" w14:textId="77777777" w:rsidR="00E540B6" w:rsidRDefault="00E540B6"/>
    <w:p w14:paraId="349B5464" w14:textId="77777777" w:rsidR="00E540B6" w:rsidRDefault="00E540B6"/>
    <w:p w14:paraId="3C297E16" w14:textId="77777777" w:rsidR="00E540B6" w:rsidRDefault="00E540B6"/>
    <w:p w14:paraId="37D148A7" w14:textId="77777777" w:rsidR="00E540B6" w:rsidRDefault="00E540B6"/>
    <w:p w14:paraId="23E43D2D" w14:textId="77777777" w:rsidR="00E540B6" w:rsidRDefault="00E540B6"/>
    <w:p w14:paraId="0B3BA8E8" w14:textId="77777777" w:rsidR="00E540B6" w:rsidRDefault="00E540B6"/>
    <w:p w14:paraId="3DA033C0" w14:textId="77777777" w:rsidR="00E540B6" w:rsidRDefault="00E540B6"/>
    <w:p w14:paraId="5B9348CE" w14:textId="77777777" w:rsidR="00E540B6" w:rsidRDefault="00E540B6"/>
    <w:p w14:paraId="515AE792" w14:textId="77777777" w:rsidR="00E540B6" w:rsidRDefault="00E540B6"/>
    <w:p w14:paraId="00851BE1" w14:textId="77777777" w:rsidR="002602FF" w:rsidRPr="002602FF" w:rsidRDefault="002602FF" w:rsidP="002602FF">
      <w:r w:rsidRPr="002602FF">
        <w:t xml:space="preserve">Operational framework in the context of </w:t>
      </w:r>
      <w:proofErr w:type="spellStart"/>
      <w:r w:rsidRPr="002602FF">
        <w:t>IslandRest</w:t>
      </w:r>
      <w:proofErr w:type="spellEnd"/>
      <w:r w:rsidRPr="002602FF">
        <w:t xml:space="preserve">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2602FF" w:rsidRDefault="002602FF" w:rsidP="002602FF">
      <w:pPr>
        <w:rPr>
          <w:b/>
          <w:bCs/>
        </w:rPr>
      </w:pPr>
      <w:r w:rsidRPr="002602FF">
        <w:rPr>
          <w:b/>
          <w:bCs/>
        </w:rPr>
        <w:lastRenderedPageBreak/>
        <w:t>1. Staffing and Organizational Structure</w:t>
      </w:r>
    </w:p>
    <w:p w14:paraId="3062175F" w14:textId="77777777" w:rsidR="002602FF" w:rsidRPr="002602FF" w:rsidRDefault="002602FF" w:rsidP="002602FF">
      <w:r w:rsidRPr="002602FF">
        <w:rPr>
          <w:b/>
          <w:bCs/>
        </w:rPr>
        <w:t>a. Staff Roles and Responsibilities:</w:t>
      </w:r>
    </w:p>
    <w:p w14:paraId="3E2754D7" w14:textId="77777777" w:rsidR="002602FF" w:rsidRPr="002602FF" w:rsidRDefault="002602FF" w:rsidP="002602FF">
      <w:pPr>
        <w:numPr>
          <w:ilvl w:val="0"/>
          <w:numId w:val="150"/>
        </w:numPr>
      </w:pPr>
      <w:r w:rsidRPr="002602FF">
        <w:t>Define clear job roles and responsibilities for each staff member, including front desk personnel, housekeeping staff, maintenance crew, security team, and managerial positions.</w:t>
      </w:r>
    </w:p>
    <w:p w14:paraId="05EE9C94" w14:textId="77777777" w:rsidR="002602FF" w:rsidRPr="002602FF" w:rsidRDefault="002602FF" w:rsidP="002602FF">
      <w:pPr>
        <w:numPr>
          <w:ilvl w:val="0"/>
          <w:numId w:val="150"/>
        </w:numPr>
      </w:pPr>
      <w:r w:rsidRPr="002602FF">
        <w:t>Establish staffing levels based on operational needs, guest demand, and peak periods to ensure adequate coverage and efficient service delivery.</w:t>
      </w:r>
    </w:p>
    <w:p w14:paraId="2DF99B1B" w14:textId="77777777" w:rsidR="002602FF" w:rsidRPr="002602FF" w:rsidRDefault="002602FF" w:rsidP="002602FF">
      <w:r w:rsidRPr="002602FF">
        <w:rPr>
          <w:b/>
          <w:bCs/>
        </w:rPr>
        <w:t>b. Training and Development:</w:t>
      </w:r>
    </w:p>
    <w:p w14:paraId="5BC01D45" w14:textId="77777777" w:rsidR="002602FF" w:rsidRPr="002602FF" w:rsidRDefault="002602FF" w:rsidP="002602FF">
      <w:pPr>
        <w:numPr>
          <w:ilvl w:val="0"/>
          <w:numId w:val="151"/>
        </w:numPr>
      </w:pPr>
      <w:r w:rsidRPr="002602FF">
        <w:t>Implement training programs for staff members to enhance their skills in customer service, hospitality management, safety protocols, and emergency procedures.</w:t>
      </w:r>
    </w:p>
    <w:p w14:paraId="742FBE53" w14:textId="77777777" w:rsidR="002602FF" w:rsidRPr="002602FF" w:rsidRDefault="002602FF" w:rsidP="002602FF">
      <w:pPr>
        <w:numPr>
          <w:ilvl w:val="0"/>
          <w:numId w:val="151"/>
        </w:numPr>
      </w:pPr>
      <w:r w:rsidRPr="002602FF">
        <w:t>Provide ongoing professional development opportunities to keep staff updated with industry trends, technology advancements, and guest service standards.</w:t>
      </w:r>
    </w:p>
    <w:p w14:paraId="66A56352" w14:textId="77777777" w:rsidR="002602FF" w:rsidRPr="002602FF" w:rsidRDefault="002602FF" w:rsidP="002602FF">
      <w:pPr>
        <w:rPr>
          <w:b/>
          <w:bCs/>
        </w:rPr>
      </w:pPr>
      <w:r w:rsidRPr="002602FF">
        <w:rPr>
          <w:b/>
          <w:bCs/>
        </w:rPr>
        <w:t>2. Guest Services and Experience</w:t>
      </w:r>
    </w:p>
    <w:p w14:paraId="71E033A7" w14:textId="77777777" w:rsidR="002602FF" w:rsidRPr="002602FF" w:rsidRDefault="002602FF" w:rsidP="002602FF">
      <w:r w:rsidRPr="002602FF">
        <w:rPr>
          <w:b/>
          <w:bCs/>
        </w:rPr>
        <w:t>a. Reservation and Booking Systems:</w:t>
      </w:r>
    </w:p>
    <w:p w14:paraId="412A78F7" w14:textId="77777777" w:rsidR="002602FF" w:rsidRPr="002602FF" w:rsidRDefault="002602FF" w:rsidP="002602FF">
      <w:pPr>
        <w:numPr>
          <w:ilvl w:val="0"/>
          <w:numId w:val="152"/>
        </w:numPr>
      </w:pPr>
      <w:r w:rsidRPr="002602FF">
        <w:t>Utilize a user-friendly reservation system that allows guests to book rooms online, check availability, and manage their bookings effortlessly.</w:t>
      </w:r>
    </w:p>
    <w:p w14:paraId="156F79C5" w14:textId="77777777" w:rsidR="002602FF" w:rsidRPr="002602FF" w:rsidRDefault="002602FF" w:rsidP="002602FF">
      <w:pPr>
        <w:numPr>
          <w:ilvl w:val="0"/>
          <w:numId w:val="152"/>
        </w:numPr>
      </w:pPr>
      <w:r w:rsidRPr="002602FF">
        <w:t>Offer flexible booking options, including last-minute reservations, group bookings, and extended stays, to accommodate varying guest preferences and needs.</w:t>
      </w:r>
    </w:p>
    <w:p w14:paraId="709F2C77" w14:textId="77777777" w:rsidR="002602FF" w:rsidRPr="002602FF" w:rsidRDefault="002602FF" w:rsidP="002602FF">
      <w:r w:rsidRPr="002602FF">
        <w:rPr>
          <w:b/>
          <w:bCs/>
        </w:rPr>
        <w:t>b. Check-in and Check-out Procedures:</w:t>
      </w:r>
    </w:p>
    <w:p w14:paraId="2579D063" w14:textId="77777777" w:rsidR="002602FF" w:rsidRPr="002602FF" w:rsidRDefault="002602FF" w:rsidP="002602FF">
      <w:pPr>
        <w:numPr>
          <w:ilvl w:val="0"/>
          <w:numId w:val="153"/>
        </w:numPr>
      </w:pPr>
      <w:r w:rsidRPr="002602FF">
        <w:t>Streamline check-in processes to minimize wait times and enhance guest satisfaction upon arrival.</w:t>
      </w:r>
    </w:p>
    <w:p w14:paraId="4D3C22E2" w14:textId="77777777" w:rsidR="002602FF" w:rsidRPr="002602FF" w:rsidRDefault="002602FF" w:rsidP="002602FF">
      <w:pPr>
        <w:numPr>
          <w:ilvl w:val="0"/>
          <w:numId w:val="153"/>
        </w:numPr>
      </w:pPr>
      <w:r w:rsidRPr="002602FF">
        <w:t>Implement efficient check-out procedures, including automated billing and invoice generation, to expedite guest departures and ensure accuracy in financial transactions.</w:t>
      </w:r>
    </w:p>
    <w:p w14:paraId="1713056E" w14:textId="77777777" w:rsidR="002602FF" w:rsidRPr="002602FF" w:rsidRDefault="002602FF" w:rsidP="002602FF">
      <w:pPr>
        <w:rPr>
          <w:b/>
          <w:bCs/>
        </w:rPr>
      </w:pPr>
      <w:r w:rsidRPr="002602FF">
        <w:rPr>
          <w:b/>
          <w:bCs/>
        </w:rPr>
        <w:t>3. Housekeeping and Maintenance</w:t>
      </w:r>
    </w:p>
    <w:p w14:paraId="4FC411D2" w14:textId="77777777" w:rsidR="002602FF" w:rsidRPr="002602FF" w:rsidRDefault="002602FF" w:rsidP="002602FF">
      <w:r w:rsidRPr="002602FF">
        <w:rPr>
          <w:b/>
          <w:bCs/>
        </w:rPr>
        <w:t>a. Cleaning Standards and Schedules:</w:t>
      </w:r>
    </w:p>
    <w:p w14:paraId="2FEC7C5B" w14:textId="77777777" w:rsidR="002602FF" w:rsidRPr="002602FF" w:rsidRDefault="002602FF" w:rsidP="002602FF">
      <w:pPr>
        <w:numPr>
          <w:ilvl w:val="0"/>
          <w:numId w:val="154"/>
        </w:numPr>
      </w:pPr>
      <w:r w:rsidRPr="002602FF">
        <w:t>Establish rigorous cleaning standards and schedules for guest rooms, common areas, and facilities to maintain high levels of cleanliness and hygiene.</w:t>
      </w:r>
    </w:p>
    <w:p w14:paraId="1E6B8B73" w14:textId="77777777" w:rsidR="002602FF" w:rsidRPr="002602FF" w:rsidRDefault="002602FF" w:rsidP="002602FF">
      <w:pPr>
        <w:numPr>
          <w:ilvl w:val="0"/>
          <w:numId w:val="154"/>
        </w:numPr>
      </w:pPr>
      <w:r w:rsidRPr="002602FF">
        <w:t>Conduct regular inspections and quality checks to uphold cleanliness standards and address maintenance issues promptly.</w:t>
      </w:r>
    </w:p>
    <w:p w14:paraId="1ED16CD5" w14:textId="77777777" w:rsidR="002602FF" w:rsidRPr="002602FF" w:rsidRDefault="002602FF" w:rsidP="002602FF">
      <w:r w:rsidRPr="002602FF">
        <w:rPr>
          <w:b/>
          <w:bCs/>
        </w:rPr>
        <w:t>b. Preventive Maintenance Programs:</w:t>
      </w:r>
    </w:p>
    <w:p w14:paraId="6348E7BE" w14:textId="77777777" w:rsidR="002602FF" w:rsidRPr="002602FF" w:rsidRDefault="002602FF" w:rsidP="002602FF">
      <w:pPr>
        <w:numPr>
          <w:ilvl w:val="0"/>
          <w:numId w:val="155"/>
        </w:numPr>
      </w:pPr>
      <w:r w:rsidRPr="002602FF">
        <w:t>Implement preventive maintenance programs for equipment, HVAC systems, plumbing fixtures, and structural components to prevent breakdowns and ensure operational efficiency.</w:t>
      </w:r>
    </w:p>
    <w:p w14:paraId="7EEF3EFC" w14:textId="77777777" w:rsidR="002602FF" w:rsidRPr="002602FF" w:rsidRDefault="002602FF" w:rsidP="002602FF">
      <w:pPr>
        <w:numPr>
          <w:ilvl w:val="0"/>
          <w:numId w:val="155"/>
        </w:numPr>
      </w:pPr>
      <w:r w:rsidRPr="002602FF">
        <w:t>Schedule routine inspections and repairs to address maintenance issues proactively and minimize disruptions to guest services.</w:t>
      </w:r>
    </w:p>
    <w:p w14:paraId="3B503705" w14:textId="77777777" w:rsidR="002602FF" w:rsidRPr="002602FF" w:rsidRDefault="002602FF" w:rsidP="002602FF">
      <w:pPr>
        <w:rPr>
          <w:b/>
          <w:bCs/>
        </w:rPr>
      </w:pPr>
      <w:r w:rsidRPr="002602FF">
        <w:rPr>
          <w:b/>
          <w:bCs/>
        </w:rPr>
        <w:lastRenderedPageBreak/>
        <w:t>4. Food and Beverage Operations</w:t>
      </w:r>
    </w:p>
    <w:p w14:paraId="0F5B7CD5" w14:textId="77777777" w:rsidR="002602FF" w:rsidRPr="002602FF" w:rsidRDefault="002602FF" w:rsidP="002602FF">
      <w:r w:rsidRPr="002602FF">
        <w:rPr>
          <w:b/>
          <w:bCs/>
        </w:rPr>
        <w:t>a. Dining Facilities and Catering Services:</w:t>
      </w:r>
    </w:p>
    <w:p w14:paraId="43D0ABD4" w14:textId="77777777" w:rsidR="002602FF" w:rsidRPr="002602FF" w:rsidRDefault="002602FF" w:rsidP="002602FF">
      <w:pPr>
        <w:numPr>
          <w:ilvl w:val="0"/>
          <w:numId w:val="156"/>
        </w:numPr>
      </w:pPr>
      <w:r w:rsidRPr="002602FF">
        <w:t>Operate an on-site restaurant, cafeteria, or dining area that offers a diverse menu of meals, snacks, and beverages to cater to guest preferences and dietary requirements.</w:t>
      </w:r>
    </w:p>
    <w:p w14:paraId="375CC38D" w14:textId="77777777" w:rsidR="002602FF" w:rsidRPr="002602FF" w:rsidRDefault="002602FF" w:rsidP="002602FF">
      <w:pPr>
        <w:numPr>
          <w:ilvl w:val="0"/>
          <w:numId w:val="156"/>
        </w:numPr>
      </w:pPr>
      <w:r w:rsidRPr="002602FF">
        <w:t>Maintain high standards of food safety, hygiene, and quality control in food preparation, storage, and service practices.</w:t>
      </w:r>
    </w:p>
    <w:p w14:paraId="7CC6C266" w14:textId="77777777" w:rsidR="002602FF" w:rsidRPr="002602FF" w:rsidRDefault="002602FF" w:rsidP="002602FF">
      <w:r w:rsidRPr="002602FF">
        <w:rPr>
          <w:b/>
          <w:bCs/>
        </w:rPr>
        <w:t>b. Menu Planning and Procurement:</w:t>
      </w:r>
    </w:p>
    <w:p w14:paraId="701CBC83" w14:textId="77777777" w:rsidR="002602FF" w:rsidRPr="002602FF" w:rsidRDefault="002602FF" w:rsidP="002602FF">
      <w:pPr>
        <w:numPr>
          <w:ilvl w:val="0"/>
          <w:numId w:val="157"/>
        </w:numPr>
      </w:pPr>
      <w:r w:rsidRPr="002602FF">
        <w:t>Develop seasonal menus and meal options that reflect local cuisine, cultural influences, and guest preferences.</w:t>
      </w:r>
    </w:p>
    <w:p w14:paraId="1978D85E" w14:textId="77777777" w:rsidR="002602FF" w:rsidRPr="002602FF" w:rsidRDefault="002602FF" w:rsidP="002602FF">
      <w:pPr>
        <w:numPr>
          <w:ilvl w:val="0"/>
          <w:numId w:val="157"/>
        </w:numPr>
      </w:pPr>
      <w:r w:rsidRPr="002602FF">
        <w:t>Source fresh ingredients from reliable suppliers and vendors to ensure food quality, taste, and nutritional value for guests.</w:t>
      </w:r>
    </w:p>
    <w:p w14:paraId="4C113B7B" w14:textId="77777777" w:rsidR="002602FF" w:rsidRPr="002602FF" w:rsidRDefault="002602FF" w:rsidP="002602FF">
      <w:pPr>
        <w:rPr>
          <w:b/>
          <w:bCs/>
        </w:rPr>
      </w:pPr>
      <w:r w:rsidRPr="002602FF">
        <w:rPr>
          <w:b/>
          <w:bCs/>
        </w:rPr>
        <w:t>5. Technology Integration</w:t>
      </w:r>
    </w:p>
    <w:p w14:paraId="4C23B367" w14:textId="77777777" w:rsidR="002602FF" w:rsidRPr="002602FF" w:rsidRDefault="002602FF" w:rsidP="002602FF">
      <w:r w:rsidRPr="002602FF">
        <w:rPr>
          <w:b/>
          <w:bCs/>
        </w:rPr>
        <w:t>a. Property Management Systems (PMS):</w:t>
      </w:r>
    </w:p>
    <w:p w14:paraId="10A64878" w14:textId="77777777" w:rsidR="002602FF" w:rsidRPr="002602FF" w:rsidRDefault="002602FF" w:rsidP="002602FF">
      <w:pPr>
        <w:numPr>
          <w:ilvl w:val="0"/>
          <w:numId w:val="158"/>
        </w:numPr>
      </w:pPr>
      <w:r w:rsidRPr="002602FF">
        <w:t>Implement a robust PMS that integrates reservation management, room inventory control, guest profiles, and billing processes for seamless operations.</w:t>
      </w:r>
    </w:p>
    <w:p w14:paraId="5636D319" w14:textId="77777777" w:rsidR="002602FF" w:rsidRPr="002602FF" w:rsidRDefault="002602FF" w:rsidP="002602FF">
      <w:pPr>
        <w:numPr>
          <w:ilvl w:val="0"/>
          <w:numId w:val="158"/>
        </w:numPr>
      </w:pPr>
      <w:r w:rsidRPr="002602FF">
        <w:t>Utilize data analytics and reporting features to monitor occupancy rates, revenue trends, guest preferences, and operational performance metrics.</w:t>
      </w:r>
    </w:p>
    <w:p w14:paraId="104D4612" w14:textId="77777777" w:rsidR="002602FF" w:rsidRPr="002602FF" w:rsidRDefault="002602FF" w:rsidP="002602FF">
      <w:r w:rsidRPr="002602FF">
        <w:rPr>
          <w:b/>
          <w:bCs/>
        </w:rPr>
        <w:t>b. Guest Engagement Technologies:</w:t>
      </w:r>
    </w:p>
    <w:p w14:paraId="7F85C7CC" w14:textId="77777777" w:rsidR="002602FF" w:rsidRPr="002602FF" w:rsidRDefault="002602FF" w:rsidP="002602FF">
      <w:pPr>
        <w:numPr>
          <w:ilvl w:val="0"/>
          <w:numId w:val="159"/>
        </w:numPr>
      </w:pPr>
      <w:r w:rsidRPr="002602FF">
        <w:t>Offer Wi-Fi connectivity throughout the hostel premises to enable guests to stay connected and productive during their stay.</w:t>
      </w:r>
    </w:p>
    <w:p w14:paraId="4A4EE434" w14:textId="77777777" w:rsidR="002602FF" w:rsidRPr="002602FF" w:rsidRDefault="002602FF" w:rsidP="002602FF">
      <w:pPr>
        <w:numPr>
          <w:ilvl w:val="0"/>
          <w:numId w:val="159"/>
        </w:numPr>
      </w:pPr>
      <w:r w:rsidRPr="002602FF">
        <w:t>Provide digital amenities such as in-room entertainment systems, interactive guest directories, and mobile apps for enhanced guest experience and convenience.</w:t>
      </w:r>
    </w:p>
    <w:p w14:paraId="4F958BE9" w14:textId="77777777" w:rsidR="002602FF" w:rsidRPr="002602FF" w:rsidRDefault="002602FF" w:rsidP="002602FF">
      <w:pPr>
        <w:rPr>
          <w:b/>
          <w:bCs/>
        </w:rPr>
      </w:pPr>
      <w:r w:rsidRPr="002602FF">
        <w:rPr>
          <w:b/>
          <w:bCs/>
        </w:rPr>
        <w:t>6. Health, Safety, and Security</w:t>
      </w:r>
    </w:p>
    <w:p w14:paraId="37254E80" w14:textId="77777777" w:rsidR="002602FF" w:rsidRPr="002602FF" w:rsidRDefault="002602FF" w:rsidP="002602FF">
      <w:r w:rsidRPr="002602FF">
        <w:rPr>
          <w:b/>
          <w:bCs/>
        </w:rPr>
        <w:t>a. Safety Protocols and Emergency Preparedness:</w:t>
      </w:r>
    </w:p>
    <w:p w14:paraId="2D414AB6" w14:textId="77777777" w:rsidR="002602FF" w:rsidRPr="002602FF" w:rsidRDefault="002602FF" w:rsidP="002602FF">
      <w:pPr>
        <w:numPr>
          <w:ilvl w:val="0"/>
          <w:numId w:val="160"/>
        </w:numPr>
      </w:pPr>
      <w:r w:rsidRPr="002602FF">
        <w:t>Develop and enforce comprehensive safety protocols, including fire safety procedures, evacuation plans, and first aid training for staff members.</w:t>
      </w:r>
    </w:p>
    <w:p w14:paraId="3CDBE329" w14:textId="77777777" w:rsidR="002602FF" w:rsidRPr="002602FF" w:rsidRDefault="002602FF" w:rsidP="002602FF">
      <w:pPr>
        <w:numPr>
          <w:ilvl w:val="0"/>
          <w:numId w:val="160"/>
        </w:numPr>
      </w:pPr>
      <w:r w:rsidRPr="002602FF">
        <w:t>Install security systems, including CCTV surveillance, access control systems, and security patrols, to ensure a secure environment for guests and staff.</w:t>
      </w:r>
    </w:p>
    <w:p w14:paraId="5AA67AD4" w14:textId="77777777" w:rsidR="002602FF" w:rsidRPr="002602FF" w:rsidRDefault="002602FF" w:rsidP="002602FF">
      <w:pPr>
        <w:rPr>
          <w:b/>
          <w:bCs/>
        </w:rPr>
      </w:pPr>
      <w:r w:rsidRPr="002602FF">
        <w:rPr>
          <w:b/>
          <w:bCs/>
        </w:rPr>
        <w:t>7. Sustainability Initiatives</w:t>
      </w:r>
    </w:p>
    <w:p w14:paraId="3FC2F62D" w14:textId="77777777" w:rsidR="002602FF" w:rsidRPr="002602FF" w:rsidRDefault="002602FF" w:rsidP="002602FF">
      <w:r w:rsidRPr="002602FF">
        <w:rPr>
          <w:b/>
          <w:bCs/>
        </w:rPr>
        <w:t>a. Environmental Practices:</w:t>
      </w:r>
    </w:p>
    <w:p w14:paraId="356AEA0D" w14:textId="77777777" w:rsidR="002602FF" w:rsidRPr="002602FF" w:rsidRDefault="002602FF" w:rsidP="002602FF">
      <w:pPr>
        <w:numPr>
          <w:ilvl w:val="0"/>
          <w:numId w:val="161"/>
        </w:numPr>
      </w:pPr>
      <w:r w:rsidRPr="002602FF">
        <w:t>Implement sustainable practices such as energy-efficient lighting, water conservation measures, waste recycling programs, and eco-friendly amenities.</w:t>
      </w:r>
    </w:p>
    <w:p w14:paraId="61A1B60F" w14:textId="77777777" w:rsidR="002602FF" w:rsidRPr="002602FF" w:rsidRDefault="002602FF" w:rsidP="002602FF">
      <w:pPr>
        <w:numPr>
          <w:ilvl w:val="0"/>
          <w:numId w:val="161"/>
        </w:numPr>
      </w:pPr>
      <w:r w:rsidRPr="002602FF">
        <w:lastRenderedPageBreak/>
        <w:t xml:space="preserve">Educate staff and guests on environmental conservation efforts and encourage participation in sustainable </w:t>
      </w:r>
      <w:proofErr w:type="spellStart"/>
      <w:r w:rsidRPr="002602FF">
        <w:t>behaviors</w:t>
      </w:r>
      <w:proofErr w:type="spellEnd"/>
      <w:r w:rsidRPr="002602FF">
        <w:t xml:space="preserve"> during their stay.</w:t>
      </w:r>
    </w:p>
    <w:p w14:paraId="13D24647" w14:textId="77777777" w:rsidR="002602FF" w:rsidRPr="002602FF" w:rsidRDefault="002602FF" w:rsidP="002602FF">
      <w:pPr>
        <w:rPr>
          <w:b/>
          <w:bCs/>
        </w:rPr>
      </w:pPr>
      <w:r w:rsidRPr="002602FF">
        <w:rPr>
          <w:b/>
          <w:bCs/>
        </w:rPr>
        <w:t>8. Regulatory Compliance and Quality Assurance</w:t>
      </w:r>
    </w:p>
    <w:p w14:paraId="04DEC9B2" w14:textId="77777777" w:rsidR="002602FF" w:rsidRPr="002602FF" w:rsidRDefault="002602FF" w:rsidP="002602FF">
      <w:r w:rsidRPr="002602FF">
        <w:rPr>
          <w:b/>
          <w:bCs/>
        </w:rPr>
        <w:t>a. Compliance with Industry Standards:</w:t>
      </w:r>
    </w:p>
    <w:p w14:paraId="71EC521B" w14:textId="77777777" w:rsidR="002602FF" w:rsidRPr="002602FF" w:rsidRDefault="002602FF" w:rsidP="002602FF">
      <w:pPr>
        <w:numPr>
          <w:ilvl w:val="0"/>
          <w:numId w:val="162"/>
        </w:numPr>
      </w:pPr>
      <w:r w:rsidRPr="002602FF">
        <w:t>Adhere to local regulatory requirements, health and safety guidelines, licensing regulations, and hospitality industry standards.</w:t>
      </w:r>
    </w:p>
    <w:p w14:paraId="1216C89A" w14:textId="77777777" w:rsidR="002602FF" w:rsidRPr="002602FF" w:rsidRDefault="002602FF" w:rsidP="002602FF">
      <w:pPr>
        <w:numPr>
          <w:ilvl w:val="0"/>
          <w:numId w:val="162"/>
        </w:numPr>
      </w:pPr>
      <w:r w:rsidRPr="002602FF">
        <w:t>Conduct regular audits and inspections to maintain compliance and uphold the hostel’s reputation for quality service and guest satisfaction.</w:t>
      </w:r>
    </w:p>
    <w:p w14:paraId="0F1A79EA" w14:textId="77777777" w:rsidR="002602FF" w:rsidRPr="002602FF" w:rsidRDefault="002602FF" w:rsidP="002602FF">
      <w:r w:rsidRPr="002602FF">
        <w:t xml:space="preserve">Operational framework ensures that </w:t>
      </w:r>
      <w:proofErr w:type="spellStart"/>
      <w:r w:rsidRPr="002602FF">
        <w:t>IslandRest</w:t>
      </w:r>
      <w:proofErr w:type="spellEnd"/>
      <w:r w:rsidRPr="002602FF">
        <w:t xml:space="preserve">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w:t>
      </w:r>
      <w:proofErr w:type="spellStart"/>
      <w:r w:rsidRPr="002602FF">
        <w:t>travelers</w:t>
      </w:r>
      <w:proofErr w:type="spellEnd"/>
      <w:r w:rsidRPr="002602FF">
        <w:t xml:space="preserve"> and professionals alike.</w:t>
      </w:r>
    </w:p>
    <w:p w14:paraId="773DD8C8" w14:textId="77777777" w:rsidR="00E540B6" w:rsidRDefault="00E540B6"/>
    <w:p w14:paraId="5DE951D2" w14:textId="77777777" w:rsidR="002602FF" w:rsidRDefault="002602FF"/>
    <w:p w14:paraId="7C26D1B5" w14:textId="77777777" w:rsidR="002602FF" w:rsidRDefault="002602FF"/>
    <w:p w14:paraId="7CC4802A" w14:textId="77777777" w:rsidR="002602FF" w:rsidRDefault="002602FF"/>
    <w:p w14:paraId="56BAC33C" w14:textId="77777777" w:rsidR="002602FF" w:rsidRDefault="002602FF"/>
    <w:p w14:paraId="289E091F" w14:textId="77777777" w:rsidR="002602FF" w:rsidRDefault="002602FF"/>
    <w:p w14:paraId="4C797F3C" w14:textId="77777777" w:rsidR="002602FF" w:rsidRDefault="002602FF"/>
    <w:p w14:paraId="30C11E65" w14:textId="77777777" w:rsidR="002602FF" w:rsidRDefault="002602FF"/>
    <w:p w14:paraId="565825A6" w14:textId="77777777" w:rsidR="002602FF" w:rsidRDefault="002602FF"/>
    <w:p w14:paraId="0E9F9163" w14:textId="77777777" w:rsidR="002602FF" w:rsidRPr="002602FF" w:rsidRDefault="002602FF" w:rsidP="002602FF">
      <w:r w:rsidRPr="002602FF">
        <w:t xml:space="preserve">Sustainability integration within the context of </w:t>
      </w:r>
      <w:proofErr w:type="spellStart"/>
      <w:r w:rsidRPr="002602FF">
        <w:t>IslandRest</w:t>
      </w:r>
      <w:proofErr w:type="spellEnd"/>
      <w:r w:rsidRPr="002602FF">
        <w:t xml:space="preserve"> Hostel involves embedding environmental, social, and economic sustainability principles into all aspects of its operations and services. Here’s a detailed elaboration on sustainability integration:</w:t>
      </w:r>
    </w:p>
    <w:p w14:paraId="1A994188" w14:textId="77777777" w:rsidR="002602FF" w:rsidRPr="002602FF" w:rsidRDefault="002602FF" w:rsidP="002602FF">
      <w:pPr>
        <w:rPr>
          <w:b/>
          <w:bCs/>
        </w:rPr>
      </w:pPr>
      <w:r w:rsidRPr="002602FF">
        <w:rPr>
          <w:b/>
          <w:bCs/>
        </w:rPr>
        <w:t>1. Environmental Sustainability</w:t>
      </w:r>
    </w:p>
    <w:p w14:paraId="0473CB96" w14:textId="77777777" w:rsidR="002602FF" w:rsidRPr="002602FF" w:rsidRDefault="002602FF" w:rsidP="002602FF">
      <w:r w:rsidRPr="002602FF">
        <w:rPr>
          <w:b/>
          <w:bCs/>
        </w:rPr>
        <w:t>a. Energy Efficiency:</w:t>
      </w:r>
    </w:p>
    <w:p w14:paraId="6955F06A" w14:textId="77777777" w:rsidR="002602FF" w:rsidRPr="002602FF" w:rsidRDefault="002602FF" w:rsidP="002602FF">
      <w:pPr>
        <w:numPr>
          <w:ilvl w:val="0"/>
          <w:numId w:val="163"/>
        </w:numPr>
      </w:pPr>
      <w:r w:rsidRPr="002602FF">
        <w:t>Implement energy-saving measures such as LED lighting, motion sensors, and energy-efficient appliances to reduce electricity consumption.</w:t>
      </w:r>
    </w:p>
    <w:p w14:paraId="20F4F1D2" w14:textId="77777777" w:rsidR="002602FF" w:rsidRPr="002602FF" w:rsidRDefault="002602FF" w:rsidP="002602FF">
      <w:pPr>
        <w:numPr>
          <w:ilvl w:val="0"/>
          <w:numId w:val="163"/>
        </w:numPr>
      </w:pPr>
      <w:r w:rsidRPr="002602FF">
        <w:t>Explore renewable energy sources like solar panels or wind turbines to supplement the hostel's energy needs and minimize reliance on fossil fuels.</w:t>
      </w:r>
    </w:p>
    <w:p w14:paraId="6FEDBA8F" w14:textId="77777777" w:rsidR="002602FF" w:rsidRPr="002602FF" w:rsidRDefault="002602FF" w:rsidP="002602FF">
      <w:r w:rsidRPr="002602FF">
        <w:rPr>
          <w:b/>
          <w:bCs/>
        </w:rPr>
        <w:t>b. Water Conservation:</w:t>
      </w:r>
    </w:p>
    <w:p w14:paraId="0E1B05C6" w14:textId="77777777" w:rsidR="002602FF" w:rsidRPr="002602FF" w:rsidRDefault="002602FF" w:rsidP="002602FF">
      <w:pPr>
        <w:numPr>
          <w:ilvl w:val="0"/>
          <w:numId w:val="164"/>
        </w:numPr>
      </w:pPr>
      <w:r w:rsidRPr="002602FF">
        <w:lastRenderedPageBreak/>
        <w:t>Install water-efficient fixtures and fittings, including low-flow toilets, faucets, and showerheads, to reduce water usage and promote conservation efforts.</w:t>
      </w:r>
    </w:p>
    <w:p w14:paraId="3DB9404A" w14:textId="77777777" w:rsidR="002602FF" w:rsidRPr="002602FF" w:rsidRDefault="002602FF" w:rsidP="002602FF">
      <w:pPr>
        <w:numPr>
          <w:ilvl w:val="0"/>
          <w:numId w:val="164"/>
        </w:numPr>
      </w:pPr>
      <w:r w:rsidRPr="002602FF">
        <w:t>Implement greywater recycling systems to reuse water for landscaping or non-potable purposes, thereby reducing freshwater demand.</w:t>
      </w:r>
    </w:p>
    <w:p w14:paraId="06E43C0A" w14:textId="77777777" w:rsidR="002602FF" w:rsidRPr="002602FF" w:rsidRDefault="002602FF" w:rsidP="002602FF">
      <w:r w:rsidRPr="002602FF">
        <w:rPr>
          <w:b/>
          <w:bCs/>
        </w:rPr>
        <w:t>c. Waste Management:</w:t>
      </w:r>
    </w:p>
    <w:p w14:paraId="7CE00759" w14:textId="77777777" w:rsidR="002602FF" w:rsidRPr="002602FF" w:rsidRDefault="002602FF" w:rsidP="002602FF">
      <w:pPr>
        <w:numPr>
          <w:ilvl w:val="0"/>
          <w:numId w:val="165"/>
        </w:numPr>
      </w:pPr>
      <w:r w:rsidRPr="002602FF">
        <w:t>Establish a comprehensive waste management plan that includes recycling programs for paper, glass, plastic, and organic waste within the hostel premises.</w:t>
      </w:r>
    </w:p>
    <w:p w14:paraId="3986D89E" w14:textId="77777777" w:rsidR="002602FF" w:rsidRPr="002602FF" w:rsidRDefault="002602FF" w:rsidP="002602FF">
      <w:pPr>
        <w:numPr>
          <w:ilvl w:val="0"/>
          <w:numId w:val="165"/>
        </w:numPr>
      </w:pPr>
      <w:r w:rsidRPr="002602FF">
        <w:t xml:space="preserve">Educate staff and guests on waste reduction practices, such as composting food waste and minimizing single-use plastics, to promote sustainable </w:t>
      </w:r>
      <w:proofErr w:type="spellStart"/>
      <w:r w:rsidRPr="002602FF">
        <w:t>behaviors</w:t>
      </w:r>
      <w:proofErr w:type="spellEnd"/>
      <w:r w:rsidRPr="002602FF">
        <w:t>.</w:t>
      </w:r>
    </w:p>
    <w:p w14:paraId="053105D6" w14:textId="77777777" w:rsidR="002602FF" w:rsidRPr="002602FF" w:rsidRDefault="002602FF" w:rsidP="002602FF">
      <w:r w:rsidRPr="002602FF">
        <w:rPr>
          <w:b/>
          <w:bCs/>
        </w:rPr>
        <w:t>d. Sustainable Procurement:</w:t>
      </w:r>
    </w:p>
    <w:p w14:paraId="44B98D74" w14:textId="77777777" w:rsidR="002602FF" w:rsidRPr="002602FF" w:rsidRDefault="002602FF" w:rsidP="002602FF">
      <w:pPr>
        <w:numPr>
          <w:ilvl w:val="0"/>
          <w:numId w:val="166"/>
        </w:numPr>
      </w:pPr>
      <w:r w:rsidRPr="002602FF">
        <w:t>Source eco-friendly and locally sourced products, including cleaning supplies, amenities, and furnishings, to support sustainable supply chains and reduce carbon footprint.</w:t>
      </w:r>
    </w:p>
    <w:p w14:paraId="1D746326" w14:textId="77777777" w:rsidR="002602FF" w:rsidRPr="002602FF" w:rsidRDefault="002602FF" w:rsidP="002602FF">
      <w:pPr>
        <w:numPr>
          <w:ilvl w:val="0"/>
          <w:numId w:val="166"/>
        </w:numPr>
      </w:pPr>
      <w:r w:rsidRPr="002602FF">
        <w:t>Prioritize suppliers and vendors who adhere to ethical sourcing practices and environmental certifications to ensure sustainability across the procurement process.</w:t>
      </w:r>
    </w:p>
    <w:p w14:paraId="150C71A3" w14:textId="77777777" w:rsidR="002602FF" w:rsidRPr="002602FF" w:rsidRDefault="002602FF" w:rsidP="002602FF">
      <w:pPr>
        <w:rPr>
          <w:b/>
          <w:bCs/>
        </w:rPr>
      </w:pPr>
      <w:r w:rsidRPr="002602FF">
        <w:rPr>
          <w:b/>
          <w:bCs/>
        </w:rPr>
        <w:t>2. Social Sustainability</w:t>
      </w:r>
    </w:p>
    <w:p w14:paraId="197042F9" w14:textId="77777777" w:rsidR="002602FF" w:rsidRPr="002602FF" w:rsidRDefault="002602FF" w:rsidP="002602FF">
      <w:r w:rsidRPr="002602FF">
        <w:rPr>
          <w:b/>
          <w:bCs/>
        </w:rPr>
        <w:t>a. Community Engagement:</w:t>
      </w:r>
    </w:p>
    <w:p w14:paraId="02C60C40" w14:textId="77777777" w:rsidR="002602FF" w:rsidRPr="002602FF" w:rsidRDefault="002602FF" w:rsidP="002602FF">
      <w:pPr>
        <w:numPr>
          <w:ilvl w:val="0"/>
          <w:numId w:val="167"/>
        </w:numPr>
      </w:pPr>
      <w:r w:rsidRPr="002602FF">
        <w:t>Foster partnerships with local communities and organizations to support social initiatives, such as youth employment programs, educational workshops, or cultural exchanges.</w:t>
      </w:r>
    </w:p>
    <w:p w14:paraId="02D092CD" w14:textId="77777777" w:rsidR="002602FF" w:rsidRPr="002602FF" w:rsidRDefault="002602FF" w:rsidP="002602FF">
      <w:pPr>
        <w:numPr>
          <w:ilvl w:val="0"/>
          <w:numId w:val="167"/>
        </w:numPr>
      </w:pPr>
      <w:r w:rsidRPr="002602FF">
        <w:t>Promote cultural sensitivity and respect for local traditions among staff and guests to enhance community relations and mutual understanding.</w:t>
      </w:r>
    </w:p>
    <w:p w14:paraId="169C61A6" w14:textId="77777777" w:rsidR="002602FF" w:rsidRPr="002602FF" w:rsidRDefault="002602FF" w:rsidP="002602FF">
      <w:r w:rsidRPr="002602FF">
        <w:rPr>
          <w:b/>
          <w:bCs/>
        </w:rPr>
        <w:t>b. Employee Well-being:</w:t>
      </w:r>
    </w:p>
    <w:p w14:paraId="085AD700" w14:textId="77777777" w:rsidR="002602FF" w:rsidRPr="002602FF" w:rsidRDefault="002602FF" w:rsidP="002602FF">
      <w:pPr>
        <w:numPr>
          <w:ilvl w:val="0"/>
          <w:numId w:val="168"/>
        </w:numPr>
      </w:pPr>
      <w:r w:rsidRPr="002602FF">
        <w:t xml:space="preserve">Implement fair </w:t>
      </w:r>
      <w:proofErr w:type="spellStart"/>
      <w:r w:rsidRPr="002602FF">
        <w:t>labor</w:t>
      </w:r>
      <w:proofErr w:type="spellEnd"/>
      <w:r w:rsidRPr="002602FF">
        <w:t xml:space="preserve"> practices, including competitive wages, employee benefits, and opportunities for career development and training, to promote staff retention and satisfaction.</w:t>
      </w:r>
    </w:p>
    <w:p w14:paraId="1FF6C19C" w14:textId="77777777" w:rsidR="002602FF" w:rsidRPr="002602FF" w:rsidRDefault="002602FF" w:rsidP="002602FF">
      <w:pPr>
        <w:numPr>
          <w:ilvl w:val="0"/>
          <w:numId w:val="168"/>
        </w:numPr>
      </w:pPr>
      <w:r w:rsidRPr="002602FF">
        <w:t>Provide a safe and inclusive work environment that values diversity, equity, and inclusion, fostering a positive organizational culture among employees.</w:t>
      </w:r>
    </w:p>
    <w:p w14:paraId="586E3E34" w14:textId="77777777" w:rsidR="002602FF" w:rsidRPr="002602FF" w:rsidRDefault="002602FF" w:rsidP="002602FF">
      <w:pPr>
        <w:rPr>
          <w:b/>
          <w:bCs/>
        </w:rPr>
      </w:pPr>
      <w:r w:rsidRPr="002602FF">
        <w:rPr>
          <w:b/>
          <w:bCs/>
        </w:rPr>
        <w:t>3. Economic Sustainability</w:t>
      </w:r>
    </w:p>
    <w:p w14:paraId="185531ED" w14:textId="77777777" w:rsidR="002602FF" w:rsidRPr="002602FF" w:rsidRDefault="002602FF" w:rsidP="002602FF">
      <w:r w:rsidRPr="002602FF">
        <w:rPr>
          <w:b/>
          <w:bCs/>
        </w:rPr>
        <w:t>a. Financial Viability:</w:t>
      </w:r>
    </w:p>
    <w:p w14:paraId="17690D31" w14:textId="77777777" w:rsidR="002602FF" w:rsidRPr="002602FF" w:rsidRDefault="002602FF" w:rsidP="002602FF">
      <w:pPr>
        <w:numPr>
          <w:ilvl w:val="0"/>
          <w:numId w:val="169"/>
        </w:numPr>
      </w:pPr>
      <w:r w:rsidRPr="002602FF">
        <w:t>Adopt cost-effective practices and technologies that improve operational efficiency, reduce overhead costs, and enhance profitability without compromising sustainability goals.</w:t>
      </w:r>
    </w:p>
    <w:p w14:paraId="342BDE34" w14:textId="77777777" w:rsidR="002602FF" w:rsidRPr="002602FF" w:rsidRDefault="002602FF" w:rsidP="002602FF">
      <w:pPr>
        <w:numPr>
          <w:ilvl w:val="0"/>
          <w:numId w:val="169"/>
        </w:numPr>
      </w:pPr>
      <w:r w:rsidRPr="002602FF">
        <w:t>Monitor financial performance metrics, including revenue generation, cost savings from sustainability initiatives, and return on investment (ROI) from green technologies.</w:t>
      </w:r>
    </w:p>
    <w:p w14:paraId="11F83CB9" w14:textId="77777777" w:rsidR="002602FF" w:rsidRPr="002602FF" w:rsidRDefault="002602FF" w:rsidP="002602FF">
      <w:r w:rsidRPr="002602FF">
        <w:rPr>
          <w:b/>
          <w:bCs/>
        </w:rPr>
        <w:t>b. Long-term Planning:</w:t>
      </w:r>
    </w:p>
    <w:p w14:paraId="7B3E31C9" w14:textId="77777777" w:rsidR="002602FF" w:rsidRPr="002602FF" w:rsidRDefault="002602FF" w:rsidP="002602FF">
      <w:pPr>
        <w:numPr>
          <w:ilvl w:val="0"/>
          <w:numId w:val="170"/>
        </w:numPr>
      </w:pPr>
      <w:r w:rsidRPr="002602FF">
        <w:lastRenderedPageBreak/>
        <w:t>Develop long-term sustainability strategies and goals aligned with the hostel's business objectives and market demands, ensuring continuity and resilience in a competitive hospitality industry.</w:t>
      </w:r>
    </w:p>
    <w:p w14:paraId="1C08EF26" w14:textId="77777777" w:rsidR="002602FF" w:rsidRPr="002602FF" w:rsidRDefault="002602FF" w:rsidP="002602FF">
      <w:pPr>
        <w:numPr>
          <w:ilvl w:val="0"/>
          <w:numId w:val="170"/>
        </w:numPr>
      </w:pPr>
      <w:r w:rsidRPr="002602FF">
        <w:t>Conduct regular sustainability audits and performance assessments to track progress, identify areas for improvement, and maintain accountability to stakeholders.</w:t>
      </w:r>
    </w:p>
    <w:p w14:paraId="1DCB337D" w14:textId="77777777" w:rsidR="002602FF" w:rsidRPr="002602FF" w:rsidRDefault="002602FF" w:rsidP="002602FF">
      <w:pPr>
        <w:rPr>
          <w:b/>
          <w:bCs/>
        </w:rPr>
      </w:pPr>
      <w:r w:rsidRPr="002602FF">
        <w:rPr>
          <w:b/>
          <w:bCs/>
        </w:rPr>
        <w:t>4. Guest Education and Engagement</w:t>
      </w:r>
    </w:p>
    <w:p w14:paraId="1782FC1C" w14:textId="77777777" w:rsidR="002602FF" w:rsidRPr="002602FF" w:rsidRDefault="002602FF" w:rsidP="002602FF">
      <w:r w:rsidRPr="002602FF">
        <w:rPr>
          <w:b/>
          <w:bCs/>
        </w:rPr>
        <w:t>a. Sustainability Awareness:</w:t>
      </w:r>
    </w:p>
    <w:p w14:paraId="170E6C68" w14:textId="77777777" w:rsidR="002602FF" w:rsidRPr="002602FF" w:rsidRDefault="002602FF" w:rsidP="002602FF">
      <w:pPr>
        <w:numPr>
          <w:ilvl w:val="0"/>
          <w:numId w:val="171"/>
        </w:numPr>
      </w:pPr>
      <w:r w:rsidRPr="002602FF">
        <w:t>Raise awareness among guests about the hostel's sustainability practices through signage, educational materials, and interactive experiences during their stay.</w:t>
      </w:r>
    </w:p>
    <w:p w14:paraId="1F618808" w14:textId="77777777" w:rsidR="002602FF" w:rsidRPr="002602FF" w:rsidRDefault="002602FF" w:rsidP="002602FF">
      <w:pPr>
        <w:numPr>
          <w:ilvl w:val="0"/>
          <w:numId w:val="171"/>
        </w:numPr>
      </w:pPr>
      <w:r w:rsidRPr="002602FF">
        <w:t xml:space="preserve">Encourage guests to participate in sustainable </w:t>
      </w:r>
      <w:proofErr w:type="spellStart"/>
      <w:r w:rsidRPr="002602FF">
        <w:t>behaviors</w:t>
      </w:r>
      <w:proofErr w:type="spellEnd"/>
      <w:r w:rsidRPr="002602FF">
        <w:t>, such as towel and linen reuse programs, energy conservation, and responsible waste disposal, to collectively reduce environmental impact.</w:t>
      </w:r>
    </w:p>
    <w:p w14:paraId="7BAC61DC" w14:textId="77777777" w:rsidR="002602FF" w:rsidRPr="002602FF" w:rsidRDefault="002602FF" w:rsidP="002602FF">
      <w:r w:rsidRPr="002602FF">
        <w:rPr>
          <w:b/>
          <w:bCs/>
        </w:rPr>
        <w:t>b. Transparency and Accountability:</w:t>
      </w:r>
    </w:p>
    <w:p w14:paraId="1F3335A7" w14:textId="77777777" w:rsidR="002602FF" w:rsidRPr="002602FF" w:rsidRDefault="002602FF" w:rsidP="002602FF">
      <w:pPr>
        <w:numPr>
          <w:ilvl w:val="0"/>
          <w:numId w:val="172"/>
        </w:numPr>
      </w:pPr>
      <w:r w:rsidRPr="002602FF">
        <w:t>Communicate openly with guests about the hostel's sustainability achievements, challenges, and future goals, fostering trust and transparency in sustainability efforts.</w:t>
      </w:r>
    </w:p>
    <w:p w14:paraId="0A9DFD8C" w14:textId="77777777" w:rsidR="002602FF" w:rsidRPr="002602FF" w:rsidRDefault="002602FF" w:rsidP="002602FF">
      <w:pPr>
        <w:numPr>
          <w:ilvl w:val="0"/>
          <w:numId w:val="172"/>
        </w:numPr>
      </w:pPr>
      <w:r w:rsidRPr="002602FF">
        <w:t>Solicit feedback from guests on sustainability initiatives to continuously improve practices and tailor services to meet evolving guest expectations and preferences.</w:t>
      </w:r>
    </w:p>
    <w:p w14:paraId="6A1487F9" w14:textId="77777777" w:rsidR="002602FF" w:rsidRPr="002602FF" w:rsidRDefault="002602FF" w:rsidP="002602FF">
      <w:r w:rsidRPr="002602FF">
        <w:t xml:space="preserve">By integrating sustainability into its core operations, </w:t>
      </w:r>
      <w:proofErr w:type="spellStart"/>
      <w:r w:rsidRPr="002602FF">
        <w:t>IslandRest</w:t>
      </w:r>
      <w:proofErr w:type="spellEnd"/>
      <w:r w:rsidRPr="002602FF">
        <w:t xml:space="preserve">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Default="002602FF"/>
    <w:p w14:paraId="13241A0D" w14:textId="77777777" w:rsidR="002602FF" w:rsidRDefault="002602FF"/>
    <w:p w14:paraId="3113A883" w14:textId="77777777" w:rsidR="002602FF" w:rsidRDefault="002602FF"/>
    <w:p w14:paraId="276A1543" w14:textId="77777777" w:rsidR="002602FF" w:rsidRDefault="002602FF"/>
    <w:p w14:paraId="4375F082" w14:textId="77777777" w:rsidR="002602FF" w:rsidRDefault="002602FF"/>
    <w:p w14:paraId="5D102504" w14:textId="77777777" w:rsidR="002602FF" w:rsidRDefault="002602FF"/>
    <w:p w14:paraId="0AC7EC59" w14:textId="77777777" w:rsidR="002602FF" w:rsidRDefault="002602FF"/>
    <w:p w14:paraId="73317EA1" w14:textId="77777777" w:rsidR="002602FF" w:rsidRDefault="002602FF"/>
    <w:p w14:paraId="77AAAD07" w14:textId="77777777" w:rsidR="002602FF" w:rsidRDefault="002602FF"/>
    <w:p w14:paraId="1D750456" w14:textId="77777777" w:rsidR="002602FF" w:rsidRPr="002602FF" w:rsidRDefault="002602FF" w:rsidP="002602FF">
      <w:r w:rsidRPr="002602FF">
        <w:t xml:space="preserve">Testing and quality assurance in the context of </w:t>
      </w:r>
      <w:proofErr w:type="spellStart"/>
      <w:r w:rsidRPr="002602FF">
        <w:t>IslandRest</w:t>
      </w:r>
      <w:proofErr w:type="spellEnd"/>
      <w:r w:rsidRPr="002602FF">
        <w:t xml:space="preserve"> Hostel involves systematic processes and protocols to ensure that all aspects of its operations meet high standards of service delivery, guest </w:t>
      </w:r>
      <w:r w:rsidRPr="002602FF">
        <w:lastRenderedPageBreak/>
        <w:t>satisfaction, and operational efficiency. Here’s a detailed elaboration on testing and quality assurance within the hostel:</w:t>
      </w:r>
    </w:p>
    <w:p w14:paraId="2D3422B2" w14:textId="77777777" w:rsidR="002602FF" w:rsidRPr="002602FF" w:rsidRDefault="002602FF" w:rsidP="002602FF">
      <w:pPr>
        <w:rPr>
          <w:b/>
          <w:bCs/>
        </w:rPr>
      </w:pPr>
      <w:r w:rsidRPr="002602FF">
        <w:rPr>
          <w:b/>
          <w:bCs/>
        </w:rPr>
        <w:t>1. Facility and Equipment Testing</w:t>
      </w:r>
    </w:p>
    <w:p w14:paraId="4423DD22" w14:textId="77777777" w:rsidR="002602FF" w:rsidRPr="002602FF" w:rsidRDefault="002602FF" w:rsidP="002602FF">
      <w:r w:rsidRPr="002602FF">
        <w:rPr>
          <w:b/>
          <w:bCs/>
        </w:rPr>
        <w:t>a. Room Inspections:</w:t>
      </w:r>
    </w:p>
    <w:p w14:paraId="2EE72C5B" w14:textId="77777777" w:rsidR="002602FF" w:rsidRPr="002602FF" w:rsidRDefault="002602FF" w:rsidP="002602FF">
      <w:pPr>
        <w:numPr>
          <w:ilvl w:val="0"/>
          <w:numId w:val="173"/>
        </w:numPr>
      </w:pPr>
      <w:r w:rsidRPr="002602FF">
        <w:t>Conduct regular room inspections to assess cleanliness, functionality of amenities, and overall guest readiness.</w:t>
      </w:r>
    </w:p>
    <w:p w14:paraId="759D7214" w14:textId="77777777" w:rsidR="002602FF" w:rsidRPr="002602FF" w:rsidRDefault="002602FF" w:rsidP="002602FF">
      <w:pPr>
        <w:numPr>
          <w:ilvl w:val="0"/>
          <w:numId w:val="173"/>
        </w:numPr>
      </w:pPr>
      <w:r w:rsidRPr="002602FF">
        <w:t>Use standardized checklists to identify any maintenance issues, furniture or fixture defects, and ensure rooms meet quality standards before guest occupancy.</w:t>
      </w:r>
    </w:p>
    <w:p w14:paraId="342E4CFF" w14:textId="77777777" w:rsidR="002602FF" w:rsidRPr="002602FF" w:rsidRDefault="002602FF" w:rsidP="002602FF">
      <w:r w:rsidRPr="002602FF">
        <w:rPr>
          <w:b/>
          <w:bCs/>
        </w:rPr>
        <w:t>b. Safety and Security Checks:</w:t>
      </w:r>
    </w:p>
    <w:p w14:paraId="6F4CA37B" w14:textId="77777777" w:rsidR="002602FF" w:rsidRPr="002602FF" w:rsidRDefault="002602FF" w:rsidP="002602FF">
      <w:pPr>
        <w:numPr>
          <w:ilvl w:val="0"/>
          <w:numId w:val="174"/>
        </w:numPr>
      </w:pPr>
      <w:r w:rsidRPr="002602FF">
        <w:t>Perform routine safety inspections, including fire alarm testing, emergency exit checks, and security system evaluations (CCTV, access controls).</w:t>
      </w:r>
    </w:p>
    <w:p w14:paraId="6A28A582" w14:textId="77777777" w:rsidR="002602FF" w:rsidRPr="002602FF" w:rsidRDefault="002602FF" w:rsidP="002602FF">
      <w:pPr>
        <w:numPr>
          <w:ilvl w:val="0"/>
          <w:numId w:val="174"/>
        </w:numPr>
      </w:pPr>
      <w:r w:rsidRPr="002602FF">
        <w:t>Test safety equipment such as fire extinguishers, smoke detectors, and emergency lighting to ensure operational readiness and compliance with safety regulations.</w:t>
      </w:r>
    </w:p>
    <w:p w14:paraId="346267EF" w14:textId="77777777" w:rsidR="002602FF" w:rsidRPr="002602FF" w:rsidRDefault="002602FF" w:rsidP="002602FF">
      <w:pPr>
        <w:rPr>
          <w:b/>
          <w:bCs/>
        </w:rPr>
      </w:pPr>
      <w:r w:rsidRPr="002602FF">
        <w:rPr>
          <w:b/>
          <w:bCs/>
        </w:rPr>
        <w:t>2. Service Quality Assurance</w:t>
      </w:r>
    </w:p>
    <w:p w14:paraId="3E3A1165" w14:textId="77777777" w:rsidR="002602FF" w:rsidRPr="002602FF" w:rsidRDefault="002602FF" w:rsidP="002602FF">
      <w:r w:rsidRPr="002602FF">
        <w:rPr>
          <w:b/>
          <w:bCs/>
        </w:rPr>
        <w:t>a. Guest Experience Evaluations:</w:t>
      </w:r>
    </w:p>
    <w:p w14:paraId="54BA13CD" w14:textId="77777777" w:rsidR="002602FF" w:rsidRPr="002602FF" w:rsidRDefault="002602FF" w:rsidP="002602FF">
      <w:pPr>
        <w:numPr>
          <w:ilvl w:val="0"/>
          <w:numId w:val="175"/>
        </w:numPr>
      </w:pPr>
      <w:r w:rsidRPr="002602FF">
        <w:t>Implement mystery guest programs or customer satisfaction surveys to gather feedback on service quality, staff interactions, and overall guest experience.</w:t>
      </w:r>
    </w:p>
    <w:p w14:paraId="01967D96" w14:textId="77777777" w:rsidR="002602FF" w:rsidRPr="002602FF" w:rsidRDefault="002602FF" w:rsidP="002602FF">
      <w:pPr>
        <w:numPr>
          <w:ilvl w:val="0"/>
          <w:numId w:val="175"/>
        </w:numPr>
      </w:pPr>
      <w:proofErr w:type="spellStart"/>
      <w:r w:rsidRPr="002602FF">
        <w:t>Analyze</w:t>
      </w:r>
      <w:proofErr w:type="spellEnd"/>
      <w:r w:rsidRPr="002602FF">
        <w:t xml:space="preserve"> guest feedback to identify areas for improvement, address service gaps, and enhance service delivery standards based on guest expectations.</w:t>
      </w:r>
    </w:p>
    <w:p w14:paraId="055C9C5E" w14:textId="77777777" w:rsidR="002602FF" w:rsidRPr="002602FF" w:rsidRDefault="002602FF" w:rsidP="002602FF">
      <w:r w:rsidRPr="002602FF">
        <w:rPr>
          <w:b/>
          <w:bCs/>
        </w:rPr>
        <w:t>b. Training and Development:</w:t>
      </w:r>
    </w:p>
    <w:p w14:paraId="4CE77074" w14:textId="77777777" w:rsidR="002602FF" w:rsidRPr="002602FF" w:rsidRDefault="002602FF" w:rsidP="002602FF">
      <w:pPr>
        <w:numPr>
          <w:ilvl w:val="0"/>
          <w:numId w:val="176"/>
        </w:numPr>
      </w:pPr>
      <w:r w:rsidRPr="002602FF">
        <w:t>Provide ongoing training programs for staff members focused on service excellence, hospitality standards, and effective communication skills.</w:t>
      </w:r>
    </w:p>
    <w:p w14:paraId="65D20137" w14:textId="77777777" w:rsidR="002602FF" w:rsidRPr="002602FF" w:rsidRDefault="002602FF" w:rsidP="002602FF">
      <w:pPr>
        <w:numPr>
          <w:ilvl w:val="0"/>
          <w:numId w:val="176"/>
        </w:numPr>
      </w:pPr>
      <w:r w:rsidRPr="002602FF">
        <w:t>Conduct role-playing exercises and scenario-based training to simulate real-world guest interactions and ensure staff readiness to handle various guest needs and situations.</w:t>
      </w:r>
    </w:p>
    <w:p w14:paraId="44858B39" w14:textId="77777777" w:rsidR="002602FF" w:rsidRPr="002602FF" w:rsidRDefault="002602FF" w:rsidP="002602FF">
      <w:pPr>
        <w:rPr>
          <w:b/>
          <w:bCs/>
        </w:rPr>
      </w:pPr>
      <w:r w:rsidRPr="002602FF">
        <w:rPr>
          <w:b/>
          <w:bCs/>
        </w:rPr>
        <w:t>3. Operational Efficiency Testing</w:t>
      </w:r>
    </w:p>
    <w:p w14:paraId="523AE74B" w14:textId="77777777" w:rsidR="002602FF" w:rsidRPr="002602FF" w:rsidRDefault="002602FF" w:rsidP="002602FF">
      <w:r w:rsidRPr="002602FF">
        <w:rPr>
          <w:b/>
          <w:bCs/>
        </w:rPr>
        <w:t>a. Workflow and Process Optimization:</w:t>
      </w:r>
    </w:p>
    <w:p w14:paraId="38C7FD11" w14:textId="77777777" w:rsidR="002602FF" w:rsidRPr="002602FF" w:rsidRDefault="002602FF" w:rsidP="002602FF">
      <w:pPr>
        <w:numPr>
          <w:ilvl w:val="0"/>
          <w:numId w:val="177"/>
        </w:numPr>
      </w:pPr>
      <w:r w:rsidRPr="002602FF">
        <w:t>Review operational workflows, from check-in procedures to housekeeping schedules, to identify bottlenecks and streamline processes for efficiency.</w:t>
      </w:r>
    </w:p>
    <w:p w14:paraId="6B444054" w14:textId="77777777" w:rsidR="002602FF" w:rsidRPr="002602FF" w:rsidRDefault="002602FF" w:rsidP="002602FF">
      <w:pPr>
        <w:numPr>
          <w:ilvl w:val="0"/>
          <w:numId w:val="177"/>
        </w:numPr>
      </w:pPr>
      <w:r w:rsidRPr="002602FF">
        <w:t>Implement technology solutions such as property management systems (PMS) to automate tasks, improve communication between departments, and reduce manual errors.</w:t>
      </w:r>
    </w:p>
    <w:p w14:paraId="3464B779" w14:textId="77777777" w:rsidR="002602FF" w:rsidRPr="002602FF" w:rsidRDefault="002602FF" w:rsidP="002602FF">
      <w:r w:rsidRPr="002602FF">
        <w:rPr>
          <w:b/>
          <w:bCs/>
        </w:rPr>
        <w:t>b. Performance Metrics and Monitoring:</w:t>
      </w:r>
    </w:p>
    <w:p w14:paraId="16DF7899" w14:textId="77777777" w:rsidR="002602FF" w:rsidRPr="002602FF" w:rsidRDefault="002602FF" w:rsidP="002602FF">
      <w:pPr>
        <w:numPr>
          <w:ilvl w:val="0"/>
          <w:numId w:val="178"/>
        </w:numPr>
      </w:pPr>
      <w:r w:rsidRPr="002602FF">
        <w:t>Define key performance indicators (KPIs) related to operational efficiency, guest satisfaction, and financial performance (occupancy rates, revenue per available room).</w:t>
      </w:r>
    </w:p>
    <w:p w14:paraId="16223EAE" w14:textId="77777777" w:rsidR="002602FF" w:rsidRPr="002602FF" w:rsidRDefault="002602FF" w:rsidP="002602FF">
      <w:pPr>
        <w:numPr>
          <w:ilvl w:val="0"/>
          <w:numId w:val="178"/>
        </w:numPr>
      </w:pPr>
      <w:r w:rsidRPr="002602FF">
        <w:lastRenderedPageBreak/>
        <w:t>Monitor KPIs regularly to track performance trends, measure success against benchmarks, and make data-driven decisions to optimize operational outcomes.</w:t>
      </w:r>
    </w:p>
    <w:p w14:paraId="3ACB5C6C" w14:textId="77777777" w:rsidR="002602FF" w:rsidRPr="002602FF" w:rsidRDefault="002602FF" w:rsidP="002602FF">
      <w:pPr>
        <w:rPr>
          <w:b/>
          <w:bCs/>
        </w:rPr>
      </w:pPr>
      <w:r w:rsidRPr="002602FF">
        <w:rPr>
          <w:b/>
          <w:bCs/>
        </w:rPr>
        <w:t>4. Compliance and Regulatory Testing</w:t>
      </w:r>
    </w:p>
    <w:p w14:paraId="26A57274" w14:textId="77777777" w:rsidR="002602FF" w:rsidRPr="002602FF" w:rsidRDefault="002602FF" w:rsidP="002602FF">
      <w:r w:rsidRPr="002602FF">
        <w:rPr>
          <w:b/>
          <w:bCs/>
        </w:rPr>
        <w:t>a. Regulatory Compliance Audits:</w:t>
      </w:r>
    </w:p>
    <w:p w14:paraId="3424901A" w14:textId="77777777" w:rsidR="002602FF" w:rsidRPr="002602FF" w:rsidRDefault="002602FF" w:rsidP="002602FF">
      <w:pPr>
        <w:numPr>
          <w:ilvl w:val="0"/>
          <w:numId w:val="179"/>
        </w:numPr>
      </w:pPr>
      <w:r w:rsidRPr="002602FF">
        <w:t>Conduct regular audits to ensure compliance with local health and safety regulations, licensing requirements, and industry standards for hospitality operations.</w:t>
      </w:r>
    </w:p>
    <w:p w14:paraId="79B9059E" w14:textId="77777777" w:rsidR="002602FF" w:rsidRPr="002602FF" w:rsidRDefault="002602FF" w:rsidP="002602FF">
      <w:pPr>
        <w:numPr>
          <w:ilvl w:val="0"/>
          <w:numId w:val="179"/>
        </w:numPr>
      </w:pPr>
      <w:r w:rsidRPr="002602FF">
        <w:t>Maintain documentation and records of regulatory inspections, certifications, and permits to demonstrate adherence to legal and operational standards.</w:t>
      </w:r>
    </w:p>
    <w:p w14:paraId="4A1965E0" w14:textId="77777777" w:rsidR="002602FF" w:rsidRPr="002602FF" w:rsidRDefault="002602FF" w:rsidP="002602FF">
      <w:pPr>
        <w:rPr>
          <w:b/>
          <w:bCs/>
        </w:rPr>
      </w:pPr>
      <w:r w:rsidRPr="002602FF">
        <w:rPr>
          <w:b/>
          <w:bCs/>
        </w:rPr>
        <w:t>5. Continuous Improvement Initiatives</w:t>
      </w:r>
    </w:p>
    <w:p w14:paraId="4B66165F" w14:textId="77777777" w:rsidR="002602FF" w:rsidRPr="002602FF" w:rsidRDefault="002602FF" w:rsidP="002602FF">
      <w:r w:rsidRPr="002602FF">
        <w:rPr>
          <w:b/>
          <w:bCs/>
        </w:rPr>
        <w:t>a. Quality Management Systems (QMS):</w:t>
      </w:r>
    </w:p>
    <w:p w14:paraId="267505BE" w14:textId="77777777" w:rsidR="002602FF" w:rsidRPr="002602FF" w:rsidRDefault="002602FF" w:rsidP="002602FF">
      <w:pPr>
        <w:numPr>
          <w:ilvl w:val="0"/>
          <w:numId w:val="180"/>
        </w:numPr>
      </w:pPr>
      <w:r w:rsidRPr="002602FF">
        <w:t>Implement a QMS framework to formalize quality assurance processes, document procedures, and facilitate continuous improvement initiatives.</w:t>
      </w:r>
    </w:p>
    <w:p w14:paraId="726A0B95" w14:textId="77777777" w:rsidR="002602FF" w:rsidRPr="002602FF" w:rsidRDefault="002602FF" w:rsidP="002602FF">
      <w:pPr>
        <w:numPr>
          <w:ilvl w:val="0"/>
          <w:numId w:val="180"/>
        </w:numPr>
      </w:pPr>
      <w:r w:rsidRPr="002602FF">
        <w:t>Encourage a culture of continuous learning and improvement among staff through feedback loops, performance reviews, and recognition of excellence.</w:t>
      </w:r>
    </w:p>
    <w:p w14:paraId="694B50DB" w14:textId="77777777" w:rsidR="002602FF" w:rsidRPr="002602FF" w:rsidRDefault="002602FF" w:rsidP="002602FF">
      <w:r w:rsidRPr="002602FF">
        <w:rPr>
          <w:b/>
          <w:bCs/>
        </w:rPr>
        <w:t>b. Feedback Integration:</w:t>
      </w:r>
    </w:p>
    <w:p w14:paraId="0969D9F9" w14:textId="77777777" w:rsidR="002602FF" w:rsidRPr="002602FF" w:rsidRDefault="002602FF" w:rsidP="002602FF">
      <w:pPr>
        <w:numPr>
          <w:ilvl w:val="0"/>
          <w:numId w:val="181"/>
        </w:numPr>
      </w:pPr>
      <w:r w:rsidRPr="002602FF">
        <w:t>Establish mechanisms for collecting and integrating feedback from guests, staff, and stakeholders into quality improvement initiatives.</w:t>
      </w:r>
    </w:p>
    <w:p w14:paraId="3CDBD4F6" w14:textId="77777777" w:rsidR="002602FF" w:rsidRPr="002602FF" w:rsidRDefault="002602FF" w:rsidP="002602FF">
      <w:pPr>
        <w:numPr>
          <w:ilvl w:val="0"/>
          <w:numId w:val="181"/>
        </w:numPr>
      </w:pPr>
      <w:r w:rsidRPr="002602FF">
        <w:t>Use feedback data to drive innovation, enhance service offerings, and maintain competitive advantage in the hospitality market.</w:t>
      </w:r>
    </w:p>
    <w:p w14:paraId="5885C159" w14:textId="77777777" w:rsidR="002602FF" w:rsidRPr="002602FF" w:rsidRDefault="002602FF" w:rsidP="002602FF">
      <w:r w:rsidRPr="002602FF">
        <w:t xml:space="preserve">By implementing robust testing and quality assurance practices, </w:t>
      </w:r>
      <w:proofErr w:type="spellStart"/>
      <w:r w:rsidRPr="002602FF">
        <w:t>IslandRest</w:t>
      </w:r>
      <w:proofErr w:type="spellEnd"/>
      <w:r w:rsidRPr="002602FF">
        <w:t xml:space="preserve">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0E9B8400" w14:textId="77777777" w:rsidR="002602FF" w:rsidRDefault="002602FF"/>
    <w:p w14:paraId="52947CD1" w14:textId="77777777" w:rsidR="002602FF" w:rsidRDefault="002602FF"/>
    <w:p w14:paraId="0403BD02" w14:textId="77777777" w:rsidR="002602FF" w:rsidRDefault="002602FF"/>
    <w:p w14:paraId="472C79BF" w14:textId="77777777" w:rsidR="002602FF" w:rsidRDefault="002602FF"/>
    <w:p w14:paraId="1FCC93B3" w14:textId="77777777" w:rsidR="002602FF" w:rsidRDefault="002602FF"/>
    <w:p w14:paraId="081DEAA5" w14:textId="77777777" w:rsidR="002602FF" w:rsidRDefault="002602FF"/>
    <w:p w14:paraId="116FCA0E" w14:textId="77777777" w:rsidR="002602FF" w:rsidRDefault="002602FF"/>
    <w:p w14:paraId="1136560A" w14:textId="77777777" w:rsidR="002602FF" w:rsidRDefault="002602FF"/>
    <w:p w14:paraId="56380DBD" w14:textId="77777777" w:rsidR="002602FF" w:rsidRDefault="002602FF"/>
    <w:p w14:paraId="6AF773FA" w14:textId="77777777" w:rsidR="002602FF" w:rsidRPr="002602FF" w:rsidRDefault="002602FF" w:rsidP="002602FF">
      <w:r w:rsidRPr="002602FF">
        <w:lastRenderedPageBreak/>
        <w:t xml:space="preserve">Launching and marketing </w:t>
      </w:r>
      <w:proofErr w:type="spellStart"/>
      <w:r w:rsidRPr="002602FF">
        <w:t>IslandRest</w:t>
      </w:r>
      <w:proofErr w:type="spellEnd"/>
      <w:r w:rsidRPr="002602FF">
        <w:t xml:space="preserve">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2602FF" w:rsidRDefault="002602FF" w:rsidP="002602FF">
      <w:pPr>
        <w:rPr>
          <w:b/>
          <w:bCs/>
        </w:rPr>
      </w:pPr>
      <w:r w:rsidRPr="002602FF">
        <w:rPr>
          <w:b/>
          <w:bCs/>
        </w:rPr>
        <w:t>1. Pre-Launch Preparation</w:t>
      </w:r>
    </w:p>
    <w:p w14:paraId="73543CE4" w14:textId="77777777" w:rsidR="002602FF" w:rsidRPr="002602FF" w:rsidRDefault="002602FF" w:rsidP="002602FF">
      <w:r w:rsidRPr="002602FF">
        <w:rPr>
          <w:b/>
          <w:bCs/>
        </w:rPr>
        <w:t>a. Market Research and Analysis:</w:t>
      </w:r>
    </w:p>
    <w:p w14:paraId="01B0DC96" w14:textId="77777777" w:rsidR="002602FF" w:rsidRPr="002602FF" w:rsidRDefault="002602FF" w:rsidP="002602FF">
      <w:pPr>
        <w:numPr>
          <w:ilvl w:val="0"/>
          <w:numId w:val="182"/>
        </w:numPr>
      </w:pPr>
      <w:r w:rsidRPr="002602FF">
        <w:t>Conduct thorough market research to identify target demographics, customer preferences, and competitor analysis in the Lagos hospitality market.</w:t>
      </w:r>
    </w:p>
    <w:p w14:paraId="790B0D60" w14:textId="77777777" w:rsidR="002602FF" w:rsidRPr="002602FF" w:rsidRDefault="002602FF" w:rsidP="002602FF">
      <w:pPr>
        <w:numPr>
          <w:ilvl w:val="0"/>
          <w:numId w:val="182"/>
        </w:numPr>
      </w:pPr>
      <w:r w:rsidRPr="002602FF">
        <w:t>Use insights from market research to refine the hostel's unique selling propositions (USPs) and tailor marketing strategies to meet customer needs.</w:t>
      </w:r>
    </w:p>
    <w:p w14:paraId="380D267F" w14:textId="77777777" w:rsidR="002602FF" w:rsidRPr="002602FF" w:rsidRDefault="002602FF" w:rsidP="002602FF">
      <w:r w:rsidRPr="002602FF">
        <w:rPr>
          <w:b/>
          <w:bCs/>
        </w:rPr>
        <w:t>b. Brand Development:</w:t>
      </w:r>
    </w:p>
    <w:p w14:paraId="6B8AA209" w14:textId="77777777" w:rsidR="002602FF" w:rsidRPr="002602FF" w:rsidRDefault="002602FF" w:rsidP="002602FF">
      <w:pPr>
        <w:numPr>
          <w:ilvl w:val="0"/>
          <w:numId w:val="183"/>
        </w:numPr>
      </w:pPr>
      <w:r w:rsidRPr="002602FF">
        <w:t>Define the hostel’s brand identity, including mission, vision, core values, and brand personality that resonate with the target audience.</w:t>
      </w:r>
    </w:p>
    <w:p w14:paraId="4077338C" w14:textId="77777777" w:rsidR="002602FF" w:rsidRPr="002602FF" w:rsidRDefault="002602FF" w:rsidP="002602FF">
      <w:pPr>
        <w:numPr>
          <w:ilvl w:val="0"/>
          <w:numId w:val="183"/>
        </w:numPr>
      </w:pPr>
      <w:r w:rsidRPr="002602FF">
        <w:t>Develop a compelling brand story that highlights the hostel’s unique features, sustainability initiatives, and commitment to guest satisfaction.</w:t>
      </w:r>
    </w:p>
    <w:p w14:paraId="38015A80" w14:textId="77777777" w:rsidR="002602FF" w:rsidRPr="002602FF" w:rsidRDefault="002602FF" w:rsidP="002602FF">
      <w:r w:rsidRPr="002602FF">
        <w:rPr>
          <w:b/>
          <w:bCs/>
        </w:rPr>
        <w:t>c. Pricing Strategy:</w:t>
      </w:r>
    </w:p>
    <w:p w14:paraId="26F9B5C5" w14:textId="77777777" w:rsidR="002602FF" w:rsidRPr="002602FF" w:rsidRDefault="002602FF" w:rsidP="002602FF">
      <w:pPr>
        <w:numPr>
          <w:ilvl w:val="0"/>
          <w:numId w:val="184"/>
        </w:numPr>
      </w:pPr>
      <w:r w:rsidRPr="002602FF">
        <w:t xml:space="preserve">Determine competitive pricing strategies based on market demand, competitor pricing analysis, and perceived value of services offered by </w:t>
      </w:r>
      <w:proofErr w:type="spellStart"/>
      <w:r w:rsidRPr="002602FF">
        <w:t>IslandRest</w:t>
      </w:r>
      <w:proofErr w:type="spellEnd"/>
      <w:r w:rsidRPr="002602FF">
        <w:t xml:space="preserve"> Hostel.</w:t>
      </w:r>
    </w:p>
    <w:p w14:paraId="54BF152A" w14:textId="77777777" w:rsidR="002602FF" w:rsidRPr="002602FF" w:rsidRDefault="002602FF" w:rsidP="002602FF">
      <w:pPr>
        <w:numPr>
          <w:ilvl w:val="0"/>
          <w:numId w:val="184"/>
        </w:numPr>
      </w:pPr>
      <w:r w:rsidRPr="002602FF">
        <w:t>Offer promotional pricing or discounts during the launch phase to incentivize early bookings and attract price-sensitive customers.</w:t>
      </w:r>
    </w:p>
    <w:p w14:paraId="419BDADA" w14:textId="77777777" w:rsidR="002602FF" w:rsidRPr="002602FF" w:rsidRDefault="002602FF" w:rsidP="002602FF">
      <w:pPr>
        <w:rPr>
          <w:b/>
          <w:bCs/>
        </w:rPr>
      </w:pPr>
      <w:r w:rsidRPr="002602FF">
        <w:rPr>
          <w:b/>
          <w:bCs/>
        </w:rPr>
        <w:t>2. Marketing Strategies</w:t>
      </w:r>
    </w:p>
    <w:p w14:paraId="1327BAEF" w14:textId="77777777" w:rsidR="002602FF" w:rsidRPr="002602FF" w:rsidRDefault="002602FF" w:rsidP="002602FF">
      <w:r w:rsidRPr="002602FF">
        <w:rPr>
          <w:b/>
          <w:bCs/>
        </w:rPr>
        <w:t>a. Digital Marketing Campaigns:</w:t>
      </w:r>
    </w:p>
    <w:p w14:paraId="763B1F37" w14:textId="77777777" w:rsidR="002602FF" w:rsidRPr="002602FF" w:rsidRDefault="002602FF" w:rsidP="002602FF">
      <w:pPr>
        <w:numPr>
          <w:ilvl w:val="0"/>
          <w:numId w:val="185"/>
        </w:numPr>
      </w:pPr>
      <w:r w:rsidRPr="002602FF">
        <w:t>Create a comprehensive digital marketing plan that includes search engine optimization (SEO), pay-per-click (PPC) advertising, and social media marketing.</w:t>
      </w:r>
    </w:p>
    <w:p w14:paraId="55296A41" w14:textId="77777777" w:rsidR="002602FF" w:rsidRPr="002602FF" w:rsidRDefault="002602FF" w:rsidP="002602FF">
      <w:pPr>
        <w:numPr>
          <w:ilvl w:val="0"/>
          <w:numId w:val="185"/>
        </w:numPr>
      </w:pPr>
      <w:r w:rsidRPr="002602FF">
        <w:t>Leverage platforms like Facebook, Instagram, and Twitter to engage with potential guests, share compelling content, and drive traffic to the hostel’s website or booking platform.</w:t>
      </w:r>
    </w:p>
    <w:p w14:paraId="30DE2165" w14:textId="77777777" w:rsidR="002602FF" w:rsidRPr="002602FF" w:rsidRDefault="002602FF" w:rsidP="002602FF">
      <w:r w:rsidRPr="002602FF">
        <w:rPr>
          <w:b/>
          <w:bCs/>
        </w:rPr>
        <w:t>b. Content Marketing:</w:t>
      </w:r>
    </w:p>
    <w:p w14:paraId="54B3FB1A" w14:textId="77777777" w:rsidR="002602FF" w:rsidRPr="002602FF" w:rsidRDefault="002602FF" w:rsidP="002602FF">
      <w:pPr>
        <w:numPr>
          <w:ilvl w:val="0"/>
          <w:numId w:val="186"/>
        </w:numPr>
      </w:pPr>
      <w:r w:rsidRPr="002602FF">
        <w:t>Develop engaging content such as blog posts, articles, and videos that highlight the hostel’s amenities, local attractions, and sustainable practices.</w:t>
      </w:r>
    </w:p>
    <w:p w14:paraId="17B5055D" w14:textId="77777777" w:rsidR="002602FF" w:rsidRPr="002602FF" w:rsidRDefault="002602FF" w:rsidP="002602FF">
      <w:pPr>
        <w:numPr>
          <w:ilvl w:val="0"/>
          <w:numId w:val="186"/>
        </w:numPr>
      </w:pPr>
      <w:r w:rsidRPr="002602FF">
        <w:t xml:space="preserve">Utilize storytelling to connect emotionally with the audience and showcase the unique guest experiences offered at </w:t>
      </w:r>
      <w:proofErr w:type="spellStart"/>
      <w:r w:rsidRPr="002602FF">
        <w:t>IslandRest</w:t>
      </w:r>
      <w:proofErr w:type="spellEnd"/>
      <w:r w:rsidRPr="002602FF">
        <w:t xml:space="preserve"> Hostel.</w:t>
      </w:r>
    </w:p>
    <w:p w14:paraId="169B905D" w14:textId="77777777" w:rsidR="002602FF" w:rsidRPr="002602FF" w:rsidRDefault="002602FF" w:rsidP="002602FF">
      <w:r w:rsidRPr="002602FF">
        <w:rPr>
          <w:b/>
          <w:bCs/>
        </w:rPr>
        <w:t>c. Influencer and Partnership Marketing:</w:t>
      </w:r>
    </w:p>
    <w:p w14:paraId="68FDEF83" w14:textId="77777777" w:rsidR="002602FF" w:rsidRPr="002602FF" w:rsidRDefault="002602FF" w:rsidP="002602FF">
      <w:pPr>
        <w:numPr>
          <w:ilvl w:val="0"/>
          <w:numId w:val="187"/>
        </w:numPr>
      </w:pPr>
      <w:r w:rsidRPr="002602FF">
        <w:t xml:space="preserve">Collaborate with local influencers, travel bloggers, and social media personalities to promote </w:t>
      </w:r>
      <w:proofErr w:type="spellStart"/>
      <w:r w:rsidRPr="002602FF">
        <w:t>IslandRest</w:t>
      </w:r>
      <w:proofErr w:type="spellEnd"/>
      <w:r w:rsidRPr="002602FF">
        <w:t xml:space="preserve"> Hostel through sponsored content and endorsements.</w:t>
      </w:r>
    </w:p>
    <w:p w14:paraId="70DA697A" w14:textId="77777777" w:rsidR="002602FF" w:rsidRPr="002602FF" w:rsidRDefault="002602FF" w:rsidP="002602FF">
      <w:pPr>
        <w:numPr>
          <w:ilvl w:val="0"/>
          <w:numId w:val="187"/>
        </w:numPr>
      </w:pPr>
      <w:r w:rsidRPr="002602FF">
        <w:lastRenderedPageBreak/>
        <w:t xml:space="preserve">Establish partnerships with tourism agencies, corporate organizations, and event planners to attract group bookings, business </w:t>
      </w:r>
      <w:proofErr w:type="spellStart"/>
      <w:r w:rsidRPr="002602FF">
        <w:t>travelers</w:t>
      </w:r>
      <w:proofErr w:type="spellEnd"/>
      <w:r w:rsidRPr="002602FF">
        <w:t>, and event attendees.</w:t>
      </w:r>
    </w:p>
    <w:p w14:paraId="060D54F3" w14:textId="77777777" w:rsidR="002602FF" w:rsidRPr="002602FF" w:rsidRDefault="002602FF" w:rsidP="002602FF">
      <w:pPr>
        <w:rPr>
          <w:b/>
          <w:bCs/>
        </w:rPr>
      </w:pPr>
      <w:r w:rsidRPr="002602FF">
        <w:rPr>
          <w:b/>
          <w:bCs/>
        </w:rPr>
        <w:t>3. Launch Event and PR Initiatives</w:t>
      </w:r>
    </w:p>
    <w:p w14:paraId="4880A9D8" w14:textId="77777777" w:rsidR="002602FF" w:rsidRPr="002602FF" w:rsidRDefault="002602FF" w:rsidP="002602FF">
      <w:r w:rsidRPr="002602FF">
        <w:rPr>
          <w:b/>
          <w:bCs/>
        </w:rPr>
        <w:t>a. Launch Event Planning:</w:t>
      </w:r>
    </w:p>
    <w:p w14:paraId="0B00ACD2" w14:textId="77777777" w:rsidR="002602FF" w:rsidRPr="002602FF" w:rsidRDefault="002602FF" w:rsidP="002602FF">
      <w:pPr>
        <w:numPr>
          <w:ilvl w:val="0"/>
          <w:numId w:val="188"/>
        </w:numPr>
      </w:pPr>
      <w:r w:rsidRPr="002602FF">
        <w:t xml:space="preserve">Organize a launch event or open house to introduce </w:t>
      </w:r>
      <w:proofErr w:type="spellStart"/>
      <w:r w:rsidRPr="002602FF">
        <w:t>IslandRest</w:t>
      </w:r>
      <w:proofErr w:type="spellEnd"/>
      <w:r w:rsidRPr="002602FF">
        <w:t xml:space="preserve"> Hostel to the community, media, and potential guests.</w:t>
      </w:r>
    </w:p>
    <w:p w14:paraId="33F2B69A" w14:textId="77777777" w:rsidR="002602FF" w:rsidRPr="002602FF" w:rsidRDefault="002602FF" w:rsidP="002602FF">
      <w:pPr>
        <w:numPr>
          <w:ilvl w:val="0"/>
          <w:numId w:val="188"/>
        </w:numPr>
      </w:pPr>
      <w:r w:rsidRPr="002602FF">
        <w:t>Showcase the hostel’s facilities, offer guided tours, and provide exclusive promotions or giveaways to attendees to generate excitement and word-of-mouth publicity.</w:t>
      </w:r>
    </w:p>
    <w:p w14:paraId="01540246" w14:textId="77777777" w:rsidR="002602FF" w:rsidRPr="002602FF" w:rsidRDefault="002602FF" w:rsidP="002602FF">
      <w:r w:rsidRPr="002602FF">
        <w:rPr>
          <w:b/>
          <w:bCs/>
        </w:rPr>
        <w:t>b. Public Relations (PR) Campaigns:</w:t>
      </w:r>
    </w:p>
    <w:p w14:paraId="0EE7E01E" w14:textId="77777777" w:rsidR="002602FF" w:rsidRPr="002602FF" w:rsidRDefault="002602FF" w:rsidP="002602FF">
      <w:pPr>
        <w:numPr>
          <w:ilvl w:val="0"/>
          <w:numId w:val="189"/>
        </w:numPr>
      </w:pPr>
      <w:r w:rsidRPr="002602FF">
        <w:t>Develop press releases, media kits, and pitch stories to local and national media outlets to secure coverage and editorial mentions about the hostel.</w:t>
      </w:r>
    </w:p>
    <w:p w14:paraId="708DAA93" w14:textId="77777777" w:rsidR="002602FF" w:rsidRPr="002602FF" w:rsidRDefault="002602FF" w:rsidP="002602FF">
      <w:pPr>
        <w:numPr>
          <w:ilvl w:val="0"/>
          <w:numId w:val="189"/>
        </w:numPr>
      </w:pPr>
      <w:r w:rsidRPr="002602FF">
        <w:t>Highlight the hostel’s unique selling points, sustainability initiatives, and contributions to the local economy in PR materials to enhance brand credibility and visibility.</w:t>
      </w:r>
    </w:p>
    <w:p w14:paraId="05D5C048" w14:textId="77777777" w:rsidR="002602FF" w:rsidRPr="002602FF" w:rsidRDefault="002602FF" w:rsidP="002602FF">
      <w:pPr>
        <w:rPr>
          <w:b/>
          <w:bCs/>
        </w:rPr>
      </w:pPr>
      <w:r w:rsidRPr="002602FF">
        <w:rPr>
          <w:b/>
          <w:bCs/>
        </w:rPr>
        <w:t>4. Direct Sales and Booking Channels</w:t>
      </w:r>
    </w:p>
    <w:p w14:paraId="743E3131" w14:textId="77777777" w:rsidR="002602FF" w:rsidRPr="002602FF" w:rsidRDefault="002602FF" w:rsidP="002602FF">
      <w:r w:rsidRPr="002602FF">
        <w:rPr>
          <w:b/>
          <w:bCs/>
        </w:rPr>
        <w:t>a. Online Booking Platforms:</w:t>
      </w:r>
    </w:p>
    <w:p w14:paraId="10F216FF" w14:textId="77777777" w:rsidR="002602FF" w:rsidRPr="002602FF" w:rsidRDefault="002602FF" w:rsidP="002602FF">
      <w:pPr>
        <w:numPr>
          <w:ilvl w:val="0"/>
          <w:numId w:val="190"/>
        </w:numPr>
      </w:pPr>
      <w:r w:rsidRPr="002602FF">
        <w:t>Optimize the hostel’s presence on online travel agencies (OTAs) and booking platforms, ensuring accurate listings, attractive visuals, and positive guest reviews.</w:t>
      </w:r>
    </w:p>
    <w:p w14:paraId="3268E138" w14:textId="77777777" w:rsidR="002602FF" w:rsidRPr="002602FF" w:rsidRDefault="002602FF" w:rsidP="002602FF">
      <w:pPr>
        <w:numPr>
          <w:ilvl w:val="0"/>
          <w:numId w:val="190"/>
        </w:numPr>
      </w:pPr>
      <w:r w:rsidRPr="002602FF">
        <w:t>Implement a user-friendly booking system on the hostel’s website with secure payment options and seamless navigation for potential guests.</w:t>
      </w:r>
    </w:p>
    <w:p w14:paraId="7C94FE1A" w14:textId="77777777" w:rsidR="002602FF" w:rsidRPr="002602FF" w:rsidRDefault="002602FF" w:rsidP="002602FF">
      <w:r w:rsidRPr="002602FF">
        <w:rPr>
          <w:b/>
          <w:bCs/>
        </w:rPr>
        <w:t>b. Direct Marketing and Email Campaigns:</w:t>
      </w:r>
    </w:p>
    <w:p w14:paraId="7AE526B3" w14:textId="77777777" w:rsidR="002602FF" w:rsidRPr="002602FF" w:rsidRDefault="002602FF" w:rsidP="002602FF">
      <w:pPr>
        <w:numPr>
          <w:ilvl w:val="0"/>
          <w:numId w:val="191"/>
        </w:numPr>
      </w:pPr>
      <w:r w:rsidRPr="002602FF">
        <w:t>Build and maintain a database of email subscribers to engage with past guests, prospective customers, and stakeholders through targeted email campaigns.</w:t>
      </w:r>
    </w:p>
    <w:p w14:paraId="440A9996" w14:textId="77777777" w:rsidR="002602FF" w:rsidRPr="002602FF" w:rsidRDefault="002602FF" w:rsidP="002602FF">
      <w:pPr>
        <w:numPr>
          <w:ilvl w:val="0"/>
          <w:numId w:val="191"/>
        </w:numPr>
      </w:pPr>
      <w:r w:rsidRPr="002602FF">
        <w:t>Send personalized offers, newsletters, and updates about promotions, events, and seasonal packages to encourage repeat bookings and direct reservations.</w:t>
      </w:r>
    </w:p>
    <w:p w14:paraId="65B2F35F" w14:textId="77777777" w:rsidR="002602FF" w:rsidRPr="002602FF" w:rsidRDefault="002602FF" w:rsidP="002602FF">
      <w:pPr>
        <w:rPr>
          <w:b/>
          <w:bCs/>
        </w:rPr>
      </w:pPr>
      <w:r w:rsidRPr="002602FF">
        <w:rPr>
          <w:b/>
          <w:bCs/>
        </w:rPr>
        <w:t>5. Monitoring and Optimization</w:t>
      </w:r>
    </w:p>
    <w:p w14:paraId="1D2F6239" w14:textId="77777777" w:rsidR="002602FF" w:rsidRPr="002602FF" w:rsidRDefault="002602FF" w:rsidP="002602FF">
      <w:r w:rsidRPr="002602FF">
        <w:rPr>
          <w:b/>
          <w:bCs/>
        </w:rPr>
        <w:t>a. Performance Metrics:</w:t>
      </w:r>
    </w:p>
    <w:p w14:paraId="3DD7EEF6" w14:textId="77777777" w:rsidR="002602FF" w:rsidRPr="002602FF" w:rsidRDefault="002602FF" w:rsidP="002602FF">
      <w:pPr>
        <w:numPr>
          <w:ilvl w:val="0"/>
          <w:numId w:val="192"/>
        </w:numPr>
      </w:pPr>
      <w:r w:rsidRPr="002602FF">
        <w:t>Monitor key performance indicators (KPIs) such as website traffic, conversion rates, occupancy rates, and revenue per available room (RevPAR) to assess the effectiveness of marketing efforts.</w:t>
      </w:r>
    </w:p>
    <w:p w14:paraId="1FF72D6F" w14:textId="77777777" w:rsidR="002602FF" w:rsidRPr="002602FF" w:rsidRDefault="002602FF" w:rsidP="002602FF">
      <w:pPr>
        <w:numPr>
          <w:ilvl w:val="0"/>
          <w:numId w:val="192"/>
        </w:numPr>
      </w:pPr>
      <w:r w:rsidRPr="002602FF">
        <w:t>Use analytics tools and guest feedback to evaluate campaign performance, identify areas for improvement, and optimize marketing strategies in real-time.</w:t>
      </w:r>
    </w:p>
    <w:p w14:paraId="6896BB89" w14:textId="77777777" w:rsidR="002602FF" w:rsidRPr="002602FF" w:rsidRDefault="002602FF" w:rsidP="002602FF">
      <w:r w:rsidRPr="002602FF">
        <w:rPr>
          <w:b/>
          <w:bCs/>
        </w:rPr>
        <w:t>b. Continuous Engagement:</w:t>
      </w:r>
    </w:p>
    <w:p w14:paraId="79A56A28" w14:textId="77777777" w:rsidR="002602FF" w:rsidRPr="002602FF" w:rsidRDefault="002602FF" w:rsidP="002602FF">
      <w:pPr>
        <w:numPr>
          <w:ilvl w:val="0"/>
          <w:numId w:val="193"/>
        </w:numPr>
      </w:pPr>
      <w:r w:rsidRPr="002602FF">
        <w:lastRenderedPageBreak/>
        <w:t>Maintain ongoing communication with guests through social media engagement, customer reviews, and responsive customer service to build loyalty and encourage positive word-of-mouth referrals.</w:t>
      </w:r>
    </w:p>
    <w:p w14:paraId="59E6763E" w14:textId="77777777" w:rsidR="002602FF" w:rsidRPr="002602FF" w:rsidRDefault="002602FF" w:rsidP="002602FF">
      <w:pPr>
        <w:numPr>
          <w:ilvl w:val="0"/>
          <w:numId w:val="193"/>
        </w:numPr>
      </w:pPr>
      <w:r w:rsidRPr="002602FF">
        <w:t>Adapt marketing strategies based on market trends, guest preferences, and feedback to sustain long-term growth and competitive advantage in the hospitality industry.</w:t>
      </w:r>
    </w:p>
    <w:p w14:paraId="79531025" w14:textId="77777777" w:rsidR="002602FF" w:rsidRPr="002602FF" w:rsidRDefault="002602FF" w:rsidP="002602FF">
      <w:r w:rsidRPr="002602FF">
        <w:t xml:space="preserve">By implementing a well-planned launch and marketing strategy, </w:t>
      </w:r>
      <w:proofErr w:type="spellStart"/>
      <w:r w:rsidRPr="002602FF">
        <w:t>IslandRest</w:t>
      </w:r>
      <w:proofErr w:type="spellEnd"/>
      <w:r w:rsidRPr="002602FF">
        <w:t xml:space="preserve"> Hostel can effectively position itself in the market, attract a diverse customer base, and establish a strong brand presence known for sustainability, quality service, and memorable guest experiences.</w:t>
      </w:r>
    </w:p>
    <w:p w14:paraId="5E9995C1" w14:textId="77777777" w:rsidR="002602FF" w:rsidRDefault="002602FF"/>
    <w:p w14:paraId="2FF039F3" w14:textId="77777777" w:rsidR="006E1710" w:rsidRDefault="006E1710"/>
    <w:p w14:paraId="4D84EAD1" w14:textId="77777777" w:rsidR="006E1710" w:rsidRDefault="006E1710"/>
    <w:p w14:paraId="1C484ECB" w14:textId="77777777" w:rsidR="006E1710" w:rsidRDefault="006E1710"/>
    <w:p w14:paraId="291C58BA" w14:textId="77777777" w:rsidR="006E1710" w:rsidRDefault="006E1710"/>
    <w:p w14:paraId="5B895503" w14:textId="77777777" w:rsidR="006E1710" w:rsidRDefault="006E1710"/>
    <w:p w14:paraId="17C4BF69" w14:textId="77777777" w:rsidR="006E1710" w:rsidRDefault="006E1710"/>
    <w:p w14:paraId="1819B351" w14:textId="77777777" w:rsidR="006E1710" w:rsidRDefault="006E1710"/>
    <w:p w14:paraId="16842AA0" w14:textId="77777777" w:rsidR="006E1710" w:rsidRDefault="006E1710"/>
    <w:p w14:paraId="0224DF04" w14:textId="77777777" w:rsidR="006E1710" w:rsidRDefault="006E1710"/>
    <w:p w14:paraId="2F4541C2" w14:textId="77777777" w:rsidR="006E1710" w:rsidRDefault="006E1710"/>
    <w:p w14:paraId="700C1658" w14:textId="77777777" w:rsidR="006E1710" w:rsidRDefault="006E1710"/>
    <w:p w14:paraId="25B74837" w14:textId="77777777" w:rsidR="006E1710" w:rsidRDefault="006E1710"/>
    <w:p w14:paraId="347AF910" w14:textId="77777777" w:rsidR="006E1710" w:rsidRDefault="006E1710"/>
    <w:p w14:paraId="763BB58E" w14:textId="77777777" w:rsidR="006E1710" w:rsidRDefault="006E1710"/>
    <w:p w14:paraId="014F0346" w14:textId="77777777" w:rsidR="006E1710" w:rsidRDefault="006E1710"/>
    <w:p w14:paraId="70542BE5" w14:textId="77777777" w:rsidR="006E1710" w:rsidRPr="006E1710" w:rsidRDefault="006E1710" w:rsidP="006E1710">
      <w:r w:rsidRPr="006E1710">
        <w:t xml:space="preserve">Stakeholder analysis is a crucial process in understanding the various individuals, groups, or organizations that have an interest in or are affected by the operations and outcomes of </w:t>
      </w:r>
      <w:proofErr w:type="spellStart"/>
      <w:r w:rsidRPr="006E1710">
        <w:t>IslandRest</w:t>
      </w:r>
      <w:proofErr w:type="spellEnd"/>
      <w:r w:rsidRPr="006E1710">
        <w:t xml:space="preserve"> Hostel. Here’s an elaboration on stakeholder analysis for the hostel:</w:t>
      </w:r>
    </w:p>
    <w:p w14:paraId="6824DD96" w14:textId="77777777" w:rsidR="006E1710" w:rsidRPr="006E1710" w:rsidRDefault="006E1710" w:rsidP="006E1710">
      <w:pPr>
        <w:rPr>
          <w:b/>
          <w:bCs/>
        </w:rPr>
      </w:pPr>
      <w:r w:rsidRPr="006E1710">
        <w:rPr>
          <w:b/>
          <w:bCs/>
        </w:rPr>
        <w:t>1. Key Stakeholders</w:t>
      </w:r>
    </w:p>
    <w:p w14:paraId="6955A4D2" w14:textId="77777777" w:rsidR="006E1710" w:rsidRPr="006E1710" w:rsidRDefault="006E1710" w:rsidP="006E1710">
      <w:r w:rsidRPr="006E1710">
        <w:rPr>
          <w:b/>
          <w:bCs/>
        </w:rPr>
        <w:t>a. Customers:</w:t>
      </w:r>
    </w:p>
    <w:p w14:paraId="15A10A9F" w14:textId="77777777" w:rsidR="006E1710" w:rsidRPr="006E1710" w:rsidRDefault="006E1710" w:rsidP="006E1710">
      <w:pPr>
        <w:numPr>
          <w:ilvl w:val="0"/>
          <w:numId w:val="194"/>
        </w:numPr>
      </w:pPr>
      <w:r w:rsidRPr="006E1710">
        <w:rPr>
          <w:b/>
          <w:bCs/>
        </w:rPr>
        <w:t>Interest:</w:t>
      </w:r>
      <w:r w:rsidRPr="006E1710">
        <w:t xml:space="preserve"> Seek affordable and convenient accommodation options on Lagos Island.</w:t>
      </w:r>
    </w:p>
    <w:p w14:paraId="5E2132AD" w14:textId="77777777" w:rsidR="006E1710" w:rsidRPr="006E1710" w:rsidRDefault="006E1710" w:rsidP="006E1710">
      <w:pPr>
        <w:numPr>
          <w:ilvl w:val="0"/>
          <w:numId w:val="194"/>
        </w:numPr>
      </w:pPr>
      <w:r w:rsidRPr="006E1710">
        <w:rPr>
          <w:b/>
          <w:bCs/>
        </w:rPr>
        <w:t>Impact:</w:t>
      </w:r>
      <w:r w:rsidRPr="006E1710">
        <w:t xml:space="preserve"> Direct users of the hostel services; their satisfaction impacts occupancy rates and revenue.</w:t>
      </w:r>
    </w:p>
    <w:p w14:paraId="3AA20A8A" w14:textId="77777777" w:rsidR="006E1710" w:rsidRPr="006E1710" w:rsidRDefault="006E1710" w:rsidP="006E1710">
      <w:pPr>
        <w:numPr>
          <w:ilvl w:val="0"/>
          <w:numId w:val="194"/>
        </w:numPr>
      </w:pPr>
      <w:r w:rsidRPr="006E1710">
        <w:rPr>
          <w:b/>
          <w:bCs/>
        </w:rPr>
        <w:lastRenderedPageBreak/>
        <w:t>Engagement Strategy:</w:t>
      </w:r>
      <w:r w:rsidRPr="006E1710">
        <w:t xml:space="preserve"> Gather feedback through surveys, monitor reviews, and prioritize guest experience improvements.</w:t>
      </w:r>
    </w:p>
    <w:p w14:paraId="757B14FD" w14:textId="77777777" w:rsidR="006E1710" w:rsidRPr="006E1710" w:rsidRDefault="006E1710" w:rsidP="006E1710">
      <w:r w:rsidRPr="006E1710">
        <w:rPr>
          <w:b/>
          <w:bCs/>
        </w:rPr>
        <w:t>b. Employees:</w:t>
      </w:r>
    </w:p>
    <w:p w14:paraId="0DE12B58" w14:textId="77777777" w:rsidR="006E1710" w:rsidRPr="006E1710" w:rsidRDefault="006E1710" w:rsidP="006E1710">
      <w:pPr>
        <w:numPr>
          <w:ilvl w:val="0"/>
          <w:numId w:val="195"/>
        </w:numPr>
      </w:pPr>
      <w:r w:rsidRPr="006E1710">
        <w:rPr>
          <w:b/>
          <w:bCs/>
        </w:rPr>
        <w:t>Interest:</w:t>
      </w:r>
      <w:r w:rsidRPr="006E1710">
        <w:t xml:space="preserve"> Job security, fair wages, and a safe working environment.</w:t>
      </w:r>
    </w:p>
    <w:p w14:paraId="12488525" w14:textId="77777777" w:rsidR="006E1710" w:rsidRPr="006E1710" w:rsidRDefault="006E1710" w:rsidP="006E1710">
      <w:pPr>
        <w:numPr>
          <w:ilvl w:val="0"/>
          <w:numId w:val="195"/>
        </w:numPr>
      </w:pPr>
      <w:r w:rsidRPr="006E1710">
        <w:rPr>
          <w:b/>
          <w:bCs/>
        </w:rPr>
        <w:t>Impact:</w:t>
      </w:r>
      <w:r w:rsidRPr="006E1710">
        <w:t xml:space="preserve"> Frontline staff directly interact with guests, influencing customer satisfaction and operational efficiency.</w:t>
      </w:r>
    </w:p>
    <w:p w14:paraId="03289C6F" w14:textId="77777777" w:rsidR="006E1710" w:rsidRPr="006E1710" w:rsidRDefault="006E1710" w:rsidP="006E1710">
      <w:pPr>
        <w:numPr>
          <w:ilvl w:val="0"/>
          <w:numId w:val="195"/>
        </w:numPr>
      </w:pPr>
      <w:r w:rsidRPr="006E1710">
        <w:rPr>
          <w:b/>
          <w:bCs/>
        </w:rPr>
        <w:t>Engagement Strategy:</w:t>
      </w:r>
      <w:r w:rsidRPr="006E1710">
        <w:t xml:space="preserve"> Provide training opportunities, ensure transparent communication, and implement employee wellness programs.</w:t>
      </w:r>
    </w:p>
    <w:p w14:paraId="48060672" w14:textId="77777777" w:rsidR="006E1710" w:rsidRPr="006E1710" w:rsidRDefault="006E1710" w:rsidP="006E1710">
      <w:r w:rsidRPr="006E1710">
        <w:rPr>
          <w:b/>
          <w:bCs/>
        </w:rPr>
        <w:t>c. Local Community:</w:t>
      </w:r>
    </w:p>
    <w:p w14:paraId="2A321F21" w14:textId="77777777" w:rsidR="006E1710" w:rsidRPr="006E1710" w:rsidRDefault="006E1710" w:rsidP="006E1710">
      <w:pPr>
        <w:numPr>
          <w:ilvl w:val="0"/>
          <w:numId w:val="196"/>
        </w:numPr>
      </w:pPr>
      <w:r w:rsidRPr="006E1710">
        <w:rPr>
          <w:b/>
          <w:bCs/>
        </w:rPr>
        <w:t>Interest:</w:t>
      </w:r>
      <w:r w:rsidRPr="006E1710">
        <w:t xml:space="preserve"> Economic impact, community integration, and environmental sustainability.</w:t>
      </w:r>
    </w:p>
    <w:p w14:paraId="5FE10C0E" w14:textId="77777777" w:rsidR="006E1710" w:rsidRPr="006E1710" w:rsidRDefault="006E1710" w:rsidP="006E1710">
      <w:pPr>
        <w:numPr>
          <w:ilvl w:val="0"/>
          <w:numId w:val="196"/>
        </w:numPr>
      </w:pPr>
      <w:r w:rsidRPr="006E1710">
        <w:rPr>
          <w:b/>
          <w:bCs/>
        </w:rPr>
        <w:t>Impact:</w:t>
      </w:r>
      <w:r w:rsidRPr="006E1710">
        <w:t xml:space="preserve"> Hostel operations affect local businesses, employment opportunities, and </w:t>
      </w:r>
      <w:proofErr w:type="spellStart"/>
      <w:r w:rsidRPr="006E1710">
        <w:t>neighborhood</w:t>
      </w:r>
      <w:proofErr w:type="spellEnd"/>
      <w:r w:rsidRPr="006E1710">
        <w:t xml:space="preserve"> dynamics.</w:t>
      </w:r>
    </w:p>
    <w:p w14:paraId="57985179" w14:textId="77777777" w:rsidR="006E1710" w:rsidRPr="006E1710" w:rsidRDefault="006E1710" w:rsidP="006E1710">
      <w:pPr>
        <w:numPr>
          <w:ilvl w:val="0"/>
          <w:numId w:val="196"/>
        </w:numPr>
      </w:pPr>
      <w:r w:rsidRPr="006E1710">
        <w:rPr>
          <w:b/>
          <w:bCs/>
        </w:rPr>
        <w:t>Engagement Strategy:</w:t>
      </w:r>
      <w:r w:rsidRPr="006E1710">
        <w:t xml:space="preserve"> Collaborate with local businesses, support community initiatives, and promote responsible tourism practices.</w:t>
      </w:r>
    </w:p>
    <w:p w14:paraId="097A6760" w14:textId="77777777" w:rsidR="006E1710" w:rsidRPr="006E1710" w:rsidRDefault="006E1710" w:rsidP="006E1710">
      <w:r w:rsidRPr="006E1710">
        <w:rPr>
          <w:b/>
          <w:bCs/>
        </w:rPr>
        <w:t>d. Government and Regulatory Bodies:</w:t>
      </w:r>
    </w:p>
    <w:p w14:paraId="37DC8E3D" w14:textId="77777777" w:rsidR="006E1710" w:rsidRPr="006E1710" w:rsidRDefault="006E1710" w:rsidP="006E1710">
      <w:pPr>
        <w:numPr>
          <w:ilvl w:val="0"/>
          <w:numId w:val="197"/>
        </w:numPr>
      </w:pPr>
      <w:r w:rsidRPr="006E1710">
        <w:rPr>
          <w:b/>
          <w:bCs/>
        </w:rPr>
        <w:t>Interest:</w:t>
      </w:r>
      <w:r w:rsidRPr="006E1710">
        <w:t xml:space="preserve"> Compliance with local regulations, tax contributions, and public safety.</w:t>
      </w:r>
    </w:p>
    <w:p w14:paraId="23499520" w14:textId="77777777" w:rsidR="006E1710" w:rsidRPr="006E1710" w:rsidRDefault="006E1710" w:rsidP="006E1710">
      <w:pPr>
        <w:numPr>
          <w:ilvl w:val="0"/>
          <w:numId w:val="197"/>
        </w:numPr>
      </w:pPr>
      <w:r w:rsidRPr="006E1710">
        <w:rPr>
          <w:b/>
          <w:bCs/>
        </w:rPr>
        <w:t>Impact:</w:t>
      </w:r>
      <w:r w:rsidRPr="006E1710">
        <w:t xml:space="preserve"> Require adherence to zoning laws, building codes, and health regulations.</w:t>
      </w:r>
    </w:p>
    <w:p w14:paraId="58EAB3BB" w14:textId="77777777" w:rsidR="006E1710" w:rsidRPr="006E1710" w:rsidRDefault="006E1710" w:rsidP="006E1710">
      <w:pPr>
        <w:numPr>
          <w:ilvl w:val="0"/>
          <w:numId w:val="197"/>
        </w:numPr>
      </w:pPr>
      <w:r w:rsidRPr="006E1710">
        <w:rPr>
          <w:b/>
          <w:bCs/>
        </w:rPr>
        <w:t>Engagement Strategy:</w:t>
      </w:r>
      <w:r w:rsidRPr="006E1710">
        <w:t xml:space="preserve"> Maintain open communication, ensure regulatory compliance, and participate in community development projects.</w:t>
      </w:r>
    </w:p>
    <w:p w14:paraId="3EFDF53C" w14:textId="77777777" w:rsidR="006E1710" w:rsidRPr="006E1710" w:rsidRDefault="006E1710" w:rsidP="006E1710">
      <w:r w:rsidRPr="006E1710">
        <w:rPr>
          <w:b/>
          <w:bCs/>
        </w:rPr>
        <w:t>e. Investors and Partners:</w:t>
      </w:r>
    </w:p>
    <w:p w14:paraId="2FB5D2A5" w14:textId="77777777" w:rsidR="006E1710" w:rsidRPr="006E1710" w:rsidRDefault="006E1710" w:rsidP="006E1710">
      <w:pPr>
        <w:numPr>
          <w:ilvl w:val="0"/>
          <w:numId w:val="198"/>
        </w:numPr>
      </w:pPr>
      <w:r w:rsidRPr="006E1710">
        <w:rPr>
          <w:b/>
          <w:bCs/>
        </w:rPr>
        <w:t>Interest:</w:t>
      </w:r>
      <w:r w:rsidRPr="006E1710">
        <w:t xml:space="preserve"> Return on investment, business growth, and strategic alignment.</w:t>
      </w:r>
    </w:p>
    <w:p w14:paraId="6D5EC13B" w14:textId="77777777" w:rsidR="006E1710" w:rsidRPr="006E1710" w:rsidRDefault="006E1710" w:rsidP="006E1710">
      <w:pPr>
        <w:numPr>
          <w:ilvl w:val="0"/>
          <w:numId w:val="198"/>
        </w:numPr>
      </w:pPr>
      <w:r w:rsidRPr="006E1710">
        <w:rPr>
          <w:b/>
          <w:bCs/>
        </w:rPr>
        <w:t>Impact:</w:t>
      </w:r>
      <w:r w:rsidRPr="006E1710">
        <w:t xml:space="preserve"> Provide financial resources, expertise, and networking opportunities.</w:t>
      </w:r>
    </w:p>
    <w:p w14:paraId="6727E499" w14:textId="77777777" w:rsidR="006E1710" w:rsidRPr="006E1710" w:rsidRDefault="006E1710" w:rsidP="006E1710">
      <w:pPr>
        <w:numPr>
          <w:ilvl w:val="0"/>
          <w:numId w:val="198"/>
        </w:numPr>
      </w:pPr>
      <w:r w:rsidRPr="006E1710">
        <w:rPr>
          <w:b/>
          <w:bCs/>
        </w:rPr>
        <w:t>Engagement Strategy:</w:t>
      </w:r>
      <w:r w:rsidRPr="006E1710">
        <w:t xml:space="preserve"> Regular updates on financial performance, strategic planning sessions, and mutual goal alignment.</w:t>
      </w:r>
    </w:p>
    <w:p w14:paraId="0079BEA4" w14:textId="77777777" w:rsidR="006E1710" w:rsidRPr="006E1710" w:rsidRDefault="006E1710" w:rsidP="006E1710">
      <w:r w:rsidRPr="006E1710">
        <w:rPr>
          <w:b/>
          <w:bCs/>
        </w:rPr>
        <w:t>f. Suppliers and Service Providers:</w:t>
      </w:r>
    </w:p>
    <w:p w14:paraId="5993531F" w14:textId="77777777" w:rsidR="006E1710" w:rsidRPr="006E1710" w:rsidRDefault="006E1710" w:rsidP="006E1710">
      <w:pPr>
        <w:numPr>
          <w:ilvl w:val="0"/>
          <w:numId w:val="199"/>
        </w:numPr>
      </w:pPr>
      <w:r w:rsidRPr="006E1710">
        <w:rPr>
          <w:b/>
          <w:bCs/>
        </w:rPr>
        <w:t>Interest:</w:t>
      </w:r>
      <w:r w:rsidRPr="006E1710">
        <w:t xml:space="preserve"> Reliable business relationships, timely payments, and sustainable practices.</w:t>
      </w:r>
    </w:p>
    <w:p w14:paraId="03E8B94A" w14:textId="77777777" w:rsidR="006E1710" w:rsidRPr="006E1710" w:rsidRDefault="006E1710" w:rsidP="006E1710">
      <w:pPr>
        <w:numPr>
          <w:ilvl w:val="0"/>
          <w:numId w:val="199"/>
        </w:numPr>
      </w:pPr>
      <w:r w:rsidRPr="006E1710">
        <w:rPr>
          <w:b/>
          <w:bCs/>
        </w:rPr>
        <w:t>Impact:</w:t>
      </w:r>
      <w:r w:rsidRPr="006E1710">
        <w:t xml:space="preserve"> Supply chain efficiency affects service delivery and operational costs.</w:t>
      </w:r>
    </w:p>
    <w:p w14:paraId="1218EF7A" w14:textId="77777777" w:rsidR="006E1710" w:rsidRPr="006E1710" w:rsidRDefault="006E1710" w:rsidP="006E1710">
      <w:pPr>
        <w:numPr>
          <w:ilvl w:val="0"/>
          <w:numId w:val="199"/>
        </w:numPr>
      </w:pPr>
      <w:r w:rsidRPr="006E1710">
        <w:rPr>
          <w:b/>
          <w:bCs/>
        </w:rPr>
        <w:t>Engagement Strategy:</w:t>
      </w:r>
      <w:r w:rsidRPr="006E1710">
        <w:t xml:space="preserve"> Negotiate fair contracts, ensure ethical sourcing practices, and maintain supplier relationships.</w:t>
      </w:r>
    </w:p>
    <w:p w14:paraId="61A7D982" w14:textId="77777777" w:rsidR="006E1710" w:rsidRPr="006E1710" w:rsidRDefault="006E1710" w:rsidP="006E1710">
      <w:pPr>
        <w:rPr>
          <w:b/>
          <w:bCs/>
        </w:rPr>
      </w:pPr>
      <w:r w:rsidRPr="006E1710">
        <w:rPr>
          <w:b/>
          <w:bCs/>
        </w:rPr>
        <w:t>2. Stakeholder Analysis Framework</w:t>
      </w:r>
    </w:p>
    <w:p w14:paraId="7F504749" w14:textId="77777777" w:rsidR="006E1710" w:rsidRPr="006E1710" w:rsidRDefault="006E1710" w:rsidP="006E1710">
      <w:r w:rsidRPr="006E1710">
        <w:rPr>
          <w:b/>
          <w:bCs/>
        </w:rPr>
        <w:t>a. Power/Interest Grid:</w:t>
      </w:r>
    </w:p>
    <w:p w14:paraId="45CBAD69" w14:textId="77777777" w:rsidR="006E1710" w:rsidRPr="006E1710" w:rsidRDefault="006E1710" w:rsidP="006E1710">
      <w:pPr>
        <w:numPr>
          <w:ilvl w:val="0"/>
          <w:numId w:val="200"/>
        </w:numPr>
      </w:pPr>
      <w:r w:rsidRPr="006E1710">
        <w:rPr>
          <w:b/>
          <w:bCs/>
        </w:rPr>
        <w:lastRenderedPageBreak/>
        <w:t>High Power, High Interest:</w:t>
      </w:r>
      <w:r w:rsidRPr="006E1710">
        <w:t xml:space="preserve"> Engage closely with customers, employees, and investors who have significant influence and are highly affected by hostel operations.</w:t>
      </w:r>
    </w:p>
    <w:p w14:paraId="31C87295" w14:textId="77777777" w:rsidR="006E1710" w:rsidRPr="006E1710" w:rsidRDefault="006E1710" w:rsidP="006E1710">
      <w:pPr>
        <w:numPr>
          <w:ilvl w:val="0"/>
          <w:numId w:val="200"/>
        </w:numPr>
      </w:pPr>
      <w:r w:rsidRPr="006E1710">
        <w:rPr>
          <w:b/>
          <w:bCs/>
        </w:rPr>
        <w:t>High Power, Low Interest:</w:t>
      </w:r>
      <w:r w:rsidRPr="006E1710">
        <w:t xml:space="preserve"> Monitor government regulations and regulatory bodies to ensure compliance and manage potential risks.</w:t>
      </w:r>
    </w:p>
    <w:p w14:paraId="71E08502" w14:textId="77777777" w:rsidR="006E1710" w:rsidRPr="006E1710" w:rsidRDefault="006E1710" w:rsidP="006E1710">
      <w:pPr>
        <w:numPr>
          <w:ilvl w:val="0"/>
          <w:numId w:val="200"/>
        </w:numPr>
      </w:pPr>
      <w:r w:rsidRPr="006E1710">
        <w:rPr>
          <w:b/>
          <w:bCs/>
        </w:rPr>
        <w:t>Low Power, High Interest:</w:t>
      </w:r>
      <w:r w:rsidRPr="006E1710">
        <w:t xml:space="preserve"> Collaborate with local communities and </w:t>
      </w:r>
      <w:proofErr w:type="spellStart"/>
      <w:r w:rsidRPr="006E1710">
        <w:t>neighborhood</w:t>
      </w:r>
      <w:proofErr w:type="spellEnd"/>
      <w:r w:rsidRPr="006E1710">
        <w:t xml:space="preserve"> associations to address concerns and build positive relationships.</w:t>
      </w:r>
    </w:p>
    <w:p w14:paraId="4D5B977C" w14:textId="77777777" w:rsidR="006E1710" w:rsidRPr="006E1710" w:rsidRDefault="006E1710" w:rsidP="006E1710">
      <w:pPr>
        <w:numPr>
          <w:ilvl w:val="0"/>
          <w:numId w:val="200"/>
        </w:numPr>
      </w:pPr>
      <w:r w:rsidRPr="006E1710">
        <w:rPr>
          <w:b/>
          <w:bCs/>
        </w:rPr>
        <w:t>Low Power, Low Interest:</w:t>
      </w:r>
      <w:r w:rsidRPr="006E1710">
        <w:t xml:space="preserve"> Manage relationships with suppliers and service providers efficiently to support operational needs.</w:t>
      </w:r>
    </w:p>
    <w:p w14:paraId="4DCF5054" w14:textId="77777777" w:rsidR="006E1710" w:rsidRPr="006E1710" w:rsidRDefault="006E1710" w:rsidP="006E1710">
      <w:r w:rsidRPr="006E1710">
        <w:rPr>
          <w:b/>
          <w:bCs/>
        </w:rPr>
        <w:t>b. Influence/Impact Matrix:</w:t>
      </w:r>
    </w:p>
    <w:p w14:paraId="25499004" w14:textId="77777777" w:rsidR="006E1710" w:rsidRPr="006E1710" w:rsidRDefault="006E1710" w:rsidP="006E1710">
      <w:pPr>
        <w:numPr>
          <w:ilvl w:val="0"/>
          <w:numId w:val="201"/>
        </w:numPr>
      </w:pPr>
      <w:r w:rsidRPr="006E1710">
        <w:rPr>
          <w:b/>
          <w:bCs/>
        </w:rPr>
        <w:t>Key Players:</w:t>
      </w:r>
      <w:r w:rsidRPr="006E1710">
        <w:t xml:space="preserve"> Identify stakeholders with high influence and high impact on hostel operations, such as major investors, regulatory bodies, and community leaders.</w:t>
      </w:r>
    </w:p>
    <w:p w14:paraId="1226B9B4" w14:textId="77777777" w:rsidR="006E1710" w:rsidRPr="006E1710" w:rsidRDefault="006E1710" w:rsidP="006E1710">
      <w:pPr>
        <w:numPr>
          <w:ilvl w:val="0"/>
          <w:numId w:val="201"/>
        </w:numPr>
      </w:pPr>
      <w:r w:rsidRPr="006E1710">
        <w:rPr>
          <w:b/>
          <w:bCs/>
        </w:rPr>
        <w:t>Supporters:</w:t>
      </w:r>
      <w:r w:rsidRPr="006E1710">
        <w:t xml:space="preserve"> Engage stakeholders with high influence but lower impact, such as local businesses and strategic partners.</w:t>
      </w:r>
    </w:p>
    <w:p w14:paraId="72AEF678" w14:textId="77777777" w:rsidR="006E1710" w:rsidRPr="006E1710" w:rsidRDefault="006E1710" w:rsidP="006E1710">
      <w:pPr>
        <w:numPr>
          <w:ilvl w:val="0"/>
          <w:numId w:val="201"/>
        </w:numPr>
      </w:pPr>
      <w:r w:rsidRPr="006E1710">
        <w:rPr>
          <w:b/>
          <w:bCs/>
        </w:rPr>
        <w:t>Minimal Effort:</w:t>
      </w:r>
      <w:r w:rsidRPr="006E1710">
        <w:t xml:space="preserve"> Monitor stakeholders with lower influence and impact, ensuring minimal resources are allocated to maintain relationships.</w:t>
      </w:r>
    </w:p>
    <w:p w14:paraId="3D324FC2" w14:textId="77777777" w:rsidR="006E1710" w:rsidRPr="006E1710" w:rsidRDefault="006E1710" w:rsidP="006E1710">
      <w:pPr>
        <w:rPr>
          <w:b/>
          <w:bCs/>
        </w:rPr>
      </w:pPr>
      <w:r w:rsidRPr="006E1710">
        <w:rPr>
          <w:b/>
          <w:bCs/>
        </w:rPr>
        <w:t>3. Engagement Strategies</w:t>
      </w:r>
    </w:p>
    <w:p w14:paraId="4E2A8A2F" w14:textId="77777777" w:rsidR="006E1710" w:rsidRPr="006E1710" w:rsidRDefault="006E1710" w:rsidP="006E1710">
      <w:pPr>
        <w:numPr>
          <w:ilvl w:val="0"/>
          <w:numId w:val="202"/>
        </w:numPr>
      </w:pPr>
      <w:r w:rsidRPr="006E1710">
        <w:rPr>
          <w:b/>
          <w:bCs/>
        </w:rPr>
        <w:t>Communication Channels:</w:t>
      </w:r>
      <w:r w:rsidRPr="006E1710">
        <w:t xml:space="preserve"> Utilize diverse communication channels such as meetings, newsletters, social media, and stakeholder forums to keep stakeholders informed and engaged.</w:t>
      </w:r>
    </w:p>
    <w:p w14:paraId="51041C91" w14:textId="77777777" w:rsidR="006E1710" w:rsidRPr="006E1710" w:rsidRDefault="006E1710" w:rsidP="006E1710">
      <w:pPr>
        <w:numPr>
          <w:ilvl w:val="0"/>
          <w:numId w:val="202"/>
        </w:numPr>
      </w:pPr>
      <w:r w:rsidRPr="006E1710">
        <w:rPr>
          <w:b/>
          <w:bCs/>
        </w:rPr>
        <w:t>Consultation and Collaboration:</w:t>
      </w:r>
      <w:r w:rsidRPr="006E1710">
        <w:t xml:space="preserve"> Involve stakeholders in decision-making processes, seek feedback on key initiatives, and foster collaborative partnerships.</w:t>
      </w:r>
    </w:p>
    <w:p w14:paraId="25C8CB4E" w14:textId="77777777" w:rsidR="006E1710" w:rsidRPr="006E1710" w:rsidRDefault="006E1710" w:rsidP="006E1710">
      <w:pPr>
        <w:numPr>
          <w:ilvl w:val="0"/>
          <w:numId w:val="202"/>
        </w:numPr>
      </w:pPr>
      <w:r w:rsidRPr="006E1710">
        <w:rPr>
          <w:b/>
          <w:bCs/>
        </w:rPr>
        <w:t>Conflict Resolution:</w:t>
      </w:r>
      <w:r w:rsidRPr="006E1710">
        <w:t xml:space="preserve"> Address conflicts or disagreements promptly through mediation, negotiation, and compromise to maintain positive relationships and achieve mutual goals.</w:t>
      </w:r>
    </w:p>
    <w:p w14:paraId="232C4701" w14:textId="77777777" w:rsidR="006E1710" w:rsidRPr="006E1710" w:rsidRDefault="006E1710" w:rsidP="006E1710">
      <w:pPr>
        <w:numPr>
          <w:ilvl w:val="0"/>
          <w:numId w:val="202"/>
        </w:numPr>
      </w:pPr>
      <w:r w:rsidRPr="006E1710">
        <w:rPr>
          <w:b/>
          <w:bCs/>
        </w:rPr>
        <w:t>Continuous Monitoring:</w:t>
      </w:r>
      <w:r w:rsidRPr="006E1710">
        <w:t xml:space="preserve"> Regularly review stakeholder needs, expectations, and feedback to adapt strategies, mitigate risks, and enhance stakeholder satisfaction.</w:t>
      </w:r>
    </w:p>
    <w:p w14:paraId="74ACB8C4" w14:textId="77777777" w:rsidR="006E1710" w:rsidRPr="006E1710" w:rsidRDefault="006E1710" w:rsidP="006E1710">
      <w:r w:rsidRPr="006E1710">
        <w:t xml:space="preserve">By conducting a thorough stakeholder analysis and implementing effective engagement strategies, </w:t>
      </w:r>
      <w:proofErr w:type="spellStart"/>
      <w:r w:rsidRPr="006E1710">
        <w:t>IslandRest</w:t>
      </w:r>
      <w:proofErr w:type="spellEnd"/>
      <w:r w:rsidRPr="006E1710">
        <w:t xml:space="preserve"> Hostel can build strong relationships, mitigate risks, and achieve sustainable growth while meeting the diverse needs and expectations of its stakeholders.</w:t>
      </w:r>
    </w:p>
    <w:p w14:paraId="7ABD7AD1" w14:textId="77777777" w:rsidR="006E1710" w:rsidRDefault="006E1710"/>
    <w:p w14:paraId="25461CB6" w14:textId="77777777" w:rsidR="005B166D" w:rsidRDefault="005B166D"/>
    <w:p w14:paraId="52F802A6" w14:textId="77777777" w:rsidR="005B166D" w:rsidRDefault="005B166D"/>
    <w:p w14:paraId="4D6E42EC" w14:textId="77777777" w:rsidR="005B166D" w:rsidRDefault="005B166D"/>
    <w:p w14:paraId="16F1057D" w14:textId="77777777" w:rsidR="005B166D" w:rsidRDefault="005B166D"/>
    <w:p w14:paraId="4E62FE91" w14:textId="77777777" w:rsidR="005B166D" w:rsidRDefault="005B166D"/>
    <w:p w14:paraId="3EC7AA85" w14:textId="77777777" w:rsidR="005B166D" w:rsidRDefault="005B166D"/>
    <w:p w14:paraId="5A00D416" w14:textId="77777777" w:rsidR="005B166D" w:rsidRDefault="005B166D"/>
    <w:p w14:paraId="49761942" w14:textId="77777777" w:rsidR="005B166D" w:rsidRDefault="005B166D"/>
    <w:p w14:paraId="55DF824A" w14:textId="77777777" w:rsidR="005B166D" w:rsidRDefault="005B166D"/>
    <w:p w14:paraId="6EF4813D" w14:textId="77777777" w:rsidR="005B166D" w:rsidRDefault="005B166D"/>
    <w:p w14:paraId="17CBCB8A" w14:textId="77777777" w:rsidR="005B166D" w:rsidRDefault="005B166D"/>
    <w:p w14:paraId="06B94DC0" w14:textId="77777777" w:rsidR="005B166D" w:rsidRDefault="005B166D"/>
    <w:p w14:paraId="27147669" w14:textId="77777777" w:rsidR="005B166D" w:rsidRDefault="005B166D"/>
    <w:p w14:paraId="01E3A5B5" w14:textId="77777777" w:rsidR="005B166D" w:rsidRDefault="005B166D"/>
    <w:p w14:paraId="0AC8AD77" w14:textId="77777777" w:rsidR="005B166D" w:rsidRDefault="005B166D"/>
    <w:p w14:paraId="2D5C8996" w14:textId="77777777" w:rsidR="005B166D" w:rsidRDefault="005B166D"/>
    <w:p w14:paraId="5898C18E" w14:textId="77777777" w:rsidR="005B166D" w:rsidRDefault="005B166D"/>
    <w:p w14:paraId="5C517338" w14:textId="77777777" w:rsidR="005B166D" w:rsidRDefault="005B166D"/>
    <w:p w14:paraId="75A831E9" w14:textId="77777777" w:rsidR="005B166D" w:rsidRPr="005B166D" w:rsidRDefault="005B166D" w:rsidP="005B166D">
      <w:r w:rsidRPr="005B166D">
        <w:t xml:space="preserve">Here are the financial projections for </w:t>
      </w:r>
      <w:proofErr w:type="spellStart"/>
      <w:r w:rsidRPr="005B166D">
        <w:t>IslandRest</w:t>
      </w:r>
      <w:proofErr w:type="spellEnd"/>
      <w:r w:rsidRPr="005B166D">
        <w:t xml:space="preserve"> Hostel presented in tables with the amounts converted to pounds at the rate of 1400 NGN per pound.</w:t>
      </w:r>
    </w:p>
    <w:p w14:paraId="508FC0FD" w14:textId="77777777" w:rsidR="005B166D" w:rsidRPr="005B166D" w:rsidRDefault="005B166D" w:rsidP="005B166D">
      <w:pPr>
        <w:rPr>
          <w:b/>
          <w:bCs/>
        </w:rPr>
      </w:pPr>
      <w:r w:rsidRPr="005B166D">
        <w:rPr>
          <w:b/>
          <w:bCs/>
        </w:rPr>
        <w:t>Initial Investment and Setup Costs</w:t>
      </w:r>
    </w:p>
    <w:tbl>
      <w:tblPr>
        <w:tblStyle w:val="GridTable5Dark-Accent2"/>
        <w:tblW w:w="5000" w:type="pct"/>
        <w:tblLook w:val="04A0" w:firstRow="1" w:lastRow="0" w:firstColumn="1" w:lastColumn="0" w:noHBand="0" w:noVBand="1"/>
      </w:tblPr>
      <w:tblGrid>
        <w:gridCol w:w="3391"/>
        <w:gridCol w:w="4579"/>
        <w:gridCol w:w="1380"/>
      </w:tblGrid>
      <w:tr w:rsidR="005B166D" w:rsidRPr="005B166D" w14:paraId="2434A915"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5EB81CD" w14:textId="77777777" w:rsidR="005B166D" w:rsidRPr="005B166D" w:rsidRDefault="005B166D" w:rsidP="005B166D">
            <w:pPr>
              <w:spacing w:after="160" w:line="259" w:lineRule="auto"/>
            </w:pPr>
            <w:r w:rsidRPr="005B166D">
              <w:t>Category</w:t>
            </w:r>
          </w:p>
        </w:tc>
        <w:tc>
          <w:tcPr>
            <w:tcW w:w="2406" w:type="pct"/>
            <w:hideMark/>
          </w:tcPr>
          <w:p w14:paraId="26DF71C9"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25" w:type="pct"/>
            <w:hideMark/>
          </w:tcPr>
          <w:p w14:paraId="651CFD77"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7452AC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3473EDB" w14:textId="77777777" w:rsidR="005B166D" w:rsidRPr="005B166D" w:rsidRDefault="005B166D" w:rsidP="005B166D">
            <w:pPr>
              <w:spacing w:after="160" w:line="259" w:lineRule="auto"/>
            </w:pPr>
            <w:r w:rsidRPr="005B166D">
              <w:t>Yearly Rent for 3 Duplexes</w:t>
            </w:r>
          </w:p>
        </w:tc>
        <w:tc>
          <w:tcPr>
            <w:tcW w:w="2406" w:type="pct"/>
            <w:hideMark/>
          </w:tcPr>
          <w:p w14:paraId="2F43223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duplex: £7,143</w:t>
            </w:r>
          </w:p>
        </w:tc>
        <w:tc>
          <w:tcPr>
            <w:tcW w:w="725" w:type="pct"/>
            <w:hideMark/>
          </w:tcPr>
          <w:p w14:paraId="3D8361F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2855C5B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2A3496F" w14:textId="77777777" w:rsidR="005B166D" w:rsidRPr="005B166D" w:rsidRDefault="005B166D" w:rsidP="005B166D">
            <w:pPr>
              <w:spacing w:after="160" w:line="259" w:lineRule="auto"/>
            </w:pPr>
          </w:p>
        </w:tc>
        <w:tc>
          <w:tcPr>
            <w:tcW w:w="2406" w:type="pct"/>
            <w:hideMark/>
          </w:tcPr>
          <w:p w14:paraId="6D44E52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cost for 3 duplexes</w:t>
            </w:r>
          </w:p>
        </w:tc>
        <w:tc>
          <w:tcPr>
            <w:tcW w:w="725" w:type="pct"/>
            <w:hideMark/>
          </w:tcPr>
          <w:p w14:paraId="07176A4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29</w:t>
            </w:r>
          </w:p>
        </w:tc>
      </w:tr>
      <w:tr w:rsidR="005B166D" w:rsidRPr="005B166D" w14:paraId="2B066B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8FE595" w14:textId="77777777" w:rsidR="005B166D" w:rsidRPr="005B166D" w:rsidRDefault="005B166D" w:rsidP="005B166D">
            <w:pPr>
              <w:spacing w:after="160" w:line="259" w:lineRule="auto"/>
            </w:pPr>
          </w:p>
        </w:tc>
        <w:tc>
          <w:tcPr>
            <w:tcW w:w="2406" w:type="pct"/>
            <w:hideMark/>
          </w:tcPr>
          <w:p w14:paraId="146783F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nt payment for 2 years</w:t>
            </w:r>
          </w:p>
        </w:tc>
        <w:tc>
          <w:tcPr>
            <w:tcW w:w="725" w:type="pct"/>
            <w:hideMark/>
          </w:tcPr>
          <w:p w14:paraId="623F21F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57</w:t>
            </w:r>
          </w:p>
        </w:tc>
      </w:tr>
      <w:tr w:rsidR="005B166D" w:rsidRPr="005B166D" w14:paraId="685DDDAC"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0550481" w14:textId="77777777" w:rsidR="005B166D" w:rsidRPr="005B166D" w:rsidRDefault="005B166D" w:rsidP="005B166D">
            <w:pPr>
              <w:spacing w:after="160" w:line="259" w:lineRule="auto"/>
            </w:pPr>
            <w:r w:rsidRPr="005B166D">
              <w:t>Furnishing and Equipment</w:t>
            </w:r>
          </w:p>
        </w:tc>
        <w:tc>
          <w:tcPr>
            <w:tcW w:w="2406" w:type="pct"/>
            <w:hideMark/>
          </w:tcPr>
          <w:p w14:paraId="489A87A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rooms: 12 (4 per duplex)</w:t>
            </w:r>
          </w:p>
        </w:tc>
        <w:tc>
          <w:tcPr>
            <w:tcW w:w="725" w:type="pct"/>
            <w:hideMark/>
          </w:tcPr>
          <w:p w14:paraId="6B52F3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4E65F3C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40DEFEA" w14:textId="77777777" w:rsidR="005B166D" w:rsidRPr="005B166D" w:rsidRDefault="005B166D" w:rsidP="005B166D">
            <w:pPr>
              <w:spacing w:after="160" w:line="259" w:lineRule="auto"/>
            </w:pPr>
          </w:p>
        </w:tc>
        <w:tc>
          <w:tcPr>
            <w:tcW w:w="2406" w:type="pct"/>
            <w:hideMark/>
          </w:tcPr>
          <w:p w14:paraId="55B9DB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bed rooms (6 per duplex): 6 rooms</w:t>
            </w:r>
          </w:p>
        </w:tc>
        <w:tc>
          <w:tcPr>
            <w:tcW w:w="725" w:type="pct"/>
            <w:hideMark/>
          </w:tcPr>
          <w:p w14:paraId="56246C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7CC4E542"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8470CB7" w14:textId="77777777" w:rsidR="005B166D" w:rsidRPr="005B166D" w:rsidRDefault="005B166D" w:rsidP="005B166D">
            <w:pPr>
              <w:spacing w:after="160" w:line="259" w:lineRule="auto"/>
            </w:pPr>
          </w:p>
        </w:tc>
        <w:tc>
          <w:tcPr>
            <w:tcW w:w="2406" w:type="pct"/>
            <w:hideMark/>
          </w:tcPr>
          <w:p w14:paraId="18BF8B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bed rooms (4 per duplex): 4 rooms</w:t>
            </w:r>
          </w:p>
        </w:tc>
        <w:tc>
          <w:tcPr>
            <w:tcW w:w="725" w:type="pct"/>
            <w:hideMark/>
          </w:tcPr>
          <w:p w14:paraId="0744FDA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F177C1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289C0825" w14:textId="77777777" w:rsidR="005B166D" w:rsidRPr="005B166D" w:rsidRDefault="005B166D" w:rsidP="005B166D">
            <w:pPr>
              <w:spacing w:after="160" w:line="259" w:lineRule="auto"/>
            </w:pPr>
          </w:p>
        </w:tc>
        <w:tc>
          <w:tcPr>
            <w:tcW w:w="2406" w:type="pct"/>
            <w:hideMark/>
          </w:tcPr>
          <w:p w14:paraId="04F12DF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bed rooms (2 per duplex): 2 rooms</w:t>
            </w:r>
          </w:p>
        </w:tc>
        <w:tc>
          <w:tcPr>
            <w:tcW w:w="725" w:type="pct"/>
            <w:hideMark/>
          </w:tcPr>
          <w:p w14:paraId="337D0AE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4B453B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3010941" w14:textId="77777777" w:rsidR="005B166D" w:rsidRPr="005B166D" w:rsidRDefault="005B166D" w:rsidP="005B166D">
            <w:pPr>
              <w:spacing w:after="160" w:line="259" w:lineRule="auto"/>
            </w:pPr>
          </w:p>
        </w:tc>
        <w:tc>
          <w:tcPr>
            <w:tcW w:w="2406" w:type="pct"/>
            <w:hideMark/>
          </w:tcPr>
          <w:p w14:paraId="79CCB6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714</w:t>
            </w:r>
          </w:p>
        </w:tc>
        <w:tc>
          <w:tcPr>
            <w:tcW w:w="725" w:type="pct"/>
            <w:hideMark/>
          </w:tcPr>
          <w:p w14:paraId="3D7821C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6</w:t>
            </w:r>
          </w:p>
        </w:tc>
      </w:tr>
      <w:tr w:rsidR="005B166D" w:rsidRPr="005B166D" w14:paraId="48E000CD"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54FC6274" w14:textId="77777777" w:rsidR="005B166D" w:rsidRPr="005B166D" w:rsidRDefault="005B166D" w:rsidP="005B166D">
            <w:pPr>
              <w:spacing w:after="160" w:line="259" w:lineRule="auto"/>
            </w:pPr>
          </w:p>
        </w:tc>
        <w:tc>
          <w:tcPr>
            <w:tcW w:w="2406" w:type="pct"/>
            <w:hideMark/>
          </w:tcPr>
          <w:p w14:paraId="7159E73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571</w:t>
            </w:r>
          </w:p>
        </w:tc>
        <w:tc>
          <w:tcPr>
            <w:tcW w:w="725" w:type="pct"/>
            <w:hideMark/>
          </w:tcPr>
          <w:p w14:paraId="2107F2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286</w:t>
            </w:r>
          </w:p>
        </w:tc>
      </w:tr>
      <w:tr w:rsidR="005B166D" w:rsidRPr="005B166D" w14:paraId="7F80814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48B9023" w14:textId="77777777" w:rsidR="005B166D" w:rsidRPr="005B166D" w:rsidRDefault="005B166D" w:rsidP="005B166D">
            <w:pPr>
              <w:spacing w:after="160" w:line="259" w:lineRule="auto"/>
            </w:pPr>
          </w:p>
        </w:tc>
        <w:tc>
          <w:tcPr>
            <w:tcW w:w="2406" w:type="pct"/>
            <w:hideMark/>
          </w:tcPr>
          <w:p w14:paraId="09257C7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357</w:t>
            </w:r>
          </w:p>
        </w:tc>
        <w:tc>
          <w:tcPr>
            <w:tcW w:w="725" w:type="pct"/>
            <w:hideMark/>
          </w:tcPr>
          <w:p w14:paraId="7E257ED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458E1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FEC8C61" w14:textId="77777777" w:rsidR="005B166D" w:rsidRPr="005B166D" w:rsidRDefault="005B166D" w:rsidP="005B166D">
            <w:pPr>
              <w:spacing w:after="160" w:line="259" w:lineRule="auto"/>
            </w:pPr>
          </w:p>
        </w:tc>
        <w:tc>
          <w:tcPr>
            <w:tcW w:w="2406" w:type="pct"/>
            <w:hideMark/>
          </w:tcPr>
          <w:p w14:paraId="30D274B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furnishing cost</w:t>
            </w:r>
          </w:p>
        </w:tc>
        <w:tc>
          <w:tcPr>
            <w:tcW w:w="725" w:type="pct"/>
            <w:hideMark/>
          </w:tcPr>
          <w:p w14:paraId="14D4D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286</w:t>
            </w:r>
          </w:p>
        </w:tc>
      </w:tr>
      <w:tr w:rsidR="005B166D" w:rsidRPr="005B166D" w14:paraId="7F6F22C5"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0C2D210" w14:textId="77777777" w:rsidR="005B166D" w:rsidRPr="005B166D" w:rsidRDefault="005B166D" w:rsidP="005B166D">
            <w:pPr>
              <w:spacing w:after="160" w:line="259" w:lineRule="auto"/>
            </w:pPr>
            <w:r w:rsidRPr="005B166D">
              <w:lastRenderedPageBreak/>
              <w:t>Air Conditioners and Fans</w:t>
            </w:r>
          </w:p>
        </w:tc>
        <w:tc>
          <w:tcPr>
            <w:tcW w:w="2406" w:type="pct"/>
            <w:hideMark/>
          </w:tcPr>
          <w:p w14:paraId="6D01866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ost per AC: £143</w:t>
            </w:r>
          </w:p>
        </w:tc>
        <w:tc>
          <w:tcPr>
            <w:tcW w:w="725" w:type="pct"/>
            <w:hideMark/>
          </w:tcPr>
          <w:p w14:paraId="6E8F02E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744B745F"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595CB16" w14:textId="77777777" w:rsidR="005B166D" w:rsidRPr="005B166D" w:rsidRDefault="005B166D" w:rsidP="005B166D">
            <w:pPr>
              <w:spacing w:after="160" w:line="259" w:lineRule="auto"/>
            </w:pPr>
          </w:p>
        </w:tc>
        <w:tc>
          <w:tcPr>
            <w:tcW w:w="2406" w:type="pct"/>
            <w:hideMark/>
          </w:tcPr>
          <w:p w14:paraId="3E9CFE0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fan: £14</w:t>
            </w:r>
          </w:p>
        </w:tc>
        <w:tc>
          <w:tcPr>
            <w:tcW w:w="725" w:type="pct"/>
            <w:hideMark/>
          </w:tcPr>
          <w:p w14:paraId="27C9659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6CF7A4F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0DBC5FE5" w14:textId="77777777" w:rsidR="005B166D" w:rsidRPr="005B166D" w:rsidRDefault="005B166D" w:rsidP="005B166D">
            <w:pPr>
              <w:spacing w:after="160" w:line="259" w:lineRule="auto"/>
            </w:pPr>
          </w:p>
        </w:tc>
        <w:tc>
          <w:tcPr>
            <w:tcW w:w="2406" w:type="pct"/>
            <w:hideMark/>
          </w:tcPr>
          <w:p w14:paraId="0EB77F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Cs (15): 15 * £143</w:t>
            </w:r>
          </w:p>
        </w:tc>
        <w:tc>
          <w:tcPr>
            <w:tcW w:w="725" w:type="pct"/>
            <w:hideMark/>
          </w:tcPr>
          <w:p w14:paraId="30A60AC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0D13072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37FA40A" w14:textId="77777777" w:rsidR="005B166D" w:rsidRPr="005B166D" w:rsidRDefault="005B166D" w:rsidP="005B166D">
            <w:pPr>
              <w:spacing w:after="160" w:line="259" w:lineRule="auto"/>
            </w:pPr>
          </w:p>
        </w:tc>
        <w:tc>
          <w:tcPr>
            <w:tcW w:w="2406" w:type="pct"/>
            <w:hideMark/>
          </w:tcPr>
          <w:p w14:paraId="02C5027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fans (20): 20 * £14</w:t>
            </w:r>
          </w:p>
        </w:tc>
        <w:tc>
          <w:tcPr>
            <w:tcW w:w="725" w:type="pct"/>
            <w:hideMark/>
          </w:tcPr>
          <w:p w14:paraId="5AFBE87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86</w:t>
            </w:r>
          </w:p>
        </w:tc>
      </w:tr>
      <w:tr w:rsidR="005B166D" w:rsidRPr="005B166D" w14:paraId="197A257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05A0A2" w14:textId="77777777" w:rsidR="005B166D" w:rsidRPr="005B166D" w:rsidRDefault="005B166D" w:rsidP="005B166D">
            <w:pPr>
              <w:spacing w:after="160" w:line="259" w:lineRule="auto"/>
            </w:pPr>
          </w:p>
        </w:tc>
        <w:tc>
          <w:tcPr>
            <w:tcW w:w="2406" w:type="pct"/>
            <w:hideMark/>
          </w:tcPr>
          <w:p w14:paraId="28F0354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cost</w:t>
            </w:r>
          </w:p>
        </w:tc>
        <w:tc>
          <w:tcPr>
            <w:tcW w:w="725" w:type="pct"/>
            <w:hideMark/>
          </w:tcPr>
          <w:p w14:paraId="2239ABA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2,429</w:t>
            </w:r>
          </w:p>
        </w:tc>
      </w:tr>
      <w:tr w:rsidR="005B166D" w:rsidRPr="005B166D" w14:paraId="737EF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FC283C" w14:textId="77777777" w:rsidR="005B166D" w:rsidRPr="005B166D" w:rsidRDefault="005B166D" w:rsidP="005B166D">
            <w:pPr>
              <w:spacing w:after="160" w:line="259" w:lineRule="auto"/>
            </w:pPr>
            <w:r w:rsidRPr="005B166D">
              <w:t>Restaurant Equipment</w:t>
            </w:r>
          </w:p>
        </w:tc>
        <w:tc>
          <w:tcPr>
            <w:tcW w:w="2406" w:type="pct"/>
            <w:hideMark/>
          </w:tcPr>
          <w:p w14:paraId="4DA076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appliances</w:t>
            </w:r>
          </w:p>
        </w:tc>
        <w:tc>
          <w:tcPr>
            <w:tcW w:w="725" w:type="pct"/>
            <w:hideMark/>
          </w:tcPr>
          <w:p w14:paraId="1FE01B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14DDAA4D"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813D881" w14:textId="77777777" w:rsidR="005B166D" w:rsidRPr="005B166D" w:rsidRDefault="005B166D" w:rsidP="005B166D">
            <w:pPr>
              <w:spacing w:after="160" w:line="259" w:lineRule="auto"/>
            </w:pPr>
          </w:p>
        </w:tc>
        <w:tc>
          <w:tcPr>
            <w:tcW w:w="2406" w:type="pct"/>
            <w:hideMark/>
          </w:tcPr>
          <w:p w14:paraId="5C65AA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Utensils</w:t>
            </w:r>
          </w:p>
        </w:tc>
        <w:tc>
          <w:tcPr>
            <w:tcW w:w="725" w:type="pct"/>
            <w:hideMark/>
          </w:tcPr>
          <w:p w14:paraId="4354521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B1718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6DB0811" w14:textId="77777777" w:rsidR="005B166D" w:rsidRPr="005B166D" w:rsidRDefault="005B166D" w:rsidP="005B166D">
            <w:pPr>
              <w:spacing w:after="160" w:line="259" w:lineRule="auto"/>
            </w:pPr>
          </w:p>
        </w:tc>
        <w:tc>
          <w:tcPr>
            <w:tcW w:w="2406" w:type="pct"/>
            <w:hideMark/>
          </w:tcPr>
          <w:p w14:paraId="6BD141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ture (tables, chairs)</w:t>
            </w:r>
          </w:p>
        </w:tc>
        <w:tc>
          <w:tcPr>
            <w:tcW w:w="725" w:type="pct"/>
            <w:hideMark/>
          </w:tcPr>
          <w:p w14:paraId="55CD969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2B464CF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006E005" w14:textId="77777777" w:rsidR="005B166D" w:rsidRPr="005B166D" w:rsidRDefault="005B166D" w:rsidP="005B166D">
            <w:pPr>
              <w:spacing w:after="160" w:line="259" w:lineRule="auto"/>
            </w:pPr>
          </w:p>
        </w:tc>
        <w:tc>
          <w:tcPr>
            <w:tcW w:w="2406" w:type="pct"/>
            <w:hideMark/>
          </w:tcPr>
          <w:p w14:paraId="32CCF4B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restaurant equipment</w:t>
            </w:r>
          </w:p>
        </w:tc>
        <w:tc>
          <w:tcPr>
            <w:tcW w:w="725" w:type="pct"/>
            <w:hideMark/>
          </w:tcPr>
          <w:p w14:paraId="7BD4BC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4,286</w:t>
            </w:r>
          </w:p>
        </w:tc>
      </w:tr>
      <w:tr w:rsidR="005B166D" w:rsidRPr="005B166D" w14:paraId="08EAAFA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04AE93" w14:textId="77777777" w:rsidR="005B166D" w:rsidRPr="005B166D" w:rsidRDefault="005B166D" w:rsidP="005B166D">
            <w:pPr>
              <w:spacing w:after="160" w:line="259" w:lineRule="auto"/>
            </w:pPr>
            <w:r w:rsidRPr="005B166D">
              <w:t>Renovations</w:t>
            </w:r>
          </w:p>
        </w:tc>
        <w:tc>
          <w:tcPr>
            <w:tcW w:w="2406" w:type="pct"/>
            <w:hideMark/>
          </w:tcPr>
          <w:p w14:paraId="25AA125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Estimated cost</w:t>
            </w:r>
          </w:p>
        </w:tc>
        <w:tc>
          <w:tcPr>
            <w:tcW w:w="725" w:type="pct"/>
            <w:hideMark/>
          </w:tcPr>
          <w:p w14:paraId="088F9F9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4742E35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61C2A2" w14:textId="77777777" w:rsidR="005B166D" w:rsidRPr="005B166D" w:rsidRDefault="005B166D" w:rsidP="005B166D">
            <w:pPr>
              <w:spacing w:after="160" w:line="259" w:lineRule="auto"/>
            </w:pPr>
            <w:r w:rsidRPr="005B166D">
              <w:t>Backup Power Systems</w:t>
            </w:r>
          </w:p>
        </w:tc>
        <w:tc>
          <w:tcPr>
            <w:tcW w:w="2406" w:type="pct"/>
            <w:hideMark/>
          </w:tcPr>
          <w:p w14:paraId="77748B5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olar system</w:t>
            </w:r>
          </w:p>
        </w:tc>
        <w:tc>
          <w:tcPr>
            <w:tcW w:w="725" w:type="pct"/>
            <w:hideMark/>
          </w:tcPr>
          <w:p w14:paraId="4D12047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3</w:t>
            </w:r>
          </w:p>
        </w:tc>
      </w:tr>
      <w:tr w:rsidR="005B166D" w:rsidRPr="005B166D" w14:paraId="74E0CB2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C182F5C" w14:textId="77777777" w:rsidR="005B166D" w:rsidRPr="005B166D" w:rsidRDefault="005B166D" w:rsidP="005B166D">
            <w:pPr>
              <w:spacing w:after="160" w:line="259" w:lineRule="auto"/>
            </w:pPr>
          </w:p>
        </w:tc>
        <w:tc>
          <w:tcPr>
            <w:tcW w:w="2406" w:type="pct"/>
            <w:hideMark/>
          </w:tcPr>
          <w:p w14:paraId="76DDC3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Generator</w:t>
            </w:r>
          </w:p>
        </w:tc>
        <w:tc>
          <w:tcPr>
            <w:tcW w:w="725" w:type="pct"/>
            <w:hideMark/>
          </w:tcPr>
          <w:p w14:paraId="349FE35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4A3A2DE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EDF905B" w14:textId="77777777" w:rsidR="005B166D" w:rsidRPr="005B166D" w:rsidRDefault="005B166D" w:rsidP="005B166D">
            <w:pPr>
              <w:spacing w:after="160" w:line="259" w:lineRule="auto"/>
            </w:pPr>
          </w:p>
        </w:tc>
        <w:tc>
          <w:tcPr>
            <w:tcW w:w="2406" w:type="pct"/>
            <w:hideMark/>
          </w:tcPr>
          <w:p w14:paraId="11B1D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w:t>
            </w:r>
          </w:p>
        </w:tc>
        <w:tc>
          <w:tcPr>
            <w:tcW w:w="725" w:type="pct"/>
            <w:hideMark/>
          </w:tcPr>
          <w:p w14:paraId="6F41CBF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1</w:t>
            </w:r>
          </w:p>
        </w:tc>
      </w:tr>
      <w:tr w:rsidR="005B166D" w:rsidRPr="005B166D" w14:paraId="230AEC4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4FFBDE0" w14:textId="77777777" w:rsidR="005B166D" w:rsidRPr="005B166D" w:rsidRDefault="005B166D" w:rsidP="005B166D">
            <w:pPr>
              <w:spacing w:after="160" w:line="259" w:lineRule="auto"/>
            </w:pPr>
            <w:r w:rsidRPr="005B166D">
              <w:t>Miscellaneous Setup Costs</w:t>
            </w:r>
          </w:p>
        </w:tc>
        <w:tc>
          <w:tcPr>
            <w:tcW w:w="2406" w:type="pct"/>
            <w:hideMark/>
          </w:tcPr>
          <w:p w14:paraId="522414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Licenses, permits, marketing</w:t>
            </w:r>
          </w:p>
        </w:tc>
        <w:tc>
          <w:tcPr>
            <w:tcW w:w="725" w:type="pct"/>
            <w:hideMark/>
          </w:tcPr>
          <w:p w14:paraId="4D3C72B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33EFB27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7517CA17" w14:textId="77777777" w:rsidR="005B166D" w:rsidRPr="005B166D" w:rsidRDefault="005B166D" w:rsidP="005B166D">
            <w:pPr>
              <w:spacing w:after="160" w:line="259" w:lineRule="auto"/>
            </w:pPr>
            <w:r w:rsidRPr="005B166D">
              <w:t>Total Initial Investment</w:t>
            </w:r>
          </w:p>
        </w:tc>
        <w:tc>
          <w:tcPr>
            <w:tcW w:w="2406" w:type="pct"/>
            <w:hideMark/>
          </w:tcPr>
          <w:p w14:paraId="2CB0D42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t for 2 years</w:t>
            </w:r>
          </w:p>
        </w:tc>
        <w:tc>
          <w:tcPr>
            <w:tcW w:w="725" w:type="pct"/>
            <w:hideMark/>
          </w:tcPr>
          <w:p w14:paraId="16C8E46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57</w:t>
            </w:r>
          </w:p>
        </w:tc>
      </w:tr>
      <w:tr w:rsidR="005B166D" w:rsidRPr="005B166D" w14:paraId="417BBF4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0D9D5D2A" w14:textId="77777777" w:rsidR="005B166D" w:rsidRPr="005B166D" w:rsidRDefault="005B166D" w:rsidP="005B166D">
            <w:pPr>
              <w:spacing w:after="160" w:line="259" w:lineRule="auto"/>
            </w:pPr>
          </w:p>
        </w:tc>
        <w:tc>
          <w:tcPr>
            <w:tcW w:w="2406" w:type="pct"/>
            <w:hideMark/>
          </w:tcPr>
          <w:p w14:paraId="690BCC0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shing and equipment</w:t>
            </w:r>
          </w:p>
        </w:tc>
        <w:tc>
          <w:tcPr>
            <w:tcW w:w="725" w:type="pct"/>
            <w:hideMark/>
          </w:tcPr>
          <w:p w14:paraId="049E219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286</w:t>
            </w:r>
          </w:p>
        </w:tc>
      </w:tr>
      <w:tr w:rsidR="005B166D" w:rsidRPr="005B166D" w14:paraId="7C8D126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364DDD4" w14:textId="77777777" w:rsidR="005B166D" w:rsidRPr="005B166D" w:rsidRDefault="005B166D" w:rsidP="005B166D">
            <w:pPr>
              <w:spacing w:after="160" w:line="259" w:lineRule="auto"/>
            </w:pPr>
          </w:p>
        </w:tc>
        <w:tc>
          <w:tcPr>
            <w:tcW w:w="2406" w:type="pct"/>
            <w:hideMark/>
          </w:tcPr>
          <w:p w14:paraId="0F9EF7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ir conditioners and fans</w:t>
            </w:r>
          </w:p>
        </w:tc>
        <w:tc>
          <w:tcPr>
            <w:tcW w:w="725" w:type="pct"/>
            <w:hideMark/>
          </w:tcPr>
          <w:p w14:paraId="607ED3B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429</w:t>
            </w:r>
          </w:p>
        </w:tc>
      </w:tr>
      <w:tr w:rsidR="005B166D" w:rsidRPr="005B166D" w14:paraId="4564E63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B081472" w14:textId="77777777" w:rsidR="005B166D" w:rsidRPr="005B166D" w:rsidRDefault="005B166D" w:rsidP="005B166D">
            <w:pPr>
              <w:spacing w:after="160" w:line="259" w:lineRule="auto"/>
            </w:pPr>
          </w:p>
        </w:tc>
        <w:tc>
          <w:tcPr>
            <w:tcW w:w="2406" w:type="pct"/>
            <w:hideMark/>
          </w:tcPr>
          <w:p w14:paraId="10052C3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staurant setup</w:t>
            </w:r>
          </w:p>
        </w:tc>
        <w:tc>
          <w:tcPr>
            <w:tcW w:w="725" w:type="pct"/>
            <w:hideMark/>
          </w:tcPr>
          <w:p w14:paraId="317DE2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6</w:t>
            </w:r>
          </w:p>
        </w:tc>
      </w:tr>
      <w:tr w:rsidR="005B166D" w:rsidRPr="005B166D" w14:paraId="31204B1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ADF90CF" w14:textId="77777777" w:rsidR="005B166D" w:rsidRPr="005B166D" w:rsidRDefault="005B166D" w:rsidP="005B166D">
            <w:pPr>
              <w:spacing w:after="160" w:line="259" w:lineRule="auto"/>
            </w:pPr>
          </w:p>
        </w:tc>
        <w:tc>
          <w:tcPr>
            <w:tcW w:w="2406" w:type="pct"/>
            <w:hideMark/>
          </w:tcPr>
          <w:p w14:paraId="7DC3391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ovations</w:t>
            </w:r>
          </w:p>
        </w:tc>
        <w:tc>
          <w:tcPr>
            <w:tcW w:w="725" w:type="pct"/>
            <w:hideMark/>
          </w:tcPr>
          <w:p w14:paraId="457192F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F2954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EECF1F7" w14:textId="77777777" w:rsidR="005B166D" w:rsidRPr="005B166D" w:rsidRDefault="005B166D" w:rsidP="005B166D">
            <w:pPr>
              <w:spacing w:after="160" w:line="259" w:lineRule="auto"/>
            </w:pPr>
          </w:p>
        </w:tc>
        <w:tc>
          <w:tcPr>
            <w:tcW w:w="2406" w:type="pct"/>
            <w:hideMark/>
          </w:tcPr>
          <w:p w14:paraId="230B77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Backup power systems</w:t>
            </w:r>
          </w:p>
        </w:tc>
        <w:tc>
          <w:tcPr>
            <w:tcW w:w="725" w:type="pct"/>
            <w:hideMark/>
          </w:tcPr>
          <w:p w14:paraId="09ECDEB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1</w:t>
            </w:r>
          </w:p>
        </w:tc>
      </w:tr>
      <w:tr w:rsidR="005B166D" w:rsidRPr="005B166D" w14:paraId="5028AAC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FABA2EC" w14:textId="77777777" w:rsidR="005B166D" w:rsidRPr="005B166D" w:rsidRDefault="005B166D" w:rsidP="005B166D">
            <w:pPr>
              <w:spacing w:after="160" w:line="259" w:lineRule="auto"/>
            </w:pPr>
          </w:p>
        </w:tc>
        <w:tc>
          <w:tcPr>
            <w:tcW w:w="2406" w:type="pct"/>
            <w:hideMark/>
          </w:tcPr>
          <w:p w14:paraId="069612A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iscellaneous</w:t>
            </w:r>
          </w:p>
        </w:tc>
        <w:tc>
          <w:tcPr>
            <w:tcW w:w="725" w:type="pct"/>
            <w:hideMark/>
          </w:tcPr>
          <w:p w14:paraId="4655444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29</w:t>
            </w:r>
          </w:p>
        </w:tc>
      </w:tr>
      <w:tr w:rsidR="005B166D" w:rsidRPr="005B166D" w14:paraId="3F43B1C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2BCE4F" w14:textId="77777777" w:rsidR="005B166D" w:rsidRPr="005B166D" w:rsidRDefault="005B166D" w:rsidP="005B166D">
            <w:pPr>
              <w:spacing w:after="160" w:line="259" w:lineRule="auto"/>
            </w:pPr>
            <w:r w:rsidRPr="005B166D">
              <w:t>Total</w:t>
            </w:r>
          </w:p>
        </w:tc>
        <w:tc>
          <w:tcPr>
            <w:tcW w:w="2406" w:type="pct"/>
            <w:hideMark/>
          </w:tcPr>
          <w:p w14:paraId="029693E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725" w:type="pct"/>
            <w:hideMark/>
          </w:tcPr>
          <w:p w14:paraId="65B3D6C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9,000</w:t>
            </w:r>
          </w:p>
        </w:tc>
      </w:tr>
    </w:tbl>
    <w:p w14:paraId="23078765" w14:textId="77777777" w:rsidR="005B166D" w:rsidRPr="005B166D" w:rsidRDefault="005B166D" w:rsidP="005B166D">
      <w:pPr>
        <w:rPr>
          <w:b/>
          <w:bCs/>
        </w:rPr>
      </w:pPr>
      <w:r w:rsidRPr="005B166D">
        <w:rPr>
          <w:b/>
          <w:bCs/>
        </w:rPr>
        <w:t>Monthly Operational Costs</w:t>
      </w:r>
    </w:p>
    <w:tbl>
      <w:tblPr>
        <w:tblStyle w:val="GridTable5Dark-Accent2"/>
        <w:tblW w:w="5000" w:type="pct"/>
        <w:tblLook w:val="04A0" w:firstRow="1" w:lastRow="0" w:firstColumn="1" w:lastColumn="0" w:noHBand="0" w:noVBand="1"/>
      </w:tblPr>
      <w:tblGrid>
        <w:gridCol w:w="4036"/>
        <w:gridCol w:w="3820"/>
        <w:gridCol w:w="1494"/>
      </w:tblGrid>
      <w:tr w:rsidR="005B166D" w:rsidRPr="005B166D" w14:paraId="06992F32"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E1E356" w14:textId="77777777" w:rsidR="005B166D" w:rsidRPr="005B166D" w:rsidRDefault="005B166D" w:rsidP="005B166D">
            <w:pPr>
              <w:spacing w:after="160" w:line="259" w:lineRule="auto"/>
            </w:pPr>
            <w:r w:rsidRPr="005B166D">
              <w:t>Category</w:t>
            </w:r>
          </w:p>
        </w:tc>
        <w:tc>
          <w:tcPr>
            <w:tcW w:w="2043" w:type="pct"/>
            <w:hideMark/>
          </w:tcPr>
          <w:p w14:paraId="5EDB5C8A"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99" w:type="pct"/>
            <w:hideMark/>
          </w:tcPr>
          <w:p w14:paraId="207A158B"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3CA0C49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DB43F65" w14:textId="77777777" w:rsidR="005B166D" w:rsidRPr="005B166D" w:rsidRDefault="005B166D" w:rsidP="005B166D">
            <w:pPr>
              <w:spacing w:after="160" w:line="259" w:lineRule="auto"/>
            </w:pPr>
            <w:r w:rsidRPr="005B166D">
              <w:t>Staff Salaries</w:t>
            </w:r>
          </w:p>
        </w:tc>
        <w:tc>
          <w:tcPr>
            <w:tcW w:w="2043" w:type="pct"/>
            <w:hideMark/>
          </w:tcPr>
          <w:p w14:paraId="46F0E24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nager</w:t>
            </w:r>
          </w:p>
        </w:tc>
        <w:tc>
          <w:tcPr>
            <w:tcW w:w="799" w:type="pct"/>
            <w:hideMark/>
          </w:tcPr>
          <w:p w14:paraId="222691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w:t>
            </w:r>
          </w:p>
        </w:tc>
      </w:tr>
      <w:tr w:rsidR="005B166D" w:rsidRPr="005B166D" w14:paraId="1A9F223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EA370C1" w14:textId="77777777" w:rsidR="005B166D" w:rsidRPr="005B166D" w:rsidRDefault="005B166D" w:rsidP="005B166D">
            <w:pPr>
              <w:spacing w:after="160" w:line="259" w:lineRule="auto"/>
            </w:pPr>
          </w:p>
        </w:tc>
        <w:tc>
          <w:tcPr>
            <w:tcW w:w="2043" w:type="pct"/>
            <w:hideMark/>
          </w:tcPr>
          <w:p w14:paraId="5F29A5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ssistant Manager</w:t>
            </w:r>
          </w:p>
        </w:tc>
        <w:tc>
          <w:tcPr>
            <w:tcW w:w="799" w:type="pct"/>
            <w:hideMark/>
          </w:tcPr>
          <w:p w14:paraId="5BBA717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34C8EE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5F179B7" w14:textId="77777777" w:rsidR="005B166D" w:rsidRPr="005B166D" w:rsidRDefault="005B166D" w:rsidP="005B166D">
            <w:pPr>
              <w:spacing w:after="160" w:line="259" w:lineRule="auto"/>
            </w:pPr>
          </w:p>
        </w:tc>
        <w:tc>
          <w:tcPr>
            <w:tcW w:w="2043" w:type="pct"/>
            <w:hideMark/>
          </w:tcPr>
          <w:p w14:paraId="7BD74F7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dmin Officer</w:t>
            </w:r>
          </w:p>
        </w:tc>
        <w:tc>
          <w:tcPr>
            <w:tcW w:w="799" w:type="pct"/>
            <w:hideMark/>
          </w:tcPr>
          <w:p w14:paraId="0E10C7A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07</w:t>
            </w:r>
          </w:p>
        </w:tc>
      </w:tr>
      <w:tr w:rsidR="005B166D" w:rsidRPr="005B166D" w14:paraId="2913342C"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1B829A9E" w14:textId="77777777" w:rsidR="005B166D" w:rsidRPr="005B166D" w:rsidRDefault="005B166D" w:rsidP="005B166D">
            <w:pPr>
              <w:spacing w:after="160" w:line="259" w:lineRule="auto"/>
            </w:pPr>
          </w:p>
        </w:tc>
        <w:tc>
          <w:tcPr>
            <w:tcW w:w="2043" w:type="pct"/>
            <w:hideMark/>
          </w:tcPr>
          <w:p w14:paraId="7C7272C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hef</w:t>
            </w:r>
          </w:p>
        </w:tc>
        <w:tc>
          <w:tcPr>
            <w:tcW w:w="799" w:type="pct"/>
            <w:hideMark/>
          </w:tcPr>
          <w:p w14:paraId="4DAAB5F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07</w:t>
            </w:r>
          </w:p>
        </w:tc>
      </w:tr>
      <w:tr w:rsidR="005B166D" w:rsidRPr="005B166D" w14:paraId="153AE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0C5505A" w14:textId="77777777" w:rsidR="005B166D" w:rsidRPr="005B166D" w:rsidRDefault="005B166D" w:rsidP="005B166D">
            <w:pPr>
              <w:spacing w:after="160" w:line="259" w:lineRule="auto"/>
            </w:pPr>
          </w:p>
        </w:tc>
        <w:tc>
          <w:tcPr>
            <w:tcW w:w="2043" w:type="pct"/>
            <w:hideMark/>
          </w:tcPr>
          <w:p w14:paraId="0CA87AC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staff (2)</w:t>
            </w:r>
          </w:p>
        </w:tc>
        <w:tc>
          <w:tcPr>
            <w:tcW w:w="799" w:type="pct"/>
            <w:hideMark/>
          </w:tcPr>
          <w:p w14:paraId="367A84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 each</w:t>
            </w:r>
          </w:p>
        </w:tc>
      </w:tr>
      <w:tr w:rsidR="005B166D" w:rsidRPr="005B166D" w14:paraId="7CA40553"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EF9DB07" w14:textId="77777777" w:rsidR="005B166D" w:rsidRPr="005B166D" w:rsidRDefault="005B166D" w:rsidP="005B166D">
            <w:pPr>
              <w:spacing w:after="160" w:line="259" w:lineRule="auto"/>
            </w:pPr>
          </w:p>
        </w:tc>
        <w:tc>
          <w:tcPr>
            <w:tcW w:w="2043" w:type="pct"/>
            <w:hideMark/>
          </w:tcPr>
          <w:p w14:paraId="2254492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leaning staff (3)</w:t>
            </w:r>
          </w:p>
        </w:tc>
        <w:tc>
          <w:tcPr>
            <w:tcW w:w="799" w:type="pct"/>
            <w:hideMark/>
          </w:tcPr>
          <w:p w14:paraId="16880E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6 each</w:t>
            </w:r>
          </w:p>
        </w:tc>
      </w:tr>
      <w:tr w:rsidR="005B166D" w:rsidRPr="005B166D" w14:paraId="6C16177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B6D3EE2" w14:textId="77777777" w:rsidR="005B166D" w:rsidRPr="005B166D" w:rsidRDefault="005B166D" w:rsidP="005B166D">
            <w:pPr>
              <w:spacing w:after="160" w:line="259" w:lineRule="auto"/>
            </w:pPr>
          </w:p>
        </w:tc>
        <w:tc>
          <w:tcPr>
            <w:tcW w:w="2043" w:type="pct"/>
            <w:hideMark/>
          </w:tcPr>
          <w:p w14:paraId="6912362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Security (2)</w:t>
            </w:r>
          </w:p>
        </w:tc>
        <w:tc>
          <w:tcPr>
            <w:tcW w:w="799" w:type="pct"/>
            <w:hideMark/>
          </w:tcPr>
          <w:p w14:paraId="7AB425A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6 each</w:t>
            </w:r>
          </w:p>
        </w:tc>
      </w:tr>
      <w:tr w:rsidR="005B166D" w:rsidRPr="005B166D" w14:paraId="6C488EC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68F244C" w14:textId="77777777" w:rsidR="005B166D" w:rsidRPr="005B166D" w:rsidRDefault="005B166D" w:rsidP="005B166D">
            <w:pPr>
              <w:spacing w:after="160" w:line="259" w:lineRule="auto"/>
            </w:pPr>
          </w:p>
        </w:tc>
        <w:tc>
          <w:tcPr>
            <w:tcW w:w="2043" w:type="pct"/>
            <w:hideMark/>
          </w:tcPr>
          <w:p w14:paraId="5C7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salaries</w:t>
            </w:r>
          </w:p>
        </w:tc>
        <w:tc>
          <w:tcPr>
            <w:tcW w:w="799" w:type="pct"/>
            <w:hideMark/>
          </w:tcPr>
          <w:p w14:paraId="584864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21</w:t>
            </w:r>
          </w:p>
        </w:tc>
      </w:tr>
      <w:tr w:rsidR="005B166D" w:rsidRPr="005B166D" w14:paraId="09D78DE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69B88BF" w14:textId="77777777" w:rsidR="005B166D" w:rsidRPr="005B166D" w:rsidRDefault="005B166D" w:rsidP="005B166D">
            <w:pPr>
              <w:spacing w:after="160" w:line="259" w:lineRule="auto"/>
            </w:pPr>
            <w:r w:rsidRPr="005B166D">
              <w:t>Utilities and Miscellaneous</w:t>
            </w:r>
          </w:p>
        </w:tc>
        <w:tc>
          <w:tcPr>
            <w:tcW w:w="2043" w:type="pct"/>
            <w:hideMark/>
          </w:tcPr>
          <w:p w14:paraId="07D9D0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Power supply</w:t>
            </w:r>
          </w:p>
        </w:tc>
        <w:tc>
          <w:tcPr>
            <w:tcW w:w="799" w:type="pct"/>
            <w:hideMark/>
          </w:tcPr>
          <w:p w14:paraId="4A1E5CB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4</w:t>
            </w:r>
          </w:p>
        </w:tc>
      </w:tr>
      <w:tr w:rsidR="005B166D" w:rsidRPr="005B166D" w14:paraId="00130451"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D6BC451" w14:textId="77777777" w:rsidR="005B166D" w:rsidRPr="005B166D" w:rsidRDefault="005B166D" w:rsidP="005B166D">
            <w:pPr>
              <w:spacing w:after="160" w:line="259" w:lineRule="auto"/>
            </w:pPr>
          </w:p>
        </w:tc>
        <w:tc>
          <w:tcPr>
            <w:tcW w:w="2043" w:type="pct"/>
            <w:hideMark/>
          </w:tcPr>
          <w:p w14:paraId="1A57126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Water supply</w:t>
            </w:r>
          </w:p>
        </w:tc>
        <w:tc>
          <w:tcPr>
            <w:tcW w:w="799" w:type="pct"/>
            <w:hideMark/>
          </w:tcPr>
          <w:p w14:paraId="196984A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w:t>
            </w:r>
          </w:p>
        </w:tc>
      </w:tr>
      <w:tr w:rsidR="005B166D" w:rsidRPr="005B166D" w14:paraId="4B5AE09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4993E63" w14:textId="77777777" w:rsidR="005B166D" w:rsidRPr="005B166D" w:rsidRDefault="005B166D" w:rsidP="005B166D">
            <w:pPr>
              <w:spacing w:after="160" w:line="259" w:lineRule="auto"/>
            </w:pPr>
          </w:p>
        </w:tc>
        <w:tc>
          <w:tcPr>
            <w:tcW w:w="2043" w:type="pct"/>
            <w:hideMark/>
          </w:tcPr>
          <w:p w14:paraId="35FB473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intenance</w:t>
            </w:r>
          </w:p>
        </w:tc>
        <w:tc>
          <w:tcPr>
            <w:tcW w:w="799" w:type="pct"/>
            <w:hideMark/>
          </w:tcPr>
          <w:p w14:paraId="03E6E13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w:t>
            </w:r>
          </w:p>
        </w:tc>
      </w:tr>
      <w:tr w:rsidR="005B166D" w:rsidRPr="005B166D" w14:paraId="750660D0"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86699A7" w14:textId="77777777" w:rsidR="005B166D" w:rsidRPr="005B166D" w:rsidRDefault="005B166D" w:rsidP="005B166D">
            <w:pPr>
              <w:spacing w:after="160" w:line="259" w:lineRule="auto"/>
            </w:pPr>
          </w:p>
        </w:tc>
        <w:tc>
          <w:tcPr>
            <w:tcW w:w="2043" w:type="pct"/>
            <w:hideMark/>
          </w:tcPr>
          <w:p w14:paraId="1321A09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utilities</w:t>
            </w:r>
          </w:p>
        </w:tc>
        <w:tc>
          <w:tcPr>
            <w:tcW w:w="799" w:type="pct"/>
            <w:hideMark/>
          </w:tcPr>
          <w:p w14:paraId="0C1AA3B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w:t>
            </w:r>
          </w:p>
        </w:tc>
      </w:tr>
      <w:tr w:rsidR="005B166D" w:rsidRPr="005B166D" w14:paraId="50C9AA7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10BD0F84" w14:textId="77777777" w:rsidR="005B166D" w:rsidRPr="005B166D" w:rsidRDefault="005B166D" w:rsidP="005B166D">
            <w:pPr>
              <w:spacing w:after="160" w:line="259" w:lineRule="auto"/>
            </w:pPr>
            <w:r w:rsidRPr="005B166D">
              <w:t>Restaurant Operations</w:t>
            </w:r>
          </w:p>
        </w:tc>
        <w:tc>
          <w:tcPr>
            <w:tcW w:w="2043" w:type="pct"/>
            <w:hideMark/>
          </w:tcPr>
          <w:p w14:paraId="4008E97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ood supplies</w:t>
            </w:r>
          </w:p>
        </w:tc>
        <w:tc>
          <w:tcPr>
            <w:tcW w:w="799" w:type="pct"/>
            <w:hideMark/>
          </w:tcPr>
          <w:p w14:paraId="30F20C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57</w:t>
            </w:r>
          </w:p>
        </w:tc>
      </w:tr>
      <w:tr w:rsidR="005B166D" w:rsidRPr="005B166D" w14:paraId="7A3826CA"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639D265D" w14:textId="77777777" w:rsidR="005B166D" w:rsidRPr="005B166D" w:rsidRDefault="005B166D" w:rsidP="005B166D">
            <w:pPr>
              <w:spacing w:after="160" w:line="259" w:lineRule="auto"/>
            </w:pPr>
          </w:p>
        </w:tc>
        <w:tc>
          <w:tcPr>
            <w:tcW w:w="2043" w:type="pct"/>
            <w:hideMark/>
          </w:tcPr>
          <w:p w14:paraId="1ED5B22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Other expenses</w:t>
            </w:r>
          </w:p>
        </w:tc>
        <w:tc>
          <w:tcPr>
            <w:tcW w:w="799" w:type="pct"/>
            <w:hideMark/>
          </w:tcPr>
          <w:p w14:paraId="072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0F3F615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57351981" w14:textId="77777777" w:rsidR="005B166D" w:rsidRPr="005B166D" w:rsidRDefault="005B166D" w:rsidP="005B166D">
            <w:pPr>
              <w:spacing w:after="160" w:line="259" w:lineRule="auto"/>
            </w:pPr>
          </w:p>
        </w:tc>
        <w:tc>
          <w:tcPr>
            <w:tcW w:w="2043" w:type="pct"/>
            <w:hideMark/>
          </w:tcPr>
          <w:p w14:paraId="2B20491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monthly restaurant costs</w:t>
            </w:r>
          </w:p>
        </w:tc>
        <w:tc>
          <w:tcPr>
            <w:tcW w:w="799" w:type="pct"/>
            <w:hideMark/>
          </w:tcPr>
          <w:p w14:paraId="10A118C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00</w:t>
            </w:r>
          </w:p>
        </w:tc>
      </w:tr>
      <w:tr w:rsidR="005B166D" w:rsidRPr="005B166D" w14:paraId="5355EFF2"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D85BCB8" w14:textId="77777777" w:rsidR="005B166D" w:rsidRPr="005B166D" w:rsidRDefault="005B166D" w:rsidP="005B166D">
            <w:pPr>
              <w:spacing w:after="160" w:line="259" w:lineRule="auto"/>
            </w:pPr>
            <w:r w:rsidRPr="005B166D">
              <w:t>Total Monthly Operational Costs</w:t>
            </w:r>
          </w:p>
        </w:tc>
        <w:tc>
          <w:tcPr>
            <w:tcW w:w="2043" w:type="pct"/>
            <w:hideMark/>
          </w:tcPr>
          <w:p w14:paraId="5EA593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taff salaries</w:t>
            </w:r>
          </w:p>
        </w:tc>
        <w:tc>
          <w:tcPr>
            <w:tcW w:w="799" w:type="pct"/>
            <w:hideMark/>
          </w:tcPr>
          <w:p w14:paraId="110DA3E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821</w:t>
            </w:r>
          </w:p>
        </w:tc>
      </w:tr>
      <w:tr w:rsidR="005B166D" w:rsidRPr="005B166D" w14:paraId="1273F443"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22E2E9A3" w14:textId="77777777" w:rsidR="005B166D" w:rsidRPr="005B166D" w:rsidRDefault="005B166D" w:rsidP="005B166D">
            <w:pPr>
              <w:spacing w:after="160" w:line="259" w:lineRule="auto"/>
            </w:pPr>
          </w:p>
        </w:tc>
        <w:tc>
          <w:tcPr>
            <w:tcW w:w="2043" w:type="pct"/>
            <w:hideMark/>
          </w:tcPr>
          <w:p w14:paraId="7629DA1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Utilities and miscellaneous</w:t>
            </w:r>
          </w:p>
        </w:tc>
        <w:tc>
          <w:tcPr>
            <w:tcW w:w="799" w:type="pct"/>
            <w:hideMark/>
          </w:tcPr>
          <w:p w14:paraId="3E9FC5C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w:t>
            </w:r>
          </w:p>
        </w:tc>
      </w:tr>
      <w:tr w:rsidR="005B166D" w:rsidRPr="005B166D" w14:paraId="3AC9FF48"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56E56F4" w14:textId="77777777" w:rsidR="005B166D" w:rsidRPr="005B166D" w:rsidRDefault="005B166D" w:rsidP="005B166D">
            <w:pPr>
              <w:spacing w:after="160" w:line="259" w:lineRule="auto"/>
            </w:pPr>
          </w:p>
        </w:tc>
        <w:tc>
          <w:tcPr>
            <w:tcW w:w="2043" w:type="pct"/>
            <w:hideMark/>
          </w:tcPr>
          <w:p w14:paraId="750A935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operations</w:t>
            </w:r>
          </w:p>
        </w:tc>
        <w:tc>
          <w:tcPr>
            <w:tcW w:w="799" w:type="pct"/>
            <w:hideMark/>
          </w:tcPr>
          <w:p w14:paraId="31C3ACD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500</w:t>
            </w:r>
          </w:p>
        </w:tc>
      </w:tr>
      <w:tr w:rsidR="005B166D" w:rsidRPr="005B166D" w14:paraId="39CFA0A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5344D2" w14:textId="77777777" w:rsidR="005B166D" w:rsidRPr="005B166D" w:rsidRDefault="005B166D" w:rsidP="005B166D">
            <w:pPr>
              <w:spacing w:after="160" w:line="259" w:lineRule="auto"/>
            </w:pPr>
          </w:p>
        </w:tc>
        <w:tc>
          <w:tcPr>
            <w:tcW w:w="2043" w:type="pct"/>
            <w:hideMark/>
          </w:tcPr>
          <w:p w14:paraId="7F841A0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799" w:type="pct"/>
            <w:hideMark/>
          </w:tcPr>
          <w:p w14:paraId="09E88F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2,179</w:t>
            </w:r>
          </w:p>
        </w:tc>
      </w:tr>
    </w:tbl>
    <w:p w14:paraId="6D52C1F0" w14:textId="77777777" w:rsidR="005B166D" w:rsidRPr="005B166D" w:rsidRDefault="005B166D" w:rsidP="005B166D">
      <w:pPr>
        <w:rPr>
          <w:b/>
          <w:bCs/>
        </w:rPr>
      </w:pPr>
      <w:r w:rsidRPr="005B166D">
        <w:rPr>
          <w:b/>
          <w:bCs/>
        </w:rPr>
        <w:t>Revenue Projections</w:t>
      </w:r>
    </w:p>
    <w:tbl>
      <w:tblPr>
        <w:tblStyle w:val="GridTable5Dark-Accent2"/>
        <w:tblW w:w="5000" w:type="pct"/>
        <w:tblLook w:val="04A0" w:firstRow="1" w:lastRow="0" w:firstColumn="1" w:lastColumn="0" w:noHBand="0" w:noVBand="1"/>
      </w:tblPr>
      <w:tblGrid>
        <w:gridCol w:w="3007"/>
        <w:gridCol w:w="4329"/>
        <w:gridCol w:w="2014"/>
      </w:tblGrid>
      <w:tr w:rsidR="005B166D" w:rsidRPr="005B166D" w14:paraId="1733F79D"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1AE718E3" w14:textId="77777777" w:rsidR="005B166D" w:rsidRPr="005B166D" w:rsidRDefault="005B166D" w:rsidP="005B166D">
            <w:pPr>
              <w:spacing w:after="160" w:line="259" w:lineRule="auto"/>
            </w:pPr>
            <w:r w:rsidRPr="005B166D">
              <w:t>Category</w:t>
            </w:r>
          </w:p>
        </w:tc>
        <w:tc>
          <w:tcPr>
            <w:tcW w:w="2315" w:type="pct"/>
            <w:hideMark/>
          </w:tcPr>
          <w:p w14:paraId="2EB28A5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1077" w:type="pct"/>
            <w:hideMark/>
          </w:tcPr>
          <w:p w14:paraId="127114B4"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Revenue (GBP)</w:t>
            </w:r>
          </w:p>
        </w:tc>
      </w:tr>
      <w:tr w:rsidR="005B166D" w:rsidRPr="005B166D" w14:paraId="26F0FD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3FAEFAAE" w14:textId="77777777" w:rsidR="005B166D" w:rsidRPr="005B166D" w:rsidRDefault="005B166D" w:rsidP="005B166D">
            <w:pPr>
              <w:spacing w:after="160" w:line="259" w:lineRule="auto"/>
            </w:pPr>
            <w:r w:rsidRPr="005B166D">
              <w:t>Hostel Room Revenue</w:t>
            </w:r>
          </w:p>
        </w:tc>
        <w:tc>
          <w:tcPr>
            <w:tcW w:w="2315" w:type="pct"/>
            <w:hideMark/>
          </w:tcPr>
          <w:p w14:paraId="36D3CB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verage occupancy rate: 80%</w:t>
            </w:r>
          </w:p>
        </w:tc>
        <w:tc>
          <w:tcPr>
            <w:tcW w:w="1077" w:type="pct"/>
            <w:hideMark/>
          </w:tcPr>
          <w:p w14:paraId="762C922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C13AA21"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062C8030" w14:textId="77777777" w:rsidR="005B166D" w:rsidRPr="005B166D" w:rsidRDefault="005B166D" w:rsidP="005B166D">
            <w:pPr>
              <w:spacing w:after="160" w:line="259" w:lineRule="auto"/>
            </w:pPr>
          </w:p>
        </w:tc>
        <w:tc>
          <w:tcPr>
            <w:tcW w:w="2315" w:type="pct"/>
            <w:hideMark/>
          </w:tcPr>
          <w:p w14:paraId="743E5BB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2.14 per bed</w:t>
            </w:r>
          </w:p>
        </w:tc>
        <w:tc>
          <w:tcPr>
            <w:tcW w:w="1077" w:type="pct"/>
            <w:hideMark/>
          </w:tcPr>
          <w:p w14:paraId="1750A69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123877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725B19" w14:textId="77777777" w:rsidR="005B166D" w:rsidRPr="005B166D" w:rsidRDefault="005B166D" w:rsidP="005B166D">
            <w:pPr>
              <w:spacing w:after="160" w:line="259" w:lineRule="auto"/>
            </w:pPr>
          </w:p>
        </w:tc>
        <w:tc>
          <w:tcPr>
            <w:tcW w:w="2315" w:type="pct"/>
            <w:hideMark/>
          </w:tcPr>
          <w:p w14:paraId="631DC73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3.57 per bed</w:t>
            </w:r>
          </w:p>
        </w:tc>
        <w:tc>
          <w:tcPr>
            <w:tcW w:w="1077" w:type="pct"/>
            <w:hideMark/>
          </w:tcPr>
          <w:p w14:paraId="0871645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395DBB12"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4B10D7F7" w14:textId="77777777" w:rsidR="005B166D" w:rsidRPr="005B166D" w:rsidRDefault="005B166D" w:rsidP="005B166D">
            <w:pPr>
              <w:spacing w:after="160" w:line="259" w:lineRule="auto"/>
            </w:pPr>
          </w:p>
        </w:tc>
        <w:tc>
          <w:tcPr>
            <w:tcW w:w="2315" w:type="pct"/>
            <w:hideMark/>
          </w:tcPr>
          <w:p w14:paraId="603A02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5.00 per bed</w:t>
            </w:r>
          </w:p>
        </w:tc>
        <w:tc>
          <w:tcPr>
            <w:tcW w:w="1077" w:type="pct"/>
            <w:hideMark/>
          </w:tcPr>
          <w:p w14:paraId="2C8304D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9477FF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BDE6AE4" w14:textId="77777777" w:rsidR="005B166D" w:rsidRPr="005B166D" w:rsidRDefault="005B166D" w:rsidP="005B166D">
            <w:pPr>
              <w:spacing w:after="160" w:line="259" w:lineRule="auto"/>
            </w:pPr>
          </w:p>
        </w:tc>
        <w:tc>
          <w:tcPr>
            <w:tcW w:w="2315" w:type="pct"/>
            <w:hideMark/>
          </w:tcPr>
          <w:p w14:paraId="7EB7A65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beds: 48</w:t>
            </w:r>
          </w:p>
        </w:tc>
        <w:tc>
          <w:tcPr>
            <w:tcW w:w="1077" w:type="pct"/>
            <w:hideMark/>
          </w:tcPr>
          <w:p w14:paraId="6676091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9EB77A6"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2704DA95" w14:textId="77777777" w:rsidR="005B166D" w:rsidRPr="005B166D" w:rsidRDefault="005B166D" w:rsidP="005B166D">
            <w:pPr>
              <w:spacing w:after="160" w:line="259" w:lineRule="auto"/>
            </w:pPr>
          </w:p>
        </w:tc>
        <w:tc>
          <w:tcPr>
            <w:tcW w:w="2315" w:type="pct"/>
            <w:hideMark/>
          </w:tcPr>
          <w:p w14:paraId="0042544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s: 18 beds * £2.14</w:t>
            </w:r>
          </w:p>
        </w:tc>
        <w:tc>
          <w:tcPr>
            <w:tcW w:w="1077" w:type="pct"/>
            <w:hideMark/>
          </w:tcPr>
          <w:p w14:paraId="0BA812F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9</w:t>
            </w:r>
          </w:p>
        </w:tc>
      </w:tr>
      <w:tr w:rsidR="005B166D" w:rsidRPr="005B166D" w14:paraId="1AF3049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5A0A30" w14:textId="77777777" w:rsidR="005B166D" w:rsidRPr="005B166D" w:rsidRDefault="005B166D" w:rsidP="005B166D">
            <w:pPr>
              <w:spacing w:after="160" w:line="259" w:lineRule="auto"/>
            </w:pPr>
          </w:p>
        </w:tc>
        <w:tc>
          <w:tcPr>
            <w:tcW w:w="2315" w:type="pct"/>
            <w:hideMark/>
          </w:tcPr>
          <w:p w14:paraId="3E45BDC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s: 16 beds * £3.57</w:t>
            </w:r>
          </w:p>
        </w:tc>
        <w:tc>
          <w:tcPr>
            <w:tcW w:w="1077" w:type="pct"/>
            <w:hideMark/>
          </w:tcPr>
          <w:p w14:paraId="148DB20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57</w:t>
            </w:r>
          </w:p>
        </w:tc>
      </w:tr>
      <w:tr w:rsidR="005B166D" w:rsidRPr="005B166D" w14:paraId="3D25A608"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8030298" w14:textId="77777777" w:rsidR="005B166D" w:rsidRPr="005B166D" w:rsidRDefault="005B166D" w:rsidP="005B166D">
            <w:pPr>
              <w:spacing w:after="160" w:line="259" w:lineRule="auto"/>
            </w:pPr>
          </w:p>
        </w:tc>
        <w:tc>
          <w:tcPr>
            <w:tcW w:w="2315" w:type="pct"/>
            <w:hideMark/>
          </w:tcPr>
          <w:p w14:paraId="26876BD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s: 4 beds * £5.00</w:t>
            </w:r>
          </w:p>
        </w:tc>
        <w:tc>
          <w:tcPr>
            <w:tcW w:w="1077" w:type="pct"/>
            <w:hideMark/>
          </w:tcPr>
          <w:p w14:paraId="3441033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0</w:t>
            </w:r>
          </w:p>
        </w:tc>
      </w:tr>
      <w:tr w:rsidR="005B166D" w:rsidRPr="005B166D" w14:paraId="2660823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85F5234" w14:textId="77777777" w:rsidR="005B166D" w:rsidRPr="005B166D" w:rsidRDefault="005B166D" w:rsidP="005B166D">
            <w:pPr>
              <w:spacing w:after="160" w:line="259" w:lineRule="auto"/>
            </w:pPr>
          </w:p>
        </w:tc>
        <w:tc>
          <w:tcPr>
            <w:tcW w:w="2315" w:type="pct"/>
            <w:hideMark/>
          </w:tcPr>
          <w:p w14:paraId="2BE171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venue</w:t>
            </w:r>
          </w:p>
        </w:tc>
        <w:tc>
          <w:tcPr>
            <w:tcW w:w="1077" w:type="pct"/>
            <w:hideMark/>
          </w:tcPr>
          <w:p w14:paraId="02D7A8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116</w:t>
            </w:r>
          </w:p>
        </w:tc>
      </w:tr>
      <w:tr w:rsidR="005B166D" w:rsidRPr="005B166D" w14:paraId="1EB98B6D"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5F705591" w14:textId="77777777" w:rsidR="005B166D" w:rsidRPr="005B166D" w:rsidRDefault="005B166D" w:rsidP="005B166D">
            <w:pPr>
              <w:spacing w:after="160" w:line="259" w:lineRule="auto"/>
            </w:pPr>
          </w:p>
        </w:tc>
        <w:tc>
          <w:tcPr>
            <w:tcW w:w="2315" w:type="pct"/>
            <w:hideMark/>
          </w:tcPr>
          <w:p w14:paraId="738F877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venue (30 days)</w:t>
            </w:r>
          </w:p>
        </w:tc>
        <w:tc>
          <w:tcPr>
            <w:tcW w:w="1077" w:type="pct"/>
            <w:hideMark/>
          </w:tcPr>
          <w:p w14:paraId="644DF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471</w:t>
            </w:r>
          </w:p>
        </w:tc>
      </w:tr>
      <w:tr w:rsidR="005B166D" w:rsidRPr="005B166D" w14:paraId="329A95F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4F269795" w14:textId="77777777" w:rsidR="005B166D" w:rsidRPr="005B166D" w:rsidRDefault="005B166D" w:rsidP="005B166D">
            <w:pPr>
              <w:spacing w:after="160" w:line="259" w:lineRule="auto"/>
            </w:pPr>
            <w:r w:rsidRPr="005B166D">
              <w:t>Restaurant Revenue</w:t>
            </w:r>
          </w:p>
        </w:tc>
        <w:tc>
          <w:tcPr>
            <w:tcW w:w="2315" w:type="pct"/>
            <w:hideMark/>
          </w:tcPr>
          <w:p w14:paraId="169217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verage spend per customer: £0.71</w:t>
            </w:r>
          </w:p>
        </w:tc>
        <w:tc>
          <w:tcPr>
            <w:tcW w:w="1077" w:type="pct"/>
            <w:hideMark/>
          </w:tcPr>
          <w:p w14:paraId="7DA80A2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59616FF"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6F7730AA" w14:textId="77777777" w:rsidR="005B166D" w:rsidRPr="005B166D" w:rsidRDefault="005B166D" w:rsidP="005B166D">
            <w:pPr>
              <w:spacing w:after="160" w:line="259" w:lineRule="auto"/>
            </w:pPr>
          </w:p>
        </w:tc>
        <w:tc>
          <w:tcPr>
            <w:tcW w:w="2315" w:type="pct"/>
            <w:hideMark/>
          </w:tcPr>
          <w:p w14:paraId="4A92DC1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verage daily customers: 100</w:t>
            </w:r>
          </w:p>
        </w:tc>
        <w:tc>
          <w:tcPr>
            <w:tcW w:w="1077" w:type="pct"/>
            <w:hideMark/>
          </w:tcPr>
          <w:p w14:paraId="7F128C1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C780A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FCDBD2" w14:textId="77777777" w:rsidR="005B166D" w:rsidRPr="005B166D" w:rsidRDefault="005B166D" w:rsidP="005B166D">
            <w:pPr>
              <w:spacing w:after="160" w:line="259" w:lineRule="auto"/>
            </w:pPr>
          </w:p>
        </w:tc>
        <w:tc>
          <w:tcPr>
            <w:tcW w:w="2315" w:type="pct"/>
            <w:hideMark/>
          </w:tcPr>
          <w:p w14:paraId="248A0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staurant revenue</w:t>
            </w:r>
          </w:p>
        </w:tc>
        <w:tc>
          <w:tcPr>
            <w:tcW w:w="1077" w:type="pct"/>
            <w:hideMark/>
          </w:tcPr>
          <w:p w14:paraId="5E4B5E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1</w:t>
            </w:r>
          </w:p>
        </w:tc>
      </w:tr>
      <w:tr w:rsidR="005B166D" w:rsidRPr="005B166D" w14:paraId="34CB2337"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44780DB" w14:textId="77777777" w:rsidR="005B166D" w:rsidRPr="005B166D" w:rsidRDefault="005B166D" w:rsidP="005B166D">
            <w:pPr>
              <w:spacing w:after="160" w:line="259" w:lineRule="auto"/>
            </w:pPr>
          </w:p>
        </w:tc>
        <w:tc>
          <w:tcPr>
            <w:tcW w:w="2315" w:type="pct"/>
            <w:hideMark/>
          </w:tcPr>
          <w:p w14:paraId="7627473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staurant revenue</w:t>
            </w:r>
          </w:p>
        </w:tc>
        <w:tc>
          <w:tcPr>
            <w:tcW w:w="1077" w:type="pct"/>
            <w:hideMark/>
          </w:tcPr>
          <w:p w14:paraId="5BE329E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369DB9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7012B378" w14:textId="77777777" w:rsidR="005B166D" w:rsidRPr="005B166D" w:rsidRDefault="005B166D" w:rsidP="005B166D">
            <w:pPr>
              <w:spacing w:after="160" w:line="259" w:lineRule="auto"/>
            </w:pPr>
            <w:r w:rsidRPr="005B166D">
              <w:t>Total Monthly Revenue</w:t>
            </w:r>
          </w:p>
        </w:tc>
        <w:tc>
          <w:tcPr>
            <w:tcW w:w="2315" w:type="pct"/>
            <w:hideMark/>
          </w:tcPr>
          <w:p w14:paraId="187BEF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w:t>
            </w:r>
          </w:p>
        </w:tc>
        <w:tc>
          <w:tcPr>
            <w:tcW w:w="1077" w:type="pct"/>
            <w:hideMark/>
          </w:tcPr>
          <w:p w14:paraId="6592FF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471</w:t>
            </w:r>
          </w:p>
        </w:tc>
      </w:tr>
      <w:tr w:rsidR="005B166D" w:rsidRPr="005B166D" w14:paraId="275AA89C"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1F18FE5A" w14:textId="77777777" w:rsidR="005B166D" w:rsidRPr="005B166D" w:rsidRDefault="005B166D" w:rsidP="005B166D">
            <w:pPr>
              <w:spacing w:after="160" w:line="259" w:lineRule="auto"/>
            </w:pPr>
          </w:p>
        </w:tc>
        <w:tc>
          <w:tcPr>
            <w:tcW w:w="2315" w:type="pct"/>
            <w:hideMark/>
          </w:tcPr>
          <w:p w14:paraId="1CE290C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w:t>
            </w:r>
          </w:p>
        </w:tc>
        <w:tc>
          <w:tcPr>
            <w:tcW w:w="1077" w:type="pct"/>
            <w:hideMark/>
          </w:tcPr>
          <w:p w14:paraId="3AD8B9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2096C9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C032271" w14:textId="77777777" w:rsidR="005B166D" w:rsidRPr="005B166D" w:rsidRDefault="005B166D" w:rsidP="005B166D">
            <w:pPr>
              <w:spacing w:after="160" w:line="259" w:lineRule="auto"/>
            </w:pPr>
          </w:p>
        </w:tc>
        <w:tc>
          <w:tcPr>
            <w:tcW w:w="2315" w:type="pct"/>
            <w:hideMark/>
          </w:tcPr>
          <w:p w14:paraId="7F4D249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1077" w:type="pct"/>
            <w:hideMark/>
          </w:tcPr>
          <w:p w14:paraId="4D8273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614</w:t>
            </w:r>
          </w:p>
        </w:tc>
      </w:tr>
    </w:tbl>
    <w:p w14:paraId="53BB1E96" w14:textId="77777777" w:rsidR="005B166D" w:rsidRPr="005B166D" w:rsidRDefault="005B166D" w:rsidP="005B166D">
      <w:pPr>
        <w:rPr>
          <w:b/>
          <w:bCs/>
        </w:rPr>
      </w:pPr>
      <w:r w:rsidRPr="005B166D">
        <w:rPr>
          <w:b/>
          <w:bCs/>
        </w:rPr>
        <w:t>Annual Financial Projections</w:t>
      </w:r>
    </w:p>
    <w:tbl>
      <w:tblPr>
        <w:tblStyle w:val="GridTable5Dark-Accent2"/>
        <w:tblW w:w="0" w:type="auto"/>
        <w:tblLook w:val="04A0" w:firstRow="1" w:lastRow="0" w:firstColumn="1" w:lastColumn="0" w:noHBand="0" w:noVBand="1"/>
      </w:tblPr>
      <w:tblGrid>
        <w:gridCol w:w="2735"/>
        <w:gridCol w:w="3718"/>
        <w:gridCol w:w="1527"/>
      </w:tblGrid>
      <w:tr w:rsidR="005B166D" w:rsidRPr="005B166D" w14:paraId="15D73253"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914A37" w14:textId="77777777" w:rsidR="005B166D" w:rsidRPr="005B166D" w:rsidRDefault="005B166D" w:rsidP="005B166D">
            <w:pPr>
              <w:spacing w:after="160" w:line="259" w:lineRule="auto"/>
            </w:pPr>
            <w:r w:rsidRPr="005B166D">
              <w:t>Category</w:t>
            </w:r>
          </w:p>
        </w:tc>
        <w:tc>
          <w:tcPr>
            <w:tcW w:w="0" w:type="auto"/>
            <w:hideMark/>
          </w:tcPr>
          <w:p w14:paraId="7CD9052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0" w:type="auto"/>
            <w:hideMark/>
          </w:tcPr>
          <w:p w14:paraId="2CA6CB6F"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Amount (GBP)</w:t>
            </w:r>
          </w:p>
        </w:tc>
      </w:tr>
      <w:tr w:rsidR="005B166D" w:rsidRPr="005B166D" w14:paraId="69F91C5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B25B30" w14:textId="77777777" w:rsidR="005B166D" w:rsidRPr="005B166D" w:rsidRDefault="005B166D" w:rsidP="005B166D">
            <w:pPr>
              <w:spacing w:after="160" w:line="259" w:lineRule="auto"/>
            </w:pPr>
            <w:r w:rsidRPr="005B166D">
              <w:t>Annual Revenue</w:t>
            </w:r>
          </w:p>
        </w:tc>
        <w:tc>
          <w:tcPr>
            <w:tcW w:w="0" w:type="auto"/>
            <w:hideMark/>
          </w:tcPr>
          <w:p w14:paraId="046133C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 £3,471 * 12</w:t>
            </w:r>
          </w:p>
        </w:tc>
        <w:tc>
          <w:tcPr>
            <w:tcW w:w="0" w:type="auto"/>
            <w:hideMark/>
          </w:tcPr>
          <w:p w14:paraId="200B3B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643</w:t>
            </w:r>
          </w:p>
        </w:tc>
      </w:tr>
      <w:tr w:rsidR="005B166D" w:rsidRPr="005B166D" w14:paraId="7980C099"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14C025D2" w14:textId="77777777" w:rsidR="005B166D" w:rsidRPr="005B166D" w:rsidRDefault="005B166D" w:rsidP="005B166D">
            <w:pPr>
              <w:spacing w:after="160" w:line="259" w:lineRule="auto"/>
            </w:pPr>
          </w:p>
        </w:tc>
        <w:tc>
          <w:tcPr>
            <w:tcW w:w="0" w:type="auto"/>
            <w:hideMark/>
          </w:tcPr>
          <w:p w14:paraId="2A77AD5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 £2,143 * 12</w:t>
            </w:r>
          </w:p>
        </w:tc>
        <w:tc>
          <w:tcPr>
            <w:tcW w:w="0" w:type="auto"/>
            <w:hideMark/>
          </w:tcPr>
          <w:p w14:paraId="4C41204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5,714</w:t>
            </w:r>
          </w:p>
        </w:tc>
      </w:tr>
      <w:tr w:rsidR="005B166D" w:rsidRPr="005B166D" w14:paraId="51E4E36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69A83D" w14:textId="77777777" w:rsidR="005B166D" w:rsidRPr="005B166D" w:rsidRDefault="005B166D" w:rsidP="005B166D">
            <w:pPr>
              <w:spacing w:after="160" w:line="259" w:lineRule="auto"/>
            </w:pPr>
          </w:p>
        </w:tc>
        <w:tc>
          <w:tcPr>
            <w:tcW w:w="0" w:type="auto"/>
            <w:hideMark/>
          </w:tcPr>
          <w:p w14:paraId="7F68135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annual revenue</w:t>
            </w:r>
          </w:p>
        </w:tc>
        <w:tc>
          <w:tcPr>
            <w:tcW w:w="0" w:type="auto"/>
            <w:hideMark/>
          </w:tcPr>
          <w:p w14:paraId="56BAA8A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7,357</w:t>
            </w:r>
          </w:p>
        </w:tc>
      </w:tr>
      <w:tr w:rsidR="005B166D" w:rsidRPr="005B166D" w14:paraId="544939BD"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4F51DB1" w14:textId="77777777" w:rsidR="005B166D" w:rsidRPr="005B166D" w:rsidRDefault="005B166D" w:rsidP="005B166D">
            <w:pPr>
              <w:spacing w:after="160" w:line="259" w:lineRule="auto"/>
            </w:pPr>
            <w:r w:rsidRPr="005B166D">
              <w:t>Annual Operational Costs</w:t>
            </w:r>
          </w:p>
        </w:tc>
        <w:tc>
          <w:tcPr>
            <w:tcW w:w="0" w:type="auto"/>
            <w:hideMark/>
          </w:tcPr>
          <w:p w14:paraId="5A80F4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operational costs: £2,179 * 12</w:t>
            </w:r>
          </w:p>
        </w:tc>
        <w:tc>
          <w:tcPr>
            <w:tcW w:w="0" w:type="auto"/>
            <w:hideMark/>
          </w:tcPr>
          <w:p w14:paraId="202C085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2DB3A3E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38E7B9" w14:textId="77777777" w:rsidR="005B166D" w:rsidRPr="005B166D" w:rsidRDefault="005B166D" w:rsidP="005B166D">
            <w:pPr>
              <w:spacing w:after="160" w:line="259" w:lineRule="auto"/>
            </w:pPr>
            <w:r w:rsidRPr="005B166D">
              <w:t>Annual Profit</w:t>
            </w:r>
          </w:p>
        </w:tc>
        <w:tc>
          <w:tcPr>
            <w:tcW w:w="0" w:type="auto"/>
            <w:hideMark/>
          </w:tcPr>
          <w:p w14:paraId="5A1E527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annual revenue</w:t>
            </w:r>
          </w:p>
        </w:tc>
        <w:tc>
          <w:tcPr>
            <w:tcW w:w="0" w:type="auto"/>
            <w:hideMark/>
          </w:tcPr>
          <w:p w14:paraId="584D6F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7,357</w:t>
            </w:r>
          </w:p>
        </w:tc>
      </w:tr>
      <w:tr w:rsidR="005B166D" w:rsidRPr="005B166D" w14:paraId="7A463D85"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A4BBD3" w14:textId="77777777" w:rsidR="005B166D" w:rsidRPr="005B166D" w:rsidRDefault="005B166D" w:rsidP="005B166D">
            <w:pPr>
              <w:spacing w:after="160" w:line="259" w:lineRule="auto"/>
            </w:pPr>
          </w:p>
        </w:tc>
        <w:tc>
          <w:tcPr>
            <w:tcW w:w="0" w:type="auto"/>
            <w:hideMark/>
          </w:tcPr>
          <w:p w14:paraId="4DC669B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nnual operational costs</w:t>
            </w:r>
          </w:p>
        </w:tc>
        <w:tc>
          <w:tcPr>
            <w:tcW w:w="0" w:type="auto"/>
            <w:hideMark/>
          </w:tcPr>
          <w:p w14:paraId="4FD35A9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6DBDBBD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B31724" w14:textId="77777777" w:rsidR="005B166D" w:rsidRPr="005B166D" w:rsidRDefault="005B166D" w:rsidP="005B166D">
            <w:pPr>
              <w:spacing w:after="160" w:line="259" w:lineRule="auto"/>
            </w:pPr>
          </w:p>
        </w:tc>
        <w:tc>
          <w:tcPr>
            <w:tcW w:w="0" w:type="auto"/>
            <w:hideMark/>
          </w:tcPr>
          <w:p w14:paraId="388BBBC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Annual profit</w:t>
            </w:r>
          </w:p>
        </w:tc>
        <w:tc>
          <w:tcPr>
            <w:tcW w:w="0" w:type="auto"/>
            <w:hideMark/>
          </w:tcPr>
          <w:p w14:paraId="63AFE3A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41,214</w:t>
            </w:r>
          </w:p>
        </w:tc>
      </w:tr>
      <w:tr w:rsidR="005B166D" w:rsidRPr="005B166D" w14:paraId="60EAF2CE"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22DBDABC" w14:textId="77777777" w:rsidR="005B166D" w:rsidRPr="005B166D" w:rsidRDefault="005B166D" w:rsidP="005B166D">
            <w:pPr>
              <w:spacing w:after="160" w:line="259" w:lineRule="auto"/>
            </w:pPr>
            <w:r w:rsidRPr="005B166D">
              <w:t>Return on Investment (ROI)</w:t>
            </w:r>
          </w:p>
        </w:tc>
        <w:tc>
          <w:tcPr>
            <w:tcW w:w="0" w:type="auto"/>
            <w:hideMark/>
          </w:tcPr>
          <w:p w14:paraId="6763179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Initial investment</w:t>
            </w:r>
          </w:p>
        </w:tc>
        <w:tc>
          <w:tcPr>
            <w:tcW w:w="0" w:type="auto"/>
            <w:hideMark/>
          </w:tcPr>
          <w:p w14:paraId="5F8DE08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9,000</w:t>
            </w:r>
          </w:p>
        </w:tc>
      </w:tr>
      <w:tr w:rsidR="005B166D" w:rsidRPr="005B166D" w14:paraId="472130A1"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71B449" w14:textId="77777777" w:rsidR="005B166D" w:rsidRPr="005B166D" w:rsidRDefault="005B166D" w:rsidP="005B166D">
            <w:pPr>
              <w:spacing w:after="160" w:line="259" w:lineRule="auto"/>
            </w:pPr>
          </w:p>
        </w:tc>
        <w:tc>
          <w:tcPr>
            <w:tcW w:w="0" w:type="auto"/>
            <w:hideMark/>
          </w:tcPr>
          <w:p w14:paraId="151E1A2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nnual profit</w:t>
            </w:r>
          </w:p>
        </w:tc>
        <w:tc>
          <w:tcPr>
            <w:tcW w:w="0" w:type="auto"/>
            <w:hideMark/>
          </w:tcPr>
          <w:p w14:paraId="3EDD340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214</w:t>
            </w:r>
          </w:p>
        </w:tc>
      </w:tr>
      <w:tr w:rsidR="005B166D" w:rsidRPr="005B166D" w14:paraId="5759A587"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536CA6" w14:textId="77777777" w:rsidR="005B166D" w:rsidRPr="005B166D" w:rsidRDefault="005B166D" w:rsidP="005B166D">
            <w:pPr>
              <w:spacing w:after="160" w:line="259" w:lineRule="auto"/>
            </w:pPr>
          </w:p>
        </w:tc>
        <w:tc>
          <w:tcPr>
            <w:tcW w:w="0" w:type="auto"/>
            <w:hideMark/>
          </w:tcPr>
          <w:p w14:paraId="1E7C062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ROI</w:t>
            </w:r>
          </w:p>
        </w:tc>
        <w:tc>
          <w:tcPr>
            <w:tcW w:w="0" w:type="auto"/>
            <w:hideMark/>
          </w:tcPr>
          <w:p w14:paraId="1705DF7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59.74%</w:t>
            </w:r>
          </w:p>
        </w:tc>
      </w:tr>
    </w:tbl>
    <w:p w14:paraId="252FFDB7" w14:textId="3254291F" w:rsidR="005B166D" w:rsidRPr="005B166D" w:rsidRDefault="005B166D" w:rsidP="005B166D"/>
    <w:p w14:paraId="03723268" w14:textId="77777777" w:rsidR="005B166D" w:rsidRDefault="005B166D"/>
    <w:p w14:paraId="14EE81EB" w14:textId="77777777" w:rsidR="009A1244" w:rsidRDefault="009A1244"/>
    <w:p w14:paraId="5A872761" w14:textId="77777777" w:rsidR="009A1244" w:rsidRDefault="009A1244"/>
    <w:p w14:paraId="7A389FF3" w14:textId="77777777" w:rsidR="009A1244" w:rsidRDefault="009A1244"/>
    <w:p w14:paraId="37BA8D04" w14:textId="77777777" w:rsidR="009A1244" w:rsidRDefault="009A1244"/>
    <w:p w14:paraId="110B20D6" w14:textId="77777777" w:rsidR="009A1244" w:rsidRPr="009A1244" w:rsidRDefault="009A1244" w:rsidP="009A1244">
      <w:pPr>
        <w:rPr>
          <w:b/>
          <w:bCs/>
        </w:rPr>
      </w:pPr>
      <w:commentRangeStart w:id="1"/>
      <w:r w:rsidRPr="009A1244">
        <w:rPr>
          <w:b/>
          <w:bCs/>
        </w:rPr>
        <w:t>Abell’s Model Diagram</w:t>
      </w:r>
      <w:commentRangeEnd w:id="1"/>
      <w:r w:rsidR="00400023">
        <w:rPr>
          <w:rStyle w:val="CommentReference"/>
        </w:rPr>
        <w:commentReference w:id="1"/>
      </w:r>
    </w:p>
    <w:p w14:paraId="72F76CEF" w14:textId="77777777" w:rsidR="009A1244" w:rsidRPr="009A1244" w:rsidRDefault="009A1244" w:rsidP="009A1244">
      <w:r w:rsidRPr="009A1244">
        <w:t xml:space="preserve">Here’s how the Abell’s model for Empowered </w:t>
      </w:r>
      <w:proofErr w:type="spellStart"/>
      <w:r w:rsidRPr="009A1244">
        <w:t>FashionCraft</w:t>
      </w:r>
      <w:proofErr w:type="spellEnd"/>
      <w:r w:rsidRPr="009A1244">
        <w:t xml:space="preserve"> Ghana would look when plotted in a three-dimensional space:</w:t>
      </w:r>
    </w:p>
    <w:p w14:paraId="191AF9B3" w14:textId="77777777" w:rsidR="009A1244" w:rsidRPr="009A1244" w:rsidRDefault="009A1244" w:rsidP="009A1244">
      <w:r w:rsidRPr="009A1244">
        <w:rPr>
          <w:b/>
          <w:bCs/>
        </w:rPr>
        <w:t>Customer Groups</w:t>
      </w:r>
      <w:r w:rsidRPr="009A1244">
        <w:t xml:space="preserve"> (X-Axis):</w:t>
      </w:r>
    </w:p>
    <w:p w14:paraId="3AE9F8A8" w14:textId="77777777" w:rsidR="009A1244" w:rsidRPr="009A1244" w:rsidRDefault="009A1244" w:rsidP="009A1244">
      <w:pPr>
        <w:numPr>
          <w:ilvl w:val="0"/>
          <w:numId w:val="203"/>
        </w:numPr>
      </w:pPr>
      <w:r w:rsidRPr="009A1244">
        <w:t>Individual Professionals</w:t>
      </w:r>
    </w:p>
    <w:p w14:paraId="3CF51A73" w14:textId="77777777" w:rsidR="009A1244" w:rsidRPr="009A1244" w:rsidRDefault="009A1244" w:rsidP="009A1244">
      <w:pPr>
        <w:numPr>
          <w:ilvl w:val="0"/>
          <w:numId w:val="203"/>
        </w:numPr>
      </w:pPr>
      <w:r w:rsidRPr="009A1244">
        <w:lastRenderedPageBreak/>
        <w:t>Out-of-State Workers</w:t>
      </w:r>
    </w:p>
    <w:p w14:paraId="22048A51" w14:textId="77777777" w:rsidR="009A1244" w:rsidRPr="009A1244" w:rsidRDefault="009A1244" w:rsidP="009A1244">
      <w:pPr>
        <w:numPr>
          <w:ilvl w:val="0"/>
          <w:numId w:val="203"/>
        </w:numPr>
      </w:pPr>
      <w:r w:rsidRPr="009A1244">
        <w:t>Corporate Clients</w:t>
      </w:r>
    </w:p>
    <w:p w14:paraId="233B056B" w14:textId="77777777" w:rsidR="009A1244" w:rsidRPr="009A1244" w:rsidRDefault="009A1244" w:rsidP="009A1244">
      <w:r w:rsidRPr="009A1244">
        <w:rPr>
          <w:b/>
          <w:bCs/>
        </w:rPr>
        <w:t>Customer Functions/Needs</w:t>
      </w:r>
      <w:r w:rsidRPr="009A1244">
        <w:t xml:space="preserve"> (Y-Axis):</w:t>
      </w:r>
    </w:p>
    <w:p w14:paraId="2A4B91FE" w14:textId="77777777" w:rsidR="009A1244" w:rsidRPr="009A1244" w:rsidRDefault="009A1244" w:rsidP="009A1244">
      <w:pPr>
        <w:numPr>
          <w:ilvl w:val="0"/>
          <w:numId w:val="204"/>
        </w:numPr>
      </w:pPr>
      <w:r w:rsidRPr="009A1244">
        <w:t>Convenient and Safe Accommodation</w:t>
      </w:r>
    </w:p>
    <w:p w14:paraId="302C98FD" w14:textId="77777777" w:rsidR="009A1244" w:rsidRPr="009A1244" w:rsidRDefault="009A1244" w:rsidP="009A1244">
      <w:pPr>
        <w:numPr>
          <w:ilvl w:val="0"/>
          <w:numId w:val="204"/>
        </w:numPr>
      </w:pPr>
      <w:r w:rsidRPr="009A1244">
        <w:t>Affordable Housing Solutions</w:t>
      </w:r>
    </w:p>
    <w:p w14:paraId="39F5E1F9" w14:textId="77777777" w:rsidR="009A1244" w:rsidRPr="009A1244" w:rsidRDefault="009A1244" w:rsidP="009A1244">
      <w:pPr>
        <w:numPr>
          <w:ilvl w:val="0"/>
          <w:numId w:val="204"/>
        </w:numPr>
      </w:pPr>
      <w:r w:rsidRPr="009A1244">
        <w:t>Reduced Commute Stress</w:t>
      </w:r>
    </w:p>
    <w:p w14:paraId="28EAF2E9" w14:textId="77777777" w:rsidR="009A1244" w:rsidRPr="009A1244" w:rsidRDefault="009A1244" w:rsidP="009A1244">
      <w:pPr>
        <w:numPr>
          <w:ilvl w:val="0"/>
          <w:numId w:val="204"/>
        </w:numPr>
      </w:pPr>
      <w:r w:rsidRPr="009A1244">
        <w:t>Quality Amenities and Services</w:t>
      </w:r>
    </w:p>
    <w:p w14:paraId="5875AC3C" w14:textId="77777777" w:rsidR="009A1244" w:rsidRPr="009A1244" w:rsidRDefault="009A1244" w:rsidP="009A1244">
      <w:r w:rsidRPr="009A1244">
        <w:rPr>
          <w:b/>
          <w:bCs/>
        </w:rPr>
        <w:t>Technologies/Methods</w:t>
      </w:r>
      <w:r w:rsidRPr="009A1244">
        <w:t xml:space="preserve"> (Z-Axis):</w:t>
      </w:r>
    </w:p>
    <w:p w14:paraId="355D6099" w14:textId="77777777" w:rsidR="009A1244" w:rsidRPr="009A1244" w:rsidRDefault="009A1244" w:rsidP="009A1244">
      <w:pPr>
        <w:numPr>
          <w:ilvl w:val="0"/>
          <w:numId w:val="205"/>
        </w:numPr>
      </w:pPr>
      <w:r w:rsidRPr="009A1244">
        <w:t>Co-Accommodation Hostels</w:t>
      </w:r>
    </w:p>
    <w:p w14:paraId="5A4FAF83" w14:textId="77777777" w:rsidR="009A1244" w:rsidRPr="009A1244" w:rsidRDefault="009A1244" w:rsidP="009A1244">
      <w:pPr>
        <w:numPr>
          <w:ilvl w:val="0"/>
          <w:numId w:val="205"/>
        </w:numPr>
      </w:pPr>
      <w:r w:rsidRPr="009A1244">
        <w:t>Online Booking Platform</w:t>
      </w:r>
    </w:p>
    <w:p w14:paraId="3E0D1DF1" w14:textId="77777777" w:rsidR="009A1244" w:rsidRPr="009A1244" w:rsidRDefault="009A1244" w:rsidP="009A1244">
      <w:pPr>
        <w:numPr>
          <w:ilvl w:val="0"/>
          <w:numId w:val="205"/>
        </w:numPr>
      </w:pPr>
      <w:r w:rsidRPr="009A1244">
        <w:t>Security Systems</w:t>
      </w:r>
    </w:p>
    <w:p w14:paraId="184268DD" w14:textId="77777777" w:rsidR="009A1244" w:rsidRPr="009A1244" w:rsidRDefault="009A1244" w:rsidP="009A1244">
      <w:pPr>
        <w:numPr>
          <w:ilvl w:val="0"/>
          <w:numId w:val="205"/>
        </w:numPr>
      </w:pPr>
      <w:r w:rsidRPr="009A1244">
        <w:t>Sustainable Energy Solutions</w:t>
      </w:r>
    </w:p>
    <w:p w14:paraId="46BDB69C" w14:textId="77777777" w:rsidR="009A1244" w:rsidRPr="009A1244" w:rsidRDefault="009A1244" w:rsidP="009A1244">
      <w:pPr>
        <w:numPr>
          <w:ilvl w:val="0"/>
          <w:numId w:val="205"/>
        </w:numPr>
      </w:pPr>
      <w:r w:rsidRPr="009A1244">
        <w:t>On-Site Restaurant</w:t>
      </w:r>
    </w:p>
    <w:p w14:paraId="4C2A6A06" w14:textId="77777777" w:rsidR="009A1244" w:rsidRPr="009A1244" w:rsidRDefault="009A1244" w:rsidP="009A1244">
      <w:pPr>
        <w:rPr>
          <w:b/>
          <w:bCs/>
        </w:rPr>
      </w:pPr>
      <w:r w:rsidRPr="009A1244">
        <w:rPr>
          <w:b/>
          <w:bCs/>
        </w:rPr>
        <w:t>Product-Market Combinations</w:t>
      </w:r>
    </w:p>
    <w:p w14:paraId="2B5DFF89" w14:textId="77777777" w:rsidR="009A1244" w:rsidRPr="009A1244" w:rsidRDefault="009A1244" w:rsidP="009A1244">
      <w:pPr>
        <w:rPr>
          <w:b/>
          <w:bCs/>
        </w:rPr>
      </w:pPr>
      <w:r w:rsidRPr="009A1244">
        <w:rPr>
          <w:b/>
          <w:bCs/>
        </w:rPr>
        <w:t>Individual Professionals</w:t>
      </w:r>
    </w:p>
    <w:p w14:paraId="5020F6BF" w14:textId="168CA080" w:rsidR="009A1244" w:rsidRPr="009A1244" w:rsidRDefault="009A1244" w:rsidP="009A1244">
      <w:pPr>
        <w:numPr>
          <w:ilvl w:val="0"/>
          <w:numId w:val="206"/>
        </w:numPr>
      </w:pPr>
      <w:r w:rsidRPr="009A1244">
        <w:t xml:space="preserve">Convenient and Safe Accommodation: </w:t>
      </w:r>
    </w:p>
    <w:p w14:paraId="1BA6DE46" w14:textId="2BF5FCCF" w:rsidR="009A1244" w:rsidRPr="009A1244" w:rsidRDefault="009A1244" w:rsidP="009A1244">
      <w:pPr>
        <w:numPr>
          <w:ilvl w:val="0"/>
          <w:numId w:val="206"/>
        </w:numPr>
      </w:pPr>
      <w:r w:rsidRPr="009A1244">
        <w:t xml:space="preserve">Affordable Housing Solutions: </w:t>
      </w:r>
    </w:p>
    <w:p w14:paraId="6BA9D195" w14:textId="3A036AF4" w:rsidR="009A1244" w:rsidRPr="009A1244" w:rsidRDefault="009A1244" w:rsidP="009A1244">
      <w:pPr>
        <w:numPr>
          <w:ilvl w:val="0"/>
          <w:numId w:val="206"/>
        </w:numPr>
      </w:pPr>
      <w:r w:rsidRPr="009A1244">
        <w:t xml:space="preserve">Reduced Commute Stress: </w:t>
      </w:r>
    </w:p>
    <w:p w14:paraId="6CDA3D22" w14:textId="302ADF98" w:rsidR="009A1244" w:rsidRPr="009A1244" w:rsidRDefault="009A1244" w:rsidP="009A1244">
      <w:pPr>
        <w:numPr>
          <w:ilvl w:val="0"/>
          <w:numId w:val="206"/>
        </w:numPr>
      </w:pPr>
      <w:r w:rsidRPr="009A1244">
        <w:t xml:space="preserve">Quality Amenities and Services: </w:t>
      </w:r>
    </w:p>
    <w:p w14:paraId="0B6832DF" w14:textId="77777777" w:rsidR="009A1244" w:rsidRPr="009A1244" w:rsidRDefault="009A1244" w:rsidP="009A1244">
      <w:pPr>
        <w:rPr>
          <w:b/>
          <w:bCs/>
        </w:rPr>
      </w:pPr>
      <w:r w:rsidRPr="009A1244">
        <w:rPr>
          <w:b/>
          <w:bCs/>
        </w:rPr>
        <w:t>Out-of-State Workers</w:t>
      </w:r>
    </w:p>
    <w:p w14:paraId="37744FAE" w14:textId="1595540C" w:rsidR="009A1244" w:rsidRPr="009A1244" w:rsidRDefault="009A1244" w:rsidP="009A1244">
      <w:pPr>
        <w:numPr>
          <w:ilvl w:val="0"/>
          <w:numId w:val="207"/>
        </w:numPr>
      </w:pPr>
      <w:r w:rsidRPr="009A1244">
        <w:t xml:space="preserve">Convenient and Safe Accommodation: </w:t>
      </w:r>
    </w:p>
    <w:p w14:paraId="0421A8AC" w14:textId="1CC605A3" w:rsidR="009A1244" w:rsidRPr="009A1244" w:rsidRDefault="009A1244" w:rsidP="009A1244">
      <w:pPr>
        <w:numPr>
          <w:ilvl w:val="0"/>
          <w:numId w:val="207"/>
        </w:numPr>
      </w:pPr>
      <w:r w:rsidRPr="009A1244">
        <w:t xml:space="preserve">Affordable Housing Solutions: </w:t>
      </w:r>
    </w:p>
    <w:p w14:paraId="1A507586" w14:textId="5383C4D6" w:rsidR="009A1244" w:rsidRPr="009A1244" w:rsidRDefault="009A1244" w:rsidP="009A1244">
      <w:pPr>
        <w:numPr>
          <w:ilvl w:val="0"/>
          <w:numId w:val="207"/>
        </w:numPr>
      </w:pPr>
      <w:r w:rsidRPr="009A1244">
        <w:t xml:space="preserve">Reduced Commute Stress: </w:t>
      </w:r>
    </w:p>
    <w:p w14:paraId="1BB96182" w14:textId="0123159F" w:rsidR="009A1244" w:rsidRPr="009A1244" w:rsidRDefault="009A1244" w:rsidP="009A1244">
      <w:pPr>
        <w:numPr>
          <w:ilvl w:val="0"/>
          <w:numId w:val="207"/>
        </w:numPr>
      </w:pPr>
      <w:r w:rsidRPr="009A1244">
        <w:t xml:space="preserve">Quality Amenities and Services: </w:t>
      </w:r>
    </w:p>
    <w:p w14:paraId="31DE8B2C" w14:textId="77777777" w:rsidR="009A1244" w:rsidRPr="009A1244" w:rsidRDefault="009A1244" w:rsidP="009A1244">
      <w:pPr>
        <w:rPr>
          <w:b/>
          <w:bCs/>
        </w:rPr>
      </w:pPr>
      <w:r w:rsidRPr="009A1244">
        <w:rPr>
          <w:b/>
          <w:bCs/>
        </w:rPr>
        <w:t>Corporate Clients</w:t>
      </w:r>
    </w:p>
    <w:p w14:paraId="418DF3BF" w14:textId="3A011A00" w:rsidR="009A1244" w:rsidRPr="009A1244" w:rsidRDefault="009A1244" w:rsidP="009A1244">
      <w:pPr>
        <w:numPr>
          <w:ilvl w:val="0"/>
          <w:numId w:val="208"/>
        </w:numPr>
      </w:pPr>
      <w:r w:rsidRPr="009A1244">
        <w:t>Convenient and Safe Accommodation</w:t>
      </w:r>
    </w:p>
    <w:p w14:paraId="7DCCBB47" w14:textId="574F5667" w:rsidR="009A1244" w:rsidRPr="009A1244" w:rsidRDefault="009A1244" w:rsidP="009A1244">
      <w:pPr>
        <w:numPr>
          <w:ilvl w:val="0"/>
          <w:numId w:val="208"/>
        </w:numPr>
      </w:pPr>
      <w:r w:rsidRPr="009A1244">
        <w:t>Affordable Housing Solutions</w:t>
      </w:r>
    </w:p>
    <w:p w14:paraId="32398B47" w14:textId="32DEE4AC" w:rsidR="009A1244" w:rsidRPr="009A1244" w:rsidRDefault="009A1244" w:rsidP="009A1244">
      <w:pPr>
        <w:numPr>
          <w:ilvl w:val="0"/>
          <w:numId w:val="208"/>
        </w:numPr>
      </w:pPr>
      <w:r w:rsidRPr="009A1244">
        <w:t>Reduced Commute Stress</w:t>
      </w:r>
    </w:p>
    <w:p w14:paraId="64A0FFA1" w14:textId="2BF769C3" w:rsidR="009A1244" w:rsidRPr="009A1244" w:rsidRDefault="009A1244" w:rsidP="009A1244">
      <w:pPr>
        <w:numPr>
          <w:ilvl w:val="0"/>
          <w:numId w:val="208"/>
        </w:numPr>
      </w:pPr>
      <w:r w:rsidRPr="009A1244">
        <w:t>Quality Amenities and Services</w:t>
      </w:r>
    </w:p>
    <w:p w14:paraId="1BCCB45C" w14:textId="77777777" w:rsidR="009A1244" w:rsidRDefault="009A1244"/>
    <w:p w14:paraId="473A4422" w14:textId="77777777" w:rsidR="00E51D07" w:rsidRDefault="00E51D07"/>
    <w:p w14:paraId="2DC0ABD7" w14:textId="77777777" w:rsidR="00453702" w:rsidRDefault="00453702"/>
    <w:p w14:paraId="697EF263" w14:textId="77777777" w:rsidR="00453702" w:rsidRDefault="00453702"/>
    <w:p w14:paraId="2F1F3C41" w14:textId="77777777" w:rsidR="00453702" w:rsidRDefault="00453702"/>
    <w:p w14:paraId="41F22576" w14:textId="77777777" w:rsidR="00453702" w:rsidRPr="00453702" w:rsidRDefault="00453702" w:rsidP="00453702">
      <w:pPr>
        <w:rPr>
          <w:b/>
          <w:bCs/>
        </w:rPr>
      </w:pPr>
      <w:r w:rsidRPr="00453702">
        <w:rPr>
          <w:b/>
          <w:bCs/>
        </w:rPr>
        <w:t>Island Rest Value Analysis</w:t>
      </w:r>
    </w:p>
    <w:p w14:paraId="01940387" w14:textId="77777777" w:rsidR="00453702" w:rsidRPr="00453702" w:rsidRDefault="00453702" w:rsidP="00453702">
      <w:pPr>
        <w:rPr>
          <w:b/>
          <w:bCs/>
        </w:rPr>
      </w:pPr>
      <w:r w:rsidRPr="00453702">
        <w:rPr>
          <w:b/>
          <w:bCs/>
        </w:rPr>
        <w:t>Tangible Benefits</w:t>
      </w:r>
    </w:p>
    <w:p w14:paraId="2657F57C" w14:textId="77777777" w:rsidR="00453702" w:rsidRPr="00453702" w:rsidRDefault="00453702" w:rsidP="00453702">
      <w:r w:rsidRPr="00453702">
        <w:rPr>
          <w:b/>
          <w:bCs/>
        </w:rPr>
        <w:t>1. Cost Savings:</w:t>
      </w:r>
    </w:p>
    <w:p w14:paraId="17716CAB" w14:textId="77777777" w:rsidR="00453702" w:rsidRPr="00453702" w:rsidRDefault="00453702" w:rsidP="00453702">
      <w:pPr>
        <w:numPr>
          <w:ilvl w:val="0"/>
          <w:numId w:val="209"/>
        </w:numPr>
      </w:pPr>
      <w:r w:rsidRPr="00453702">
        <w:rPr>
          <w:b/>
          <w:bCs/>
        </w:rPr>
        <w:t>Reduced Commute Costs</w:t>
      </w:r>
      <w:r w:rsidRPr="00453702">
        <w:t>: Professionals save on daily transportation expenses by staying closer to their workplaces.</w:t>
      </w:r>
    </w:p>
    <w:p w14:paraId="75629A32" w14:textId="77777777" w:rsidR="00453702" w:rsidRPr="00453702" w:rsidRDefault="00453702" w:rsidP="00453702">
      <w:pPr>
        <w:numPr>
          <w:ilvl w:val="0"/>
          <w:numId w:val="209"/>
        </w:numPr>
      </w:pPr>
      <w:r w:rsidRPr="00453702">
        <w:rPr>
          <w:b/>
          <w:bCs/>
        </w:rPr>
        <w:t>Affordable Accommodation</w:t>
      </w:r>
      <w:r w:rsidRPr="00453702">
        <w:t>: Competitive pricing compared to other short-term rental options in Lagos Island.</w:t>
      </w:r>
    </w:p>
    <w:p w14:paraId="62C26FF4" w14:textId="77777777" w:rsidR="00453702" w:rsidRPr="00453702" w:rsidRDefault="00453702" w:rsidP="00453702">
      <w:pPr>
        <w:numPr>
          <w:ilvl w:val="0"/>
          <w:numId w:val="209"/>
        </w:numPr>
      </w:pPr>
      <w:r w:rsidRPr="00453702">
        <w:rPr>
          <w:b/>
          <w:bCs/>
        </w:rPr>
        <w:t>Energy Efficiency</w:t>
      </w:r>
      <w:r w:rsidRPr="00453702">
        <w:t>: Use of solar power reduces electricity costs in the long run.</w:t>
      </w:r>
    </w:p>
    <w:p w14:paraId="584DC891" w14:textId="77777777" w:rsidR="00453702" w:rsidRPr="00453702" w:rsidRDefault="00453702" w:rsidP="00453702">
      <w:r w:rsidRPr="00453702">
        <w:rPr>
          <w:b/>
          <w:bCs/>
        </w:rPr>
        <w:t>2. Convenience:</w:t>
      </w:r>
    </w:p>
    <w:p w14:paraId="3B145637" w14:textId="77777777" w:rsidR="00453702" w:rsidRPr="00453702" w:rsidRDefault="00453702" w:rsidP="00453702">
      <w:pPr>
        <w:numPr>
          <w:ilvl w:val="0"/>
          <w:numId w:val="210"/>
        </w:numPr>
      </w:pPr>
      <w:r w:rsidRPr="00453702">
        <w:rPr>
          <w:b/>
          <w:bCs/>
        </w:rPr>
        <w:t>Proximity to Work</w:t>
      </w:r>
      <w:r w:rsidRPr="00453702">
        <w:t>: Located near major business districts, reducing commute time significantly.</w:t>
      </w:r>
    </w:p>
    <w:p w14:paraId="163C5945" w14:textId="77777777" w:rsidR="00453702" w:rsidRPr="00453702" w:rsidRDefault="00453702" w:rsidP="00453702">
      <w:pPr>
        <w:numPr>
          <w:ilvl w:val="0"/>
          <w:numId w:val="210"/>
        </w:numPr>
      </w:pPr>
      <w:r w:rsidRPr="00453702">
        <w:rPr>
          <w:b/>
          <w:bCs/>
        </w:rPr>
        <w:t>On-Site Restaurant</w:t>
      </w:r>
      <w:r w:rsidRPr="00453702">
        <w:t>: Meals available on-premises eliminate the need to eat out, saving time and money.</w:t>
      </w:r>
    </w:p>
    <w:p w14:paraId="24396504" w14:textId="77777777" w:rsidR="00453702" w:rsidRPr="00453702" w:rsidRDefault="00453702" w:rsidP="00453702">
      <w:pPr>
        <w:numPr>
          <w:ilvl w:val="0"/>
          <w:numId w:val="210"/>
        </w:numPr>
      </w:pPr>
      <w:r w:rsidRPr="00453702">
        <w:rPr>
          <w:b/>
          <w:bCs/>
        </w:rPr>
        <w:t>Modern Amenities</w:t>
      </w:r>
      <w:r w:rsidRPr="00453702">
        <w:t>: Fully furnished rooms with ACs, fans, and essential furniture, providing a comfortable living environment.</w:t>
      </w:r>
    </w:p>
    <w:p w14:paraId="48E4FFBA" w14:textId="77777777" w:rsidR="00453702" w:rsidRPr="00453702" w:rsidRDefault="00453702" w:rsidP="00453702">
      <w:r w:rsidRPr="00453702">
        <w:rPr>
          <w:b/>
          <w:bCs/>
        </w:rPr>
        <w:t>3. Safety and Security:</w:t>
      </w:r>
    </w:p>
    <w:p w14:paraId="14336208" w14:textId="77777777" w:rsidR="00453702" w:rsidRPr="00453702" w:rsidRDefault="00453702" w:rsidP="00453702">
      <w:pPr>
        <w:numPr>
          <w:ilvl w:val="0"/>
          <w:numId w:val="211"/>
        </w:numPr>
      </w:pPr>
      <w:r w:rsidRPr="00453702">
        <w:rPr>
          <w:b/>
          <w:bCs/>
        </w:rPr>
        <w:t>Comprehensive Vetting</w:t>
      </w:r>
      <w:r w:rsidRPr="00453702">
        <w:t>: Thorough background checks and police vetting ensure a safe living environment.</w:t>
      </w:r>
    </w:p>
    <w:p w14:paraId="1244901F" w14:textId="77777777" w:rsidR="00453702" w:rsidRPr="00453702" w:rsidRDefault="00453702" w:rsidP="00453702">
      <w:pPr>
        <w:numPr>
          <w:ilvl w:val="0"/>
          <w:numId w:val="211"/>
        </w:numPr>
      </w:pPr>
      <w:r w:rsidRPr="00453702">
        <w:rPr>
          <w:b/>
          <w:bCs/>
        </w:rPr>
        <w:t>Secure Access</w:t>
      </w:r>
      <w:r w:rsidRPr="00453702">
        <w:t>: Controlled entry points and surveillance systems enhance security.</w:t>
      </w:r>
    </w:p>
    <w:p w14:paraId="6B59A61D" w14:textId="77777777" w:rsidR="00453702" w:rsidRPr="00453702" w:rsidRDefault="00453702" w:rsidP="00453702">
      <w:pPr>
        <w:rPr>
          <w:b/>
          <w:bCs/>
        </w:rPr>
      </w:pPr>
      <w:r w:rsidRPr="00453702">
        <w:rPr>
          <w:b/>
          <w:bCs/>
        </w:rPr>
        <w:t>Intangible Benefits</w:t>
      </w:r>
    </w:p>
    <w:p w14:paraId="694690DB" w14:textId="77777777" w:rsidR="00453702" w:rsidRPr="00453702" w:rsidRDefault="00453702" w:rsidP="00453702">
      <w:r w:rsidRPr="00453702">
        <w:rPr>
          <w:b/>
          <w:bCs/>
        </w:rPr>
        <w:t>1. Enhanced Quality of Life:</w:t>
      </w:r>
    </w:p>
    <w:p w14:paraId="5330182B" w14:textId="77777777" w:rsidR="00453702" w:rsidRPr="00453702" w:rsidRDefault="00453702" w:rsidP="00453702">
      <w:pPr>
        <w:numPr>
          <w:ilvl w:val="0"/>
          <w:numId w:val="212"/>
        </w:numPr>
      </w:pPr>
      <w:r w:rsidRPr="00453702">
        <w:rPr>
          <w:b/>
          <w:bCs/>
        </w:rPr>
        <w:t>Reduced Stress</w:t>
      </w:r>
      <w:r w:rsidRPr="00453702">
        <w:t>: Eliminating long commutes leads to better work-life balance and less daily stress.</w:t>
      </w:r>
    </w:p>
    <w:p w14:paraId="771C1810" w14:textId="77777777" w:rsidR="00453702" w:rsidRPr="00453702" w:rsidRDefault="00453702" w:rsidP="00453702">
      <w:pPr>
        <w:numPr>
          <w:ilvl w:val="0"/>
          <w:numId w:val="212"/>
        </w:numPr>
      </w:pPr>
      <w:r w:rsidRPr="00453702">
        <w:rPr>
          <w:b/>
          <w:bCs/>
        </w:rPr>
        <w:t>Community Living</w:t>
      </w:r>
      <w:r w:rsidRPr="00453702">
        <w:t>: Opportunities to network and build relationships with other professionals.</w:t>
      </w:r>
    </w:p>
    <w:p w14:paraId="0BD413FA" w14:textId="77777777" w:rsidR="00453702" w:rsidRPr="00453702" w:rsidRDefault="00453702" w:rsidP="00453702">
      <w:r w:rsidRPr="00453702">
        <w:rPr>
          <w:b/>
          <w:bCs/>
        </w:rPr>
        <w:t>2. Increased Productivity:</w:t>
      </w:r>
    </w:p>
    <w:p w14:paraId="620F2287" w14:textId="77777777" w:rsidR="00453702" w:rsidRPr="00453702" w:rsidRDefault="00453702" w:rsidP="00453702">
      <w:pPr>
        <w:numPr>
          <w:ilvl w:val="0"/>
          <w:numId w:val="213"/>
        </w:numPr>
      </w:pPr>
      <w:r w:rsidRPr="00453702">
        <w:rPr>
          <w:b/>
          <w:bCs/>
        </w:rPr>
        <w:t>More Rest Time</w:t>
      </w:r>
      <w:r w:rsidRPr="00453702">
        <w:t>: Shorter commutes allow more time for rest, leading to increased productivity at work.</w:t>
      </w:r>
    </w:p>
    <w:p w14:paraId="79AC8488" w14:textId="77777777" w:rsidR="00453702" w:rsidRPr="00453702" w:rsidRDefault="00453702" w:rsidP="00453702">
      <w:pPr>
        <w:numPr>
          <w:ilvl w:val="0"/>
          <w:numId w:val="213"/>
        </w:numPr>
      </w:pPr>
      <w:r w:rsidRPr="00453702">
        <w:rPr>
          <w:b/>
          <w:bCs/>
        </w:rPr>
        <w:lastRenderedPageBreak/>
        <w:t>Supportive Environment</w:t>
      </w:r>
      <w:r w:rsidRPr="00453702">
        <w:t>: Living with like-minded individuals can create a supportive and motivating atmosphere.</w:t>
      </w:r>
    </w:p>
    <w:p w14:paraId="6A656065" w14:textId="77777777" w:rsidR="00453702" w:rsidRPr="00453702" w:rsidRDefault="00453702" w:rsidP="00453702">
      <w:r w:rsidRPr="00453702">
        <w:rPr>
          <w:b/>
          <w:bCs/>
        </w:rPr>
        <w:t>3. Reputation and Trust:</w:t>
      </w:r>
    </w:p>
    <w:p w14:paraId="4E3000CC" w14:textId="77777777" w:rsidR="00453702" w:rsidRPr="00453702" w:rsidRDefault="00453702" w:rsidP="00453702">
      <w:pPr>
        <w:numPr>
          <w:ilvl w:val="0"/>
          <w:numId w:val="214"/>
        </w:numPr>
      </w:pPr>
      <w:r w:rsidRPr="00453702">
        <w:rPr>
          <w:b/>
          <w:bCs/>
        </w:rPr>
        <w:t>Reliable Service</w:t>
      </w:r>
      <w:r w:rsidRPr="00453702">
        <w:t>: Consistent quality of service builds trust and enhances the reputation of Island Rest.</w:t>
      </w:r>
    </w:p>
    <w:p w14:paraId="229B607D" w14:textId="77777777" w:rsidR="00453702" w:rsidRPr="00453702" w:rsidRDefault="00453702" w:rsidP="00453702">
      <w:pPr>
        <w:numPr>
          <w:ilvl w:val="0"/>
          <w:numId w:val="214"/>
        </w:numPr>
      </w:pPr>
      <w:r w:rsidRPr="00453702">
        <w:rPr>
          <w:b/>
          <w:bCs/>
        </w:rPr>
        <w:t>Corporate Partnerships</w:t>
      </w:r>
      <w:r w:rsidRPr="00453702">
        <w:t>: Collaborations with companies reinforce the trust and reliability of the service offered.</w:t>
      </w:r>
    </w:p>
    <w:p w14:paraId="3DD14EBD" w14:textId="77777777" w:rsidR="00453702" w:rsidRPr="00453702" w:rsidRDefault="00453702" w:rsidP="00453702">
      <w:pPr>
        <w:rPr>
          <w:b/>
          <w:bCs/>
        </w:rPr>
      </w:pPr>
      <w:r w:rsidRPr="00453702">
        <w:rPr>
          <w:b/>
          <w:bCs/>
        </w:rPr>
        <w:t>Life Cycle Analysis</w:t>
      </w:r>
    </w:p>
    <w:p w14:paraId="21C66C66" w14:textId="77777777" w:rsidR="00453702" w:rsidRPr="00453702" w:rsidRDefault="00453702" w:rsidP="00453702">
      <w:r w:rsidRPr="00453702">
        <w:rPr>
          <w:b/>
          <w:bCs/>
        </w:rPr>
        <w:t>1. Planning and Design:</w:t>
      </w:r>
    </w:p>
    <w:p w14:paraId="54394052" w14:textId="77777777" w:rsidR="00453702" w:rsidRPr="00453702" w:rsidRDefault="00453702" w:rsidP="00453702">
      <w:pPr>
        <w:numPr>
          <w:ilvl w:val="0"/>
          <w:numId w:val="215"/>
        </w:numPr>
      </w:pPr>
      <w:r w:rsidRPr="00453702">
        <w:rPr>
          <w:b/>
          <w:bCs/>
        </w:rPr>
        <w:t>Initial Investment</w:t>
      </w:r>
      <w:r w:rsidRPr="00453702">
        <w:t>: Significant capital is invested in securing and furnishing the properties.</w:t>
      </w:r>
    </w:p>
    <w:p w14:paraId="33657DA1" w14:textId="77777777" w:rsidR="00453702" w:rsidRPr="00453702" w:rsidRDefault="00453702" w:rsidP="00453702">
      <w:pPr>
        <w:numPr>
          <w:ilvl w:val="0"/>
          <w:numId w:val="215"/>
        </w:numPr>
      </w:pPr>
      <w:r w:rsidRPr="00453702">
        <w:rPr>
          <w:b/>
          <w:bCs/>
        </w:rPr>
        <w:t>Sustainable Design</w:t>
      </w:r>
      <w:r w:rsidRPr="00453702">
        <w:t>: Incorporation of solar power and energy-efficient appliances to reduce environmental impact.</w:t>
      </w:r>
    </w:p>
    <w:p w14:paraId="57915C48" w14:textId="77777777" w:rsidR="00453702" w:rsidRPr="00453702" w:rsidRDefault="00453702" w:rsidP="00453702">
      <w:r w:rsidRPr="00453702">
        <w:rPr>
          <w:b/>
          <w:bCs/>
        </w:rPr>
        <w:t>2. Implementation:</w:t>
      </w:r>
    </w:p>
    <w:p w14:paraId="7E8E2B57" w14:textId="77777777" w:rsidR="00453702" w:rsidRPr="00453702" w:rsidRDefault="00453702" w:rsidP="00453702">
      <w:pPr>
        <w:numPr>
          <w:ilvl w:val="0"/>
          <w:numId w:val="216"/>
        </w:numPr>
      </w:pPr>
      <w:r w:rsidRPr="00453702">
        <w:rPr>
          <w:b/>
          <w:bCs/>
        </w:rPr>
        <w:t>Property Acquisition and Renovation</w:t>
      </w:r>
      <w:r w:rsidRPr="00453702">
        <w:t>: Renting and renovating three duplexes to meet hostel standards.</w:t>
      </w:r>
    </w:p>
    <w:p w14:paraId="2F21AC1B" w14:textId="77777777" w:rsidR="00453702" w:rsidRPr="00453702" w:rsidRDefault="00453702" w:rsidP="00453702">
      <w:pPr>
        <w:numPr>
          <w:ilvl w:val="0"/>
          <w:numId w:val="216"/>
        </w:numPr>
      </w:pPr>
      <w:r w:rsidRPr="00453702">
        <w:rPr>
          <w:b/>
          <w:bCs/>
        </w:rPr>
        <w:t>Staff Recruitment</w:t>
      </w:r>
      <w:r w:rsidRPr="00453702">
        <w:t>: Hiring and training of management, administrative, and support staff.</w:t>
      </w:r>
    </w:p>
    <w:p w14:paraId="39D45942" w14:textId="77777777" w:rsidR="00453702" w:rsidRPr="00453702" w:rsidRDefault="00453702" w:rsidP="00453702">
      <w:r w:rsidRPr="00453702">
        <w:rPr>
          <w:b/>
          <w:bCs/>
        </w:rPr>
        <w:t>3. Operation:</w:t>
      </w:r>
    </w:p>
    <w:p w14:paraId="2270FD77" w14:textId="77777777" w:rsidR="00453702" w:rsidRPr="00453702" w:rsidRDefault="00453702" w:rsidP="00453702">
      <w:pPr>
        <w:numPr>
          <w:ilvl w:val="0"/>
          <w:numId w:val="217"/>
        </w:numPr>
      </w:pPr>
      <w:r w:rsidRPr="00453702">
        <w:rPr>
          <w:b/>
          <w:bCs/>
        </w:rPr>
        <w:t>Daily Operations</w:t>
      </w:r>
      <w:r w:rsidRPr="00453702">
        <w:t>: Continuous operation and maintenance of the hostels, including cleaning, security, and customer service.</w:t>
      </w:r>
    </w:p>
    <w:p w14:paraId="63B87274" w14:textId="77777777" w:rsidR="00453702" w:rsidRPr="00453702" w:rsidRDefault="00453702" w:rsidP="00453702">
      <w:pPr>
        <w:numPr>
          <w:ilvl w:val="0"/>
          <w:numId w:val="217"/>
        </w:numPr>
      </w:pPr>
      <w:r w:rsidRPr="00453702">
        <w:rPr>
          <w:b/>
          <w:bCs/>
        </w:rPr>
        <w:t>Guest Vetting and Management</w:t>
      </w:r>
      <w:r w:rsidRPr="00453702">
        <w:t>: Implementing the thorough vetting process for new guests and managing bookings via an online platform.</w:t>
      </w:r>
    </w:p>
    <w:p w14:paraId="360BBD22" w14:textId="77777777" w:rsidR="00453702" w:rsidRPr="00453702" w:rsidRDefault="00453702" w:rsidP="00453702">
      <w:r w:rsidRPr="00453702">
        <w:rPr>
          <w:b/>
          <w:bCs/>
        </w:rPr>
        <w:t>4. Maintenance and Upkeep:</w:t>
      </w:r>
    </w:p>
    <w:p w14:paraId="7B6397E4" w14:textId="77777777" w:rsidR="00453702" w:rsidRPr="00453702" w:rsidRDefault="00453702" w:rsidP="00453702">
      <w:pPr>
        <w:numPr>
          <w:ilvl w:val="0"/>
          <w:numId w:val="218"/>
        </w:numPr>
      </w:pPr>
      <w:r w:rsidRPr="00453702">
        <w:rPr>
          <w:b/>
          <w:bCs/>
        </w:rPr>
        <w:t>Regular Maintenance</w:t>
      </w:r>
      <w:r w:rsidRPr="00453702">
        <w:t>: Ongoing maintenance of facilities to ensure they remain in top condition.</w:t>
      </w:r>
    </w:p>
    <w:p w14:paraId="36C6FE2A" w14:textId="77777777" w:rsidR="00453702" w:rsidRPr="00453702" w:rsidRDefault="00453702" w:rsidP="00453702">
      <w:pPr>
        <w:numPr>
          <w:ilvl w:val="0"/>
          <w:numId w:val="218"/>
        </w:numPr>
      </w:pPr>
      <w:r w:rsidRPr="00453702">
        <w:rPr>
          <w:b/>
          <w:bCs/>
        </w:rPr>
        <w:t>Sustainable Practices</w:t>
      </w:r>
      <w:r w:rsidRPr="00453702">
        <w:t>: Continued use of solar energy and other sustainable practices to minimize environmental footprint.</w:t>
      </w:r>
    </w:p>
    <w:p w14:paraId="0B116050" w14:textId="77777777" w:rsidR="00453702" w:rsidRPr="00453702" w:rsidRDefault="00453702" w:rsidP="00453702">
      <w:r w:rsidRPr="00453702">
        <w:rPr>
          <w:b/>
          <w:bCs/>
        </w:rPr>
        <w:t>5. Customer Feedback and Improvement:</w:t>
      </w:r>
    </w:p>
    <w:p w14:paraId="34A88261" w14:textId="77777777" w:rsidR="00453702" w:rsidRPr="00453702" w:rsidRDefault="00453702" w:rsidP="00453702">
      <w:pPr>
        <w:numPr>
          <w:ilvl w:val="0"/>
          <w:numId w:val="219"/>
        </w:numPr>
      </w:pPr>
      <w:r w:rsidRPr="00453702">
        <w:rPr>
          <w:b/>
          <w:bCs/>
        </w:rPr>
        <w:t>Feedback Collection</w:t>
      </w:r>
      <w:r w:rsidRPr="00453702">
        <w:t>: Regularly gathering feedback from guests to improve services.</w:t>
      </w:r>
    </w:p>
    <w:p w14:paraId="3F9E883F" w14:textId="77777777" w:rsidR="00453702" w:rsidRPr="00453702" w:rsidRDefault="00453702" w:rsidP="00453702">
      <w:pPr>
        <w:numPr>
          <w:ilvl w:val="0"/>
          <w:numId w:val="219"/>
        </w:numPr>
      </w:pPr>
      <w:r w:rsidRPr="00453702">
        <w:rPr>
          <w:b/>
          <w:bCs/>
        </w:rPr>
        <w:t>Service Enhancement</w:t>
      </w:r>
      <w:r w:rsidRPr="00453702">
        <w:t>: Making necessary adjustments and improvements based on guest feedback and evolving market needs.</w:t>
      </w:r>
    </w:p>
    <w:p w14:paraId="3FDDBDE4" w14:textId="77777777" w:rsidR="00453702" w:rsidRPr="00453702" w:rsidRDefault="00453702" w:rsidP="00453702">
      <w:pPr>
        <w:rPr>
          <w:b/>
          <w:bCs/>
        </w:rPr>
      </w:pPr>
      <w:r w:rsidRPr="00453702">
        <w:rPr>
          <w:b/>
          <w:bCs/>
        </w:rPr>
        <w:t>Summary</w:t>
      </w:r>
    </w:p>
    <w:p w14:paraId="38CAA7F9" w14:textId="77777777" w:rsidR="00453702" w:rsidRPr="00453702" w:rsidRDefault="00453702" w:rsidP="00453702">
      <w:r w:rsidRPr="00453702">
        <w:t xml:space="preserve">Island Rest offers a blend of tangible and intangible benefits that significantly enhance the quality of life for its residents while providing cost-effective and convenient accommodation solutions. The comprehensive life cycle analysis demonstrates the project's commitment to sustainability, security, and </w:t>
      </w:r>
      <w:r w:rsidRPr="00453702">
        <w:lastRenderedPageBreak/>
        <w:t>continuous improvement. By focusing on these aspects, Island Rest positions itself as a reliable and valuable solution for professionals seeking accommodation on Lagos Island.</w:t>
      </w:r>
    </w:p>
    <w:p w14:paraId="519AD49F" w14:textId="7134DC80" w:rsidR="00453702" w:rsidRDefault="00453702" w:rsidP="00453702"/>
    <w:p w14:paraId="48D5C5EE" w14:textId="77777777" w:rsidR="00453702" w:rsidRDefault="00453702" w:rsidP="00453702"/>
    <w:p w14:paraId="2F537D38" w14:textId="77777777" w:rsidR="00453702" w:rsidRDefault="00453702" w:rsidP="00453702"/>
    <w:p w14:paraId="272BEF61" w14:textId="77777777" w:rsidR="00453702" w:rsidRDefault="00453702" w:rsidP="00453702"/>
    <w:p w14:paraId="02C6BB8F" w14:textId="77777777" w:rsidR="00453702" w:rsidRDefault="00453702" w:rsidP="00453702"/>
    <w:p w14:paraId="72C8D409" w14:textId="77777777" w:rsidR="00453702" w:rsidRDefault="00453702" w:rsidP="00453702"/>
    <w:p w14:paraId="202E032C" w14:textId="77777777" w:rsidR="00453702" w:rsidRDefault="00453702" w:rsidP="00453702"/>
    <w:p w14:paraId="4AB656B7" w14:textId="77777777" w:rsidR="00453702" w:rsidRDefault="00453702" w:rsidP="00453702"/>
    <w:p w14:paraId="651C2012" w14:textId="77777777" w:rsidR="00453702" w:rsidRDefault="00453702" w:rsidP="00453702"/>
    <w:p w14:paraId="7DB00119" w14:textId="77777777" w:rsidR="00182FED" w:rsidRDefault="00182FED" w:rsidP="00453702"/>
    <w:p w14:paraId="4BF92851" w14:textId="77777777" w:rsidR="00182FED" w:rsidRDefault="00182FED" w:rsidP="00453702"/>
    <w:p w14:paraId="1B31A43F" w14:textId="77777777" w:rsidR="00182FED" w:rsidRDefault="00182FED" w:rsidP="00453702"/>
    <w:p w14:paraId="19F59DA8" w14:textId="77777777" w:rsidR="00182FED" w:rsidRDefault="00182FED" w:rsidP="00453702"/>
    <w:p w14:paraId="7A2BE854" w14:textId="77777777" w:rsidR="004D338F" w:rsidRPr="004D338F" w:rsidRDefault="004D338F" w:rsidP="004D338F">
      <w:pPr>
        <w:rPr>
          <w:b/>
          <w:bCs/>
        </w:rPr>
      </w:pPr>
      <w:commentRangeStart w:id="2"/>
      <w:r w:rsidRPr="004D338F">
        <w:rPr>
          <w:b/>
          <w:bCs/>
        </w:rPr>
        <w:t>AIDA Model for Island Rest</w:t>
      </w:r>
      <w:commentRangeEnd w:id="2"/>
      <w:r>
        <w:rPr>
          <w:rStyle w:val="CommentReference"/>
        </w:rPr>
        <w:commentReference w:id="2"/>
      </w:r>
    </w:p>
    <w:p w14:paraId="017CD74E" w14:textId="77777777" w:rsidR="004D338F" w:rsidRPr="004D338F" w:rsidRDefault="004D338F" w:rsidP="004D338F">
      <w:r w:rsidRPr="004D338F">
        <w:t>The AIDA model—Attention, Interest, Desire, and Action—can be used to structure the marketing strategy for Island Rest, ensuring that potential customers are engaged and motivated to utilize the service. Below is a detailed breakdown of how Island Rest can apply the AIDA model effectively.</w:t>
      </w:r>
    </w:p>
    <w:p w14:paraId="2D5C7752" w14:textId="77777777" w:rsidR="004D338F" w:rsidRPr="004D338F" w:rsidRDefault="004D338F" w:rsidP="004D338F">
      <w:pPr>
        <w:rPr>
          <w:b/>
          <w:bCs/>
        </w:rPr>
      </w:pPr>
      <w:r w:rsidRPr="004D338F">
        <w:rPr>
          <w:b/>
          <w:bCs/>
        </w:rPr>
        <w:t>Attention</w:t>
      </w:r>
    </w:p>
    <w:p w14:paraId="4F5A502B" w14:textId="77777777" w:rsidR="004D338F" w:rsidRPr="004D338F" w:rsidRDefault="004D338F" w:rsidP="004D338F">
      <w:r w:rsidRPr="004D338F">
        <w:rPr>
          <w:b/>
          <w:bCs/>
        </w:rPr>
        <w:t>Objective:</w:t>
      </w:r>
      <w:r w:rsidRPr="004D338F">
        <w:t xml:space="preserve"> Capture the attention of professionals who commute daily between Lagos mainland and Lagos Island.</w:t>
      </w:r>
    </w:p>
    <w:p w14:paraId="56C25C9F" w14:textId="77777777" w:rsidR="004D338F" w:rsidRPr="004D338F" w:rsidRDefault="004D338F" w:rsidP="004D338F">
      <w:r w:rsidRPr="004D338F">
        <w:rPr>
          <w:b/>
          <w:bCs/>
        </w:rPr>
        <w:t>Strategies:</w:t>
      </w:r>
    </w:p>
    <w:p w14:paraId="79681D92" w14:textId="77777777" w:rsidR="004D338F" w:rsidRPr="004D338F" w:rsidRDefault="004D338F" w:rsidP="004D338F">
      <w:pPr>
        <w:numPr>
          <w:ilvl w:val="0"/>
          <w:numId w:val="220"/>
        </w:numPr>
      </w:pPr>
      <w:r w:rsidRPr="004D338F">
        <w:rPr>
          <w:b/>
          <w:bCs/>
        </w:rPr>
        <w:t>Social Media Campaigns:</w:t>
      </w:r>
      <w:r w:rsidRPr="004D338F">
        <w:t xml:space="preserve"> Use eye-catching visuals and compelling messages on platforms like Instagram, Facebook, and LinkedIn to highlight the problem of long commutes and the convenience Island Rest offers.</w:t>
      </w:r>
    </w:p>
    <w:p w14:paraId="2A4353C4" w14:textId="77777777" w:rsidR="004D338F" w:rsidRPr="004D338F" w:rsidRDefault="004D338F" w:rsidP="004D338F">
      <w:pPr>
        <w:numPr>
          <w:ilvl w:val="1"/>
          <w:numId w:val="220"/>
        </w:numPr>
      </w:pPr>
      <w:r w:rsidRPr="004D338F">
        <w:t>Example Post: "Tired of the daily commute? Discover the convenience of living closer to work with Island Rest! #CommuterLife #IslandLiving"</w:t>
      </w:r>
    </w:p>
    <w:p w14:paraId="73F14511" w14:textId="77777777" w:rsidR="004D338F" w:rsidRPr="004D338F" w:rsidRDefault="004D338F" w:rsidP="004D338F">
      <w:pPr>
        <w:numPr>
          <w:ilvl w:val="0"/>
          <w:numId w:val="220"/>
        </w:numPr>
      </w:pPr>
      <w:r w:rsidRPr="004D338F">
        <w:rPr>
          <w:b/>
          <w:bCs/>
        </w:rPr>
        <w:t>Search Engine Advertising:</w:t>
      </w:r>
      <w:r w:rsidRPr="004D338F">
        <w:t xml:space="preserve"> Utilize Google Ads targeting keywords related to Lagos accommodation, commuting challenges, and professional housing solutions.</w:t>
      </w:r>
    </w:p>
    <w:p w14:paraId="09F3863B" w14:textId="77777777" w:rsidR="004D338F" w:rsidRPr="004D338F" w:rsidRDefault="004D338F" w:rsidP="004D338F">
      <w:pPr>
        <w:numPr>
          <w:ilvl w:val="1"/>
          <w:numId w:val="220"/>
        </w:numPr>
      </w:pPr>
      <w:r w:rsidRPr="004D338F">
        <w:t>Example Ad: "Cut Your Commute! Affordable Co-Accommodation on Lagos Island – Book Now at Island Rest."</w:t>
      </w:r>
    </w:p>
    <w:p w14:paraId="5E712C05" w14:textId="77777777" w:rsidR="004D338F" w:rsidRPr="004D338F" w:rsidRDefault="004D338F" w:rsidP="004D338F">
      <w:pPr>
        <w:numPr>
          <w:ilvl w:val="0"/>
          <w:numId w:val="220"/>
        </w:numPr>
      </w:pPr>
      <w:r w:rsidRPr="004D338F">
        <w:rPr>
          <w:b/>
          <w:bCs/>
        </w:rPr>
        <w:lastRenderedPageBreak/>
        <w:t>Influencer Partnerships:</w:t>
      </w:r>
      <w:r w:rsidRPr="004D338F">
        <w:t xml:space="preserve"> Collaborate with local influencers and bloggers who focus on lifestyle and urban living in Lagos to promote Island Rest through reviews and sponsored content.</w:t>
      </w:r>
    </w:p>
    <w:p w14:paraId="36B2AA90" w14:textId="77777777" w:rsidR="004D338F" w:rsidRPr="004D338F" w:rsidRDefault="004D338F" w:rsidP="004D338F">
      <w:pPr>
        <w:numPr>
          <w:ilvl w:val="0"/>
          <w:numId w:val="220"/>
        </w:numPr>
      </w:pPr>
      <w:r w:rsidRPr="004D338F">
        <w:rPr>
          <w:b/>
          <w:bCs/>
        </w:rPr>
        <w:t>Corporate Outreach:</w:t>
      </w:r>
      <w:r w:rsidRPr="004D338F">
        <w:t xml:space="preserve"> Send brochures and promotional materials to companies located on Lagos Island, highlighting the benefits of partnering with Island Rest for their employees' accommodation needs.</w:t>
      </w:r>
    </w:p>
    <w:p w14:paraId="7F461B9E" w14:textId="77777777" w:rsidR="004D338F" w:rsidRPr="004D338F" w:rsidRDefault="004D338F" w:rsidP="004D338F">
      <w:pPr>
        <w:rPr>
          <w:b/>
          <w:bCs/>
        </w:rPr>
      </w:pPr>
      <w:r w:rsidRPr="004D338F">
        <w:rPr>
          <w:b/>
          <w:bCs/>
        </w:rPr>
        <w:t>Interest</w:t>
      </w:r>
    </w:p>
    <w:p w14:paraId="3F9E7D47" w14:textId="77777777" w:rsidR="004D338F" w:rsidRPr="004D338F" w:rsidRDefault="004D338F" w:rsidP="004D338F">
      <w:r w:rsidRPr="004D338F">
        <w:rPr>
          <w:b/>
          <w:bCs/>
        </w:rPr>
        <w:t>Objective:</w:t>
      </w:r>
      <w:r w:rsidRPr="004D338F">
        <w:t xml:space="preserve"> Generate interest by demonstrating the benefits and unique features of Island Rest.</w:t>
      </w:r>
    </w:p>
    <w:p w14:paraId="3E38D074" w14:textId="77777777" w:rsidR="004D338F" w:rsidRPr="004D338F" w:rsidRDefault="004D338F" w:rsidP="004D338F">
      <w:r w:rsidRPr="004D338F">
        <w:rPr>
          <w:b/>
          <w:bCs/>
        </w:rPr>
        <w:t>Strategies:</w:t>
      </w:r>
    </w:p>
    <w:p w14:paraId="24A1CCCE" w14:textId="77777777" w:rsidR="004D338F" w:rsidRPr="004D338F" w:rsidRDefault="004D338F" w:rsidP="004D338F">
      <w:pPr>
        <w:numPr>
          <w:ilvl w:val="0"/>
          <w:numId w:val="221"/>
        </w:numPr>
      </w:pPr>
      <w:r w:rsidRPr="004D338F">
        <w:rPr>
          <w:b/>
          <w:bCs/>
        </w:rPr>
        <w:t>Informative Content:</w:t>
      </w:r>
      <w:r w:rsidRPr="004D338F">
        <w:t xml:space="preserve"> Create blog posts, videos, and infographics that detail the benefits of living closer to work, the features of Island Rest, and success stories of current residents.</w:t>
      </w:r>
    </w:p>
    <w:p w14:paraId="6E3ACC6E" w14:textId="77777777" w:rsidR="004D338F" w:rsidRPr="004D338F" w:rsidRDefault="004D338F" w:rsidP="004D338F">
      <w:pPr>
        <w:numPr>
          <w:ilvl w:val="1"/>
          <w:numId w:val="221"/>
        </w:numPr>
      </w:pPr>
      <w:r w:rsidRPr="004D338F">
        <w:t>Blog Post Example: "How Island Rest is Transforming the Lives of Lagos Professionals."</w:t>
      </w:r>
    </w:p>
    <w:p w14:paraId="60C190BE" w14:textId="77777777" w:rsidR="004D338F" w:rsidRPr="004D338F" w:rsidRDefault="004D338F" w:rsidP="004D338F">
      <w:pPr>
        <w:numPr>
          <w:ilvl w:val="0"/>
          <w:numId w:val="221"/>
        </w:numPr>
      </w:pPr>
      <w:r w:rsidRPr="004D338F">
        <w:rPr>
          <w:b/>
          <w:bCs/>
        </w:rPr>
        <w:t>Virtual Tours:</w:t>
      </w:r>
      <w:r w:rsidRPr="004D338F">
        <w:t xml:space="preserve"> Offer virtual tours of the accommodation facilities on the Island Rest website and social media platforms, showcasing the modern amenities, security features, and comfortable living spaces.</w:t>
      </w:r>
    </w:p>
    <w:p w14:paraId="7CDAC1BB" w14:textId="77777777" w:rsidR="004D338F" w:rsidRPr="004D338F" w:rsidRDefault="004D338F" w:rsidP="004D338F">
      <w:pPr>
        <w:numPr>
          <w:ilvl w:val="0"/>
          <w:numId w:val="221"/>
        </w:numPr>
      </w:pPr>
      <w:r w:rsidRPr="004D338F">
        <w:rPr>
          <w:b/>
          <w:bCs/>
        </w:rPr>
        <w:t>Email Newsletters:</w:t>
      </w:r>
      <w:r w:rsidRPr="004D338F">
        <w:t xml:space="preserve"> Develop an email marketing campaign targeting professionals and companies, highlighting new developments, resident testimonials, and special offers.</w:t>
      </w:r>
    </w:p>
    <w:p w14:paraId="6F4714AC" w14:textId="77777777" w:rsidR="004D338F" w:rsidRPr="004D338F" w:rsidRDefault="004D338F" w:rsidP="004D338F">
      <w:pPr>
        <w:numPr>
          <w:ilvl w:val="1"/>
          <w:numId w:val="221"/>
        </w:numPr>
      </w:pPr>
      <w:r w:rsidRPr="004D338F">
        <w:t>Subject Line Example: "Discover the Ultimate Work-Life Balance with Island Rest."</w:t>
      </w:r>
    </w:p>
    <w:p w14:paraId="14F10080" w14:textId="77777777" w:rsidR="004D338F" w:rsidRPr="004D338F" w:rsidRDefault="004D338F" w:rsidP="004D338F">
      <w:pPr>
        <w:numPr>
          <w:ilvl w:val="0"/>
          <w:numId w:val="221"/>
        </w:numPr>
      </w:pPr>
      <w:r w:rsidRPr="004D338F">
        <w:rPr>
          <w:b/>
          <w:bCs/>
        </w:rPr>
        <w:t>Webinars and Info Sessions:</w:t>
      </w:r>
      <w:r w:rsidRPr="004D338F">
        <w:t xml:space="preserve"> Host online webinars and information sessions for potential residents and corporate partners, explaining the vetting process, security measures, and the advantages of Island Rest.</w:t>
      </w:r>
    </w:p>
    <w:p w14:paraId="7CACE545" w14:textId="77777777" w:rsidR="004D338F" w:rsidRPr="004D338F" w:rsidRDefault="004D338F" w:rsidP="004D338F">
      <w:pPr>
        <w:rPr>
          <w:b/>
          <w:bCs/>
        </w:rPr>
      </w:pPr>
      <w:r w:rsidRPr="004D338F">
        <w:rPr>
          <w:b/>
          <w:bCs/>
        </w:rPr>
        <w:t>Desire</w:t>
      </w:r>
    </w:p>
    <w:p w14:paraId="0FE47FCE" w14:textId="77777777" w:rsidR="004D338F" w:rsidRPr="004D338F" w:rsidRDefault="004D338F" w:rsidP="004D338F">
      <w:r w:rsidRPr="004D338F">
        <w:rPr>
          <w:b/>
          <w:bCs/>
        </w:rPr>
        <w:t>Objective:</w:t>
      </w:r>
      <w:r w:rsidRPr="004D338F">
        <w:t xml:space="preserve"> Create a strong desire for potential residents to choose Island Rest by emphasizing its value propositions.</w:t>
      </w:r>
    </w:p>
    <w:p w14:paraId="4C07BF80" w14:textId="77777777" w:rsidR="004D338F" w:rsidRPr="004D338F" w:rsidRDefault="004D338F" w:rsidP="004D338F">
      <w:r w:rsidRPr="004D338F">
        <w:rPr>
          <w:b/>
          <w:bCs/>
        </w:rPr>
        <w:t>Strategies:</w:t>
      </w:r>
    </w:p>
    <w:p w14:paraId="604A7E25" w14:textId="77777777" w:rsidR="004D338F" w:rsidRPr="004D338F" w:rsidRDefault="004D338F" w:rsidP="004D338F">
      <w:pPr>
        <w:numPr>
          <w:ilvl w:val="0"/>
          <w:numId w:val="222"/>
        </w:numPr>
      </w:pPr>
      <w:r w:rsidRPr="004D338F">
        <w:rPr>
          <w:b/>
          <w:bCs/>
        </w:rPr>
        <w:t>Resident Testimonials:</w:t>
      </w:r>
      <w:r w:rsidRPr="004D338F">
        <w:t xml:space="preserve"> Share testimonials and case studies from current residents who have experienced improved quality of life and productivity due to shorter commutes.</w:t>
      </w:r>
    </w:p>
    <w:p w14:paraId="24D639D2" w14:textId="77777777" w:rsidR="004D338F" w:rsidRPr="004D338F" w:rsidRDefault="004D338F" w:rsidP="004D338F">
      <w:pPr>
        <w:numPr>
          <w:ilvl w:val="1"/>
          <w:numId w:val="222"/>
        </w:numPr>
      </w:pPr>
      <w:r w:rsidRPr="004D338F">
        <w:t>Testimonial Snippet: "Living at Island Rest has reduced my commute time by half, giving me more time to focus on my career and personal life."</w:t>
      </w:r>
    </w:p>
    <w:p w14:paraId="4974E1BD" w14:textId="77777777" w:rsidR="004D338F" w:rsidRPr="004D338F" w:rsidRDefault="004D338F" w:rsidP="004D338F">
      <w:pPr>
        <w:numPr>
          <w:ilvl w:val="0"/>
          <w:numId w:val="222"/>
        </w:numPr>
      </w:pPr>
      <w:r w:rsidRPr="004D338F">
        <w:rPr>
          <w:b/>
          <w:bCs/>
        </w:rPr>
        <w:t>Exclusive Offers:</w:t>
      </w:r>
      <w:r w:rsidRPr="004D338F">
        <w:t xml:space="preserve"> Provide limited-time offers and discounts for early bookings or referrals to create a sense of urgency.</w:t>
      </w:r>
    </w:p>
    <w:p w14:paraId="2404EF32" w14:textId="77777777" w:rsidR="004D338F" w:rsidRPr="004D338F" w:rsidRDefault="004D338F" w:rsidP="004D338F">
      <w:pPr>
        <w:numPr>
          <w:ilvl w:val="1"/>
          <w:numId w:val="222"/>
        </w:numPr>
      </w:pPr>
      <w:r w:rsidRPr="004D338F">
        <w:t>Offer Example: "Sign up now and get your first month's rent at a 10% discount!"</w:t>
      </w:r>
    </w:p>
    <w:p w14:paraId="6C591B57" w14:textId="77777777" w:rsidR="004D338F" w:rsidRPr="004D338F" w:rsidRDefault="004D338F" w:rsidP="004D338F">
      <w:pPr>
        <w:numPr>
          <w:ilvl w:val="0"/>
          <w:numId w:val="222"/>
        </w:numPr>
      </w:pPr>
      <w:r w:rsidRPr="004D338F">
        <w:rPr>
          <w:b/>
          <w:bCs/>
        </w:rPr>
        <w:t>Comparison Charts:</w:t>
      </w:r>
      <w:r w:rsidRPr="004D338F">
        <w:t xml:space="preserve"> Develop comparison charts showing the cost, time, and stress savings of living at Island Rest versus commuting daily from the mainland.</w:t>
      </w:r>
    </w:p>
    <w:p w14:paraId="317AD211" w14:textId="77777777" w:rsidR="004D338F" w:rsidRPr="004D338F" w:rsidRDefault="004D338F" w:rsidP="004D338F">
      <w:pPr>
        <w:numPr>
          <w:ilvl w:val="1"/>
          <w:numId w:val="222"/>
        </w:numPr>
      </w:pPr>
      <w:r w:rsidRPr="004D338F">
        <w:t>Chart Example: "See How Much You Can Save by Choosing Island Rest."</w:t>
      </w:r>
    </w:p>
    <w:p w14:paraId="4FD99A96" w14:textId="77777777" w:rsidR="004D338F" w:rsidRPr="004D338F" w:rsidRDefault="004D338F" w:rsidP="004D338F">
      <w:pPr>
        <w:numPr>
          <w:ilvl w:val="0"/>
          <w:numId w:val="222"/>
        </w:numPr>
      </w:pPr>
      <w:r w:rsidRPr="004D338F">
        <w:rPr>
          <w:b/>
          <w:bCs/>
        </w:rPr>
        <w:lastRenderedPageBreak/>
        <w:t>Quality Assurance:</w:t>
      </w:r>
      <w:r w:rsidRPr="004D338F">
        <w:t xml:space="preserve"> Highlight the stringent vetting process and security measures to reassure potential residents of their safety and well-being.</w:t>
      </w:r>
    </w:p>
    <w:p w14:paraId="6A0C401C" w14:textId="77777777" w:rsidR="004D338F" w:rsidRPr="004D338F" w:rsidRDefault="004D338F" w:rsidP="004D338F">
      <w:pPr>
        <w:numPr>
          <w:ilvl w:val="1"/>
          <w:numId w:val="222"/>
        </w:numPr>
      </w:pPr>
      <w:r w:rsidRPr="004D338F">
        <w:t>Security Feature Highlight: "Our comprehensive vetting process ensures a safe and secure environment for all residents."</w:t>
      </w:r>
    </w:p>
    <w:p w14:paraId="73046748" w14:textId="77777777" w:rsidR="004D338F" w:rsidRPr="004D338F" w:rsidRDefault="004D338F" w:rsidP="004D338F">
      <w:pPr>
        <w:rPr>
          <w:b/>
          <w:bCs/>
        </w:rPr>
      </w:pPr>
      <w:r w:rsidRPr="004D338F">
        <w:rPr>
          <w:b/>
          <w:bCs/>
        </w:rPr>
        <w:t>Action</w:t>
      </w:r>
    </w:p>
    <w:p w14:paraId="0AFB31B1" w14:textId="77777777" w:rsidR="004D338F" w:rsidRPr="004D338F" w:rsidRDefault="004D338F" w:rsidP="004D338F">
      <w:r w:rsidRPr="004D338F">
        <w:rPr>
          <w:b/>
          <w:bCs/>
        </w:rPr>
        <w:t>Objective:</w:t>
      </w:r>
      <w:r w:rsidRPr="004D338F">
        <w:t xml:space="preserve"> Encourage potential residents to take immediate action and book their stay at Island Rest.</w:t>
      </w:r>
    </w:p>
    <w:p w14:paraId="61AE0294" w14:textId="77777777" w:rsidR="004D338F" w:rsidRPr="004D338F" w:rsidRDefault="004D338F" w:rsidP="004D338F">
      <w:r w:rsidRPr="004D338F">
        <w:rPr>
          <w:b/>
          <w:bCs/>
        </w:rPr>
        <w:t>Strategies:</w:t>
      </w:r>
    </w:p>
    <w:p w14:paraId="6BA5D934" w14:textId="77777777" w:rsidR="004D338F" w:rsidRPr="004D338F" w:rsidRDefault="004D338F" w:rsidP="004D338F">
      <w:pPr>
        <w:numPr>
          <w:ilvl w:val="0"/>
          <w:numId w:val="223"/>
        </w:numPr>
      </w:pPr>
      <w:r w:rsidRPr="004D338F">
        <w:rPr>
          <w:b/>
          <w:bCs/>
        </w:rPr>
        <w:t>Easy Booking Process:</w:t>
      </w:r>
      <w:r w:rsidRPr="004D338F">
        <w:t xml:space="preserve"> Simplify the booking process on the Island Rest website, ensuring it is user-friendly and mobile-optimized.</w:t>
      </w:r>
    </w:p>
    <w:p w14:paraId="548AA03E" w14:textId="77777777" w:rsidR="004D338F" w:rsidRPr="004D338F" w:rsidRDefault="004D338F" w:rsidP="004D338F">
      <w:pPr>
        <w:numPr>
          <w:ilvl w:val="1"/>
          <w:numId w:val="223"/>
        </w:numPr>
      </w:pPr>
      <w:r w:rsidRPr="004D338F">
        <w:t>CTA Example: "Book Your Stay Now – Easy and Secure Online Booking!"</w:t>
      </w:r>
    </w:p>
    <w:p w14:paraId="65324A34" w14:textId="77777777" w:rsidR="004D338F" w:rsidRPr="004D338F" w:rsidRDefault="004D338F" w:rsidP="004D338F">
      <w:pPr>
        <w:numPr>
          <w:ilvl w:val="0"/>
          <w:numId w:val="223"/>
        </w:numPr>
      </w:pPr>
      <w:r w:rsidRPr="004D338F">
        <w:rPr>
          <w:b/>
          <w:bCs/>
        </w:rPr>
        <w:t>Free Consultations:</w:t>
      </w:r>
      <w:r w:rsidRPr="004D338F">
        <w:t xml:space="preserve"> Offer free consultations for interested individuals and companies to discuss their specific needs and how Island Rest can accommodate them.</w:t>
      </w:r>
    </w:p>
    <w:p w14:paraId="5555AB5E" w14:textId="77777777" w:rsidR="004D338F" w:rsidRPr="004D338F" w:rsidRDefault="004D338F" w:rsidP="004D338F">
      <w:pPr>
        <w:numPr>
          <w:ilvl w:val="1"/>
          <w:numId w:val="223"/>
        </w:numPr>
      </w:pPr>
      <w:r w:rsidRPr="004D338F">
        <w:t>Consultation Offer: "Book a Free Consultation to Learn How Island Rest Can Work for You."</w:t>
      </w:r>
    </w:p>
    <w:p w14:paraId="529C265D" w14:textId="77777777" w:rsidR="004D338F" w:rsidRPr="004D338F" w:rsidRDefault="004D338F" w:rsidP="004D338F">
      <w:pPr>
        <w:numPr>
          <w:ilvl w:val="0"/>
          <w:numId w:val="223"/>
        </w:numPr>
      </w:pPr>
      <w:r w:rsidRPr="004D338F">
        <w:rPr>
          <w:b/>
          <w:bCs/>
        </w:rPr>
        <w:t>Follow-Up Communications:</w:t>
      </w:r>
      <w:r w:rsidRPr="004D338F">
        <w:t xml:space="preserve"> Implement automated follow-up emails and calls to potential residents who have shown interest but have not yet booked.</w:t>
      </w:r>
    </w:p>
    <w:p w14:paraId="4B78A93B" w14:textId="77777777" w:rsidR="004D338F" w:rsidRPr="004D338F" w:rsidRDefault="004D338F" w:rsidP="004D338F">
      <w:pPr>
        <w:numPr>
          <w:ilvl w:val="1"/>
          <w:numId w:val="223"/>
        </w:numPr>
      </w:pPr>
      <w:r w:rsidRPr="004D338F">
        <w:t>Follow-Up Email Example: "We're Here to Help – Secure Your Spot at Island Rest Today!"</w:t>
      </w:r>
    </w:p>
    <w:p w14:paraId="6F012867" w14:textId="77777777" w:rsidR="004D338F" w:rsidRPr="004D338F" w:rsidRDefault="004D338F" w:rsidP="004D338F">
      <w:pPr>
        <w:numPr>
          <w:ilvl w:val="0"/>
          <w:numId w:val="223"/>
        </w:numPr>
      </w:pPr>
      <w:r w:rsidRPr="004D338F">
        <w:rPr>
          <w:b/>
          <w:bCs/>
        </w:rPr>
        <w:t>On-Site Visits:</w:t>
      </w:r>
      <w:r w:rsidRPr="004D338F">
        <w:t xml:space="preserve"> Arrange on-site visits for local professionals to experience the facilities firsthand and meet with current residents and staff.</w:t>
      </w:r>
    </w:p>
    <w:p w14:paraId="1A77EDCF" w14:textId="77777777" w:rsidR="004D338F" w:rsidRPr="004D338F" w:rsidRDefault="004D338F" w:rsidP="004D338F">
      <w:pPr>
        <w:numPr>
          <w:ilvl w:val="1"/>
          <w:numId w:val="223"/>
        </w:numPr>
      </w:pPr>
      <w:r w:rsidRPr="004D338F">
        <w:t>Visit Invitation: "Come See for Yourself – Schedule a Tour of Island Rest Today!"</w:t>
      </w:r>
    </w:p>
    <w:p w14:paraId="05EAD161" w14:textId="77777777" w:rsidR="004D338F" w:rsidRPr="004D338F" w:rsidRDefault="004D338F" w:rsidP="004D338F">
      <w:pPr>
        <w:rPr>
          <w:b/>
          <w:bCs/>
        </w:rPr>
      </w:pPr>
      <w:r w:rsidRPr="004D338F">
        <w:rPr>
          <w:b/>
          <w:bCs/>
        </w:rPr>
        <w:t>Summary</w:t>
      </w:r>
    </w:p>
    <w:p w14:paraId="1C6F2C0A" w14:textId="77777777" w:rsidR="004D338F" w:rsidRPr="004D338F" w:rsidRDefault="004D338F" w:rsidP="004D338F">
      <w:r w:rsidRPr="004D338F">
        <w:t>The AIDA model provides a comprehensive framework for Island Rest to attract, engage, and convert potential residents. By effectively capturing attention, generating interest, fostering desire, and prompting action, Island Rest can successfully market its co-accommodation services to professionals commuting between Lagos mainland and Lagos Island. This approach ensures that the unique value propositions of Island Rest are communicated clearly and compellingly, leading to increased occupancy and customer satisfaction.</w:t>
      </w:r>
    </w:p>
    <w:p w14:paraId="7045D902" w14:textId="77777777" w:rsidR="00182FED" w:rsidRPr="00453702" w:rsidRDefault="00182FED" w:rsidP="00453702"/>
    <w:p w14:paraId="3BDBB772" w14:textId="77777777" w:rsidR="00453702" w:rsidRPr="00453702" w:rsidRDefault="00453702" w:rsidP="00453702">
      <w:pPr>
        <w:rPr>
          <w:vanish/>
        </w:rPr>
      </w:pPr>
      <w:r w:rsidRPr="00453702">
        <w:rPr>
          <w:vanish/>
        </w:rPr>
        <w:t>Top of Form</w:t>
      </w:r>
    </w:p>
    <w:p w14:paraId="77196887" w14:textId="77777777" w:rsidR="00453702" w:rsidRPr="00453702" w:rsidRDefault="00453702" w:rsidP="00453702">
      <w:pPr>
        <w:rPr>
          <w:vanish/>
        </w:rPr>
      </w:pPr>
      <w:r w:rsidRPr="00453702">
        <w:rPr>
          <w:vanish/>
        </w:rPr>
        <w:t>Bottom of Form</w:t>
      </w:r>
    </w:p>
    <w:p w14:paraId="01BA7D7E" w14:textId="77777777" w:rsidR="00453702" w:rsidRDefault="00453702"/>
    <w:p w14:paraId="488C6B0F" w14:textId="77777777" w:rsidR="00E51D07" w:rsidRDefault="00E51D07"/>
    <w:p w14:paraId="21ABD606" w14:textId="77777777" w:rsidR="00E51D07" w:rsidRDefault="00E51D07"/>
    <w:p w14:paraId="2D788144" w14:textId="77777777" w:rsidR="004D338F" w:rsidRDefault="004D338F"/>
    <w:p w14:paraId="434D456A" w14:textId="77777777" w:rsidR="004D338F" w:rsidRDefault="004D338F"/>
    <w:p w14:paraId="1947DE67" w14:textId="77777777" w:rsidR="004D338F" w:rsidRDefault="004D338F"/>
    <w:p w14:paraId="2E8CCAEC" w14:textId="77777777" w:rsidR="004D338F" w:rsidRDefault="004D338F"/>
    <w:p w14:paraId="545E5207" w14:textId="77777777" w:rsidR="004D338F" w:rsidRDefault="004D338F"/>
    <w:p w14:paraId="0D09FB1B" w14:textId="77777777" w:rsidR="004D338F" w:rsidRDefault="004D338F"/>
    <w:p w14:paraId="4D8C6E1A" w14:textId="77777777" w:rsidR="004D338F" w:rsidRDefault="004D338F"/>
    <w:p w14:paraId="0D4D51F0" w14:textId="77777777" w:rsidR="004D338F" w:rsidRPr="004D338F" w:rsidRDefault="004D338F" w:rsidP="004D338F">
      <w:pPr>
        <w:rPr>
          <w:b/>
          <w:bCs/>
        </w:rPr>
      </w:pPr>
      <w:r w:rsidRPr="004D338F">
        <w:rPr>
          <w:b/>
          <w:bCs/>
        </w:rPr>
        <w:t>Effectual Marketing Tactics for Island Rest</w:t>
      </w:r>
    </w:p>
    <w:p w14:paraId="6A4D242D" w14:textId="77777777" w:rsidR="004D338F" w:rsidRPr="004D338F" w:rsidRDefault="004D338F" w:rsidP="004D338F">
      <w:r w:rsidRPr="004D338F">
        <w:t>Incorporating the principles of effectuation theory, Island Rest can develop robust marketing tactics that attract lead customers and facilitate further diffusion. The five principles—Bird-in-Hand, Affordable Loss, Crazy Quilt, Lemonade, and Pilot-in-the-Plane—provide a structured approach to navigating the competitive environment and maximizing limited resources.</w:t>
      </w:r>
    </w:p>
    <w:p w14:paraId="2C71B0D5" w14:textId="77777777" w:rsidR="004D338F" w:rsidRPr="004D338F" w:rsidRDefault="004D338F" w:rsidP="004D338F">
      <w:pPr>
        <w:rPr>
          <w:b/>
          <w:bCs/>
        </w:rPr>
      </w:pPr>
      <w:r w:rsidRPr="004D338F">
        <w:rPr>
          <w:b/>
          <w:bCs/>
        </w:rPr>
        <w:t>Bird-in-Hand Principle</w:t>
      </w:r>
    </w:p>
    <w:p w14:paraId="2099B718" w14:textId="77777777" w:rsidR="004D338F" w:rsidRPr="004D338F" w:rsidRDefault="004D338F" w:rsidP="004D338F">
      <w:r w:rsidRPr="004D338F">
        <w:rPr>
          <w:b/>
          <w:bCs/>
        </w:rPr>
        <w:t>Focus:</w:t>
      </w:r>
      <w:r w:rsidRPr="004D338F">
        <w:t xml:space="preserve"> Utilizing available resources and leveraging existing networks.</w:t>
      </w:r>
    </w:p>
    <w:p w14:paraId="4411D3C8" w14:textId="77777777" w:rsidR="004D338F" w:rsidRPr="004D338F" w:rsidRDefault="004D338F" w:rsidP="004D338F">
      <w:r w:rsidRPr="004D338F">
        <w:rPr>
          <w:b/>
          <w:bCs/>
        </w:rPr>
        <w:t>Tactics:</w:t>
      </w:r>
    </w:p>
    <w:p w14:paraId="7AF6851B" w14:textId="77777777" w:rsidR="004D338F" w:rsidRPr="004D338F" w:rsidRDefault="004D338F" w:rsidP="004D338F">
      <w:pPr>
        <w:numPr>
          <w:ilvl w:val="0"/>
          <w:numId w:val="224"/>
        </w:numPr>
      </w:pPr>
      <w:r w:rsidRPr="004D338F">
        <w:rPr>
          <w:b/>
          <w:bCs/>
        </w:rPr>
        <w:t>Network Utilization:</w:t>
      </w:r>
      <w:r w:rsidRPr="004D338F">
        <w:t xml:space="preserve"> Engage with the personal and professional networks of the founders, investors, and initial customers. Encourage them to spread the word about Island Rest.</w:t>
      </w:r>
    </w:p>
    <w:p w14:paraId="5E5D5AC3" w14:textId="77777777" w:rsidR="004D338F" w:rsidRPr="004D338F" w:rsidRDefault="004D338F" w:rsidP="004D338F">
      <w:pPr>
        <w:numPr>
          <w:ilvl w:val="1"/>
          <w:numId w:val="224"/>
        </w:numPr>
      </w:pPr>
      <w:r w:rsidRPr="004D338F">
        <w:rPr>
          <w:b/>
          <w:bCs/>
        </w:rPr>
        <w:t>Example:</w:t>
      </w:r>
      <w:r w:rsidRPr="004D338F">
        <w:t xml:space="preserve"> Invite friends, family, and professional contacts for a tour of the facility and offer referral incentives for bringing in new residents.</w:t>
      </w:r>
    </w:p>
    <w:p w14:paraId="3E6FD1B8" w14:textId="77777777" w:rsidR="004D338F" w:rsidRPr="004D338F" w:rsidRDefault="004D338F" w:rsidP="004D338F">
      <w:pPr>
        <w:numPr>
          <w:ilvl w:val="0"/>
          <w:numId w:val="224"/>
        </w:numPr>
      </w:pPr>
      <w:r w:rsidRPr="004D338F">
        <w:rPr>
          <w:b/>
          <w:bCs/>
        </w:rPr>
        <w:t>Partnerships with Local Businesses:</w:t>
      </w:r>
      <w:r w:rsidRPr="004D338F">
        <w:t xml:space="preserve"> Collaborate with local businesses, such as cafes, gyms, and coworking spaces, to offer exclusive discounts and joint marketing efforts.</w:t>
      </w:r>
    </w:p>
    <w:p w14:paraId="62CD4261" w14:textId="77777777" w:rsidR="004D338F" w:rsidRPr="004D338F" w:rsidRDefault="004D338F" w:rsidP="004D338F">
      <w:pPr>
        <w:numPr>
          <w:ilvl w:val="1"/>
          <w:numId w:val="224"/>
        </w:numPr>
      </w:pPr>
      <w:r w:rsidRPr="004D338F">
        <w:rPr>
          <w:b/>
          <w:bCs/>
        </w:rPr>
        <w:t>Example:</w:t>
      </w:r>
      <w:r w:rsidRPr="004D338F">
        <w:t xml:space="preserve"> Partner with a popular local café to provide residents with discount vouchers, enhancing the value proposition and increasing word-of-mouth marketing.</w:t>
      </w:r>
    </w:p>
    <w:p w14:paraId="77786877" w14:textId="77777777" w:rsidR="004D338F" w:rsidRPr="004D338F" w:rsidRDefault="004D338F" w:rsidP="004D338F">
      <w:pPr>
        <w:numPr>
          <w:ilvl w:val="0"/>
          <w:numId w:val="224"/>
        </w:numPr>
      </w:pPr>
      <w:r w:rsidRPr="004D338F">
        <w:rPr>
          <w:b/>
          <w:bCs/>
        </w:rPr>
        <w:t>Community Events:</w:t>
      </w:r>
      <w:r w:rsidRPr="004D338F">
        <w:t xml:space="preserve"> Host community events and open houses to attract potential residents and create buzz around the Island Rest brand.</w:t>
      </w:r>
    </w:p>
    <w:p w14:paraId="614C8647" w14:textId="77777777" w:rsidR="004D338F" w:rsidRPr="004D338F" w:rsidRDefault="004D338F" w:rsidP="004D338F">
      <w:pPr>
        <w:numPr>
          <w:ilvl w:val="1"/>
          <w:numId w:val="224"/>
        </w:numPr>
      </w:pPr>
      <w:r w:rsidRPr="004D338F">
        <w:rPr>
          <w:b/>
          <w:bCs/>
        </w:rPr>
        <w:t>Example:</w:t>
      </w:r>
      <w:r w:rsidRPr="004D338F">
        <w:t xml:space="preserve"> Organize a launch event with local influencers, media, and prospective residents to showcase the facilities and amenities.</w:t>
      </w:r>
    </w:p>
    <w:p w14:paraId="4FC8451B" w14:textId="77777777" w:rsidR="004D338F" w:rsidRPr="004D338F" w:rsidRDefault="004D338F" w:rsidP="004D338F">
      <w:pPr>
        <w:rPr>
          <w:b/>
          <w:bCs/>
        </w:rPr>
      </w:pPr>
      <w:r w:rsidRPr="004D338F">
        <w:rPr>
          <w:b/>
          <w:bCs/>
        </w:rPr>
        <w:t>Affordable Loss Principle</w:t>
      </w:r>
    </w:p>
    <w:p w14:paraId="51100B8D" w14:textId="77777777" w:rsidR="004D338F" w:rsidRPr="004D338F" w:rsidRDefault="004D338F" w:rsidP="004D338F">
      <w:r w:rsidRPr="004D338F">
        <w:rPr>
          <w:b/>
          <w:bCs/>
        </w:rPr>
        <w:t>Focus:</w:t>
      </w:r>
      <w:r w:rsidRPr="004D338F">
        <w:t xml:space="preserve"> Minimizing financial risk and making small, calculated investments.</w:t>
      </w:r>
    </w:p>
    <w:p w14:paraId="6F980BE4" w14:textId="77777777" w:rsidR="004D338F" w:rsidRPr="004D338F" w:rsidRDefault="004D338F" w:rsidP="004D338F">
      <w:r w:rsidRPr="004D338F">
        <w:rPr>
          <w:b/>
          <w:bCs/>
        </w:rPr>
        <w:t>Tactics:</w:t>
      </w:r>
    </w:p>
    <w:p w14:paraId="370D2AB5" w14:textId="77777777" w:rsidR="004D338F" w:rsidRPr="004D338F" w:rsidRDefault="004D338F" w:rsidP="004D338F">
      <w:pPr>
        <w:numPr>
          <w:ilvl w:val="0"/>
          <w:numId w:val="225"/>
        </w:numPr>
      </w:pPr>
      <w:r w:rsidRPr="004D338F">
        <w:rPr>
          <w:b/>
          <w:bCs/>
        </w:rPr>
        <w:t>Lean Marketing Campaigns:</w:t>
      </w:r>
      <w:r w:rsidRPr="004D338F">
        <w:t xml:space="preserve"> Implement cost-effective marketing strategies, such as social media marketing, email campaigns, and content marketing, to reach a broad audience without significant expenditure.</w:t>
      </w:r>
    </w:p>
    <w:p w14:paraId="0F2C256B" w14:textId="77777777" w:rsidR="004D338F" w:rsidRPr="004D338F" w:rsidRDefault="004D338F" w:rsidP="004D338F">
      <w:pPr>
        <w:numPr>
          <w:ilvl w:val="1"/>
          <w:numId w:val="225"/>
        </w:numPr>
      </w:pPr>
      <w:r w:rsidRPr="004D338F">
        <w:rPr>
          <w:b/>
          <w:bCs/>
        </w:rPr>
        <w:t>Example:</w:t>
      </w:r>
      <w:r w:rsidRPr="004D338F">
        <w:t xml:space="preserve"> Use targeted Facebook and Instagram ads with a modest budget to attract young professionals and commuters.</w:t>
      </w:r>
    </w:p>
    <w:p w14:paraId="2BA42E2C" w14:textId="77777777" w:rsidR="004D338F" w:rsidRPr="004D338F" w:rsidRDefault="004D338F" w:rsidP="004D338F">
      <w:pPr>
        <w:numPr>
          <w:ilvl w:val="0"/>
          <w:numId w:val="225"/>
        </w:numPr>
      </w:pPr>
      <w:r w:rsidRPr="004D338F">
        <w:rPr>
          <w:b/>
          <w:bCs/>
        </w:rPr>
        <w:lastRenderedPageBreak/>
        <w:t>Pilot Programs:</w:t>
      </w:r>
      <w:r w:rsidRPr="004D338F">
        <w:t xml:space="preserve"> Start with a pilot program offering a limited number of rooms at a discounted rate to gauge interest and gather feedback.</w:t>
      </w:r>
    </w:p>
    <w:p w14:paraId="548C1F95" w14:textId="77777777" w:rsidR="004D338F" w:rsidRPr="004D338F" w:rsidRDefault="004D338F" w:rsidP="004D338F">
      <w:pPr>
        <w:numPr>
          <w:ilvl w:val="1"/>
          <w:numId w:val="225"/>
        </w:numPr>
      </w:pPr>
      <w:r w:rsidRPr="004D338F">
        <w:rPr>
          <w:b/>
          <w:bCs/>
        </w:rPr>
        <w:t>Example:</w:t>
      </w:r>
      <w:r w:rsidRPr="004D338F">
        <w:t xml:space="preserve"> Offer a three-month trial period for the first 50 residents at a reduced rate to build initial occupancy and receive valuable insights.</w:t>
      </w:r>
    </w:p>
    <w:p w14:paraId="1EA4698D" w14:textId="77777777" w:rsidR="004D338F" w:rsidRPr="004D338F" w:rsidRDefault="004D338F" w:rsidP="004D338F">
      <w:pPr>
        <w:numPr>
          <w:ilvl w:val="0"/>
          <w:numId w:val="225"/>
        </w:numPr>
      </w:pPr>
      <w:r w:rsidRPr="004D338F">
        <w:rPr>
          <w:b/>
          <w:bCs/>
        </w:rPr>
        <w:t>Performance Metrics:</w:t>
      </w:r>
      <w:r w:rsidRPr="004D338F">
        <w:t xml:space="preserve"> Continuously monitor marketing performance and adjust strategies based on data and feedback.</w:t>
      </w:r>
    </w:p>
    <w:p w14:paraId="24721892" w14:textId="77777777" w:rsidR="004D338F" w:rsidRPr="004D338F" w:rsidRDefault="004D338F" w:rsidP="004D338F">
      <w:pPr>
        <w:numPr>
          <w:ilvl w:val="1"/>
          <w:numId w:val="225"/>
        </w:numPr>
      </w:pPr>
      <w:r w:rsidRPr="004D338F">
        <w:rPr>
          <w:b/>
          <w:bCs/>
        </w:rPr>
        <w:t>Example:</w:t>
      </w:r>
      <w:r w:rsidRPr="004D338F">
        <w:t xml:space="preserve"> Track the success of different marketing channels and reallocate budget to the most effective ones.</w:t>
      </w:r>
    </w:p>
    <w:p w14:paraId="4825646B" w14:textId="77777777" w:rsidR="004D338F" w:rsidRPr="004D338F" w:rsidRDefault="004D338F" w:rsidP="004D338F">
      <w:pPr>
        <w:rPr>
          <w:b/>
          <w:bCs/>
        </w:rPr>
      </w:pPr>
      <w:r w:rsidRPr="004D338F">
        <w:rPr>
          <w:b/>
          <w:bCs/>
        </w:rPr>
        <w:t>Crazy Quilt Principle</w:t>
      </w:r>
    </w:p>
    <w:p w14:paraId="5D8A2C5E" w14:textId="77777777" w:rsidR="004D338F" w:rsidRPr="004D338F" w:rsidRDefault="004D338F" w:rsidP="004D338F">
      <w:r w:rsidRPr="004D338F">
        <w:rPr>
          <w:b/>
          <w:bCs/>
        </w:rPr>
        <w:t>Focus:</w:t>
      </w:r>
      <w:r w:rsidRPr="004D338F">
        <w:t xml:space="preserve"> Building partnerships with stakeholders who share a common vision.</w:t>
      </w:r>
    </w:p>
    <w:p w14:paraId="18D507A4" w14:textId="77777777" w:rsidR="004D338F" w:rsidRPr="004D338F" w:rsidRDefault="004D338F" w:rsidP="004D338F">
      <w:r w:rsidRPr="004D338F">
        <w:rPr>
          <w:b/>
          <w:bCs/>
        </w:rPr>
        <w:t>Tactics:</w:t>
      </w:r>
    </w:p>
    <w:p w14:paraId="3F92CADC" w14:textId="77777777" w:rsidR="004D338F" w:rsidRPr="004D338F" w:rsidRDefault="004D338F" w:rsidP="004D338F">
      <w:pPr>
        <w:numPr>
          <w:ilvl w:val="0"/>
          <w:numId w:val="226"/>
        </w:numPr>
      </w:pPr>
      <w:r w:rsidRPr="004D338F">
        <w:rPr>
          <w:b/>
          <w:bCs/>
        </w:rPr>
        <w:t>Corporate Partnerships:</w:t>
      </w:r>
      <w:r w:rsidRPr="004D338F">
        <w:t xml:space="preserve"> Form strategic partnerships with companies on Lagos Island to provide accommodation for their employees.</w:t>
      </w:r>
    </w:p>
    <w:p w14:paraId="7D7D412B" w14:textId="77777777" w:rsidR="004D338F" w:rsidRPr="004D338F" w:rsidRDefault="004D338F" w:rsidP="004D338F">
      <w:pPr>
        <w:numPr>
          <w:ilvl w:val="1"/>
          <w:numId w:val="226"/>
        </w:numPr>
      </w:pPr>
      <w:r w:rsidRPr="004D338F">
        <w:rPr>
          <w:b/>
          <w:bCs/>
        </w:rPr>
        <w:t>Example:</w:t>
      </w:r>
      <w:r w:rsidRPr="004D338F">
        <w:t xml:space="preserve"> Offer corporate packages where companies can reserve blocks of rooms for their staff, fostering long-term relationships and steady occupancy.</w:t>
      </w:r>
    </w:p>
    <w:p w14:paraId="493A1A5D" w14:textId="77777777" w:rsidR="004D338F" w:rsidRPr="004D338F" w:rsidRDefault="004D338F" w:rsidP="004D338F">
      <w:pPr>
        <w:numPr>
          <w:ilvl w:val="0"/>
          <w:numId w:val="226"/>
        </w:numPr>
      </w:pPr>
      <w:r w:rsidRPr="004D338F">
        <w:rPr>
          <w:b/>
          <w:bCs/>
        </w:rPr>
        <w:t>Collaborative Marketing:</w:t>
      </w:r>
      <w:r w:rsidRPr="004D338F">
        <w:t xml:space="preserve"> Work with complementary businesses and service providers to co-market and create bundled offers.</w:t>
      </w:r>
    </w:p>
    <w:p w14:paraId="5512327B" w14:textId="77777777" w:rsidR="004D338F" w:rsidRPr="004D338F" w:rsidRDefault="004D338F" w:rsidP="004D338F">
      <w:pPr>
        <w:numPr>
          <w:ilvl w:val="1"/>
          <w:numId w:val="226"/>
        </w:numPr>
      </w:pPr>
      <w:r w:rsidRPr="004D338F">
        <w:rPr>
          <w:b/>
          <w:bCs/>
        </w:rPr>
        <w:t>Example:</w:t>
      </w:r>
      <w:r w:rsidRPr="004D338F">
        <w:t xml:space="preserve"> Collaborate with a local transportation service to offer discounted shuttle rides for residents, enhancing the overall value proposition.</w:t>
      </w:r>
    </w:p>
    <w:p w14:paraId="36278A93" w14:textId="77777777" w:rsidR="004D338F" w:rsidRPr="004D338F" w:rsidRDefault="004D338F" w:rsidP="004D338F">
      <w:pPr>
        <w:numPr>
          <w:ilvl w:val="0"/>
          <w:numId w:val="226"/>
        </w:numPr>
      </w:pPr>
      <w:r w:rsidRPr="004D338F">
        <w:rPr>
          <w:b/>
          <w:bCs/>
        </w:rPr>
        <w:t>Resident Engagement:</w:t>
      </w:r>
      <w:r w:rsidRPr="004D338F">
        <w:t xml:space="preserve"> Involve residents in the marketing process by encouraging them to share their experiences and testimonials.</w:t>
      </w:r>
    </w:p>
    <w:p w14:paraId="25FC06D7" w14:textId="77777777" w:rsidR="004D338F" w:rsidRPr="004D338F" w:rsidRDefault="004D338F" w:rsidP="004D338F">
      <w:pPr>
        <w:numPr>
          <w:ilvl w:val="1"/>
          <w:numId w:val="226"/>
        </w:numPr>
      </w:pPr>
      <w:r w:rsidRPr="004D338F">
        <w:rPr>
          <w:b/>
          <w:bCs/>
        </w:rPr>
        <w:t>Example:</w:t>
      </w:r>
      <w:r w:rsidRPr="004D338F">
        <w:t xml:space="preserve"> Launch a resident ambassador program where satisfied residents can earn rewards for referring new tenants.</w:t>
      </w:r>
    </w:p>
    <w:p w14:paraId="509F2CFD" w14:textId="77777777" w:rsidR="004D338F" w:rsidRPr="004D338F" w:rsidRDefault="004D338F" w:rsidP="004D338F">
      <w:pPr>
        <w:rPr>
          <w:b/>
          <w:bCs/>
        </w:rPr>
      </w:pPr>
      <w:r w:rsidRPr="004D338F">
        <w:rPr>
          <w:b/>
          <w:bCs/>
        </w:rPr>
        <w:t>Lemonade Principle</w:t>
      </w:r>
    </w:p>
    <w:p w14:paraId="058DB94F" w14:textId="77777777" w:rsidR="004D338F" w:rsidRPr="004D338F" w:rsidRDefault="004D338F" w:rsidP="004D338F">
      <w:r w:rsidRPr="004D338F">
        <w:rPr>
          <w:b/>
          <w:bCs/>
        </w:rPr>
        <w:t>Focus:</w:t>
      </w:r>
      <w:r w:rsidRPr="004D338F">
        <w:t xml:space="preserve"> Embracing unexpected events and turning them into opportunities.</w:t>
      </w:r>
    </w:p>
    <w:p w14:paraId="290AC58C" w14:textId="77777777" w:rsidR="004D338F" w:rsidRPr="004D338F" w:rsidRDefault="004D338F" w:rsidP="004D338F">
      <w:r w:rsidRPr="004D338F">
        <w:rPr>
          <w:b/>
          <w:bCs/>
        </w:rPr>
        <w:t>Tactics:</w:t>
      </w:r>
    </w:p>
    <w:p w14:paraId="1D494807" w14:textId="77777777" w:rsidR="004D338F" w:rsidRPr="004D338F" w:rsidRDefault="004D338F" w:rsidP="004D338F">
      <w:pPr>
        <w:numPr>
          <w:ilvl w:val="0"/>
          <w:numId w:val="227"/>
        </w:numPr>
      </w:pPr>
      <w:r w:rsidRPr="004D338F">
        <w:rPr>
          <w:b/>
          <w:bCs/>
        </w:rPr>
        <w:t>Responsive Marketing:</w:t>
      </w:r>
      <w:r w:rsidRPr="004D338F">
        <w:t xml:space="preserve"> Be agile and ready to pivot marketing strategies in response to market changes and customer feedback.</w:t>
      </w:r>
    </w:p>
    <w:p w14:paraId="1F5D08EA" w14:textId="77777777" w:rsidR="004D338F" w:rsidRPr="004D338F" w:rsidRDefault="004D338F" w:rsidP="004D338F">
      <w:pPr>
        <w:numPr>
          <w:ilvl w:val="1"/>
          <w:numId w:val="227"/>
        </w:numPr>
      </w:pPr>
      <w:r w:rsidRPr="004D338F">
        <w:rPr>
          <w:b/>
          <w:bCs/>
        </w:rPr>
        <w:t>Example:</w:t>
      </w:r>
      <w:r w:rsidRPr="004D338F">
        <w:t xml:space="preserve"> If a sudden transportation strike increases commute times, emphasize the convenience and stress reduction of living closer to work at Island Rest.</w:t>
      </w:r>
    </w:p>
    <w:p w14:paraId="4F2BC0B7" w14:textId="77777777" w:rsidR="004D338F" w:rsidRPr="004D338F" w:rsidRDefault="004D338F" w:rsidP="004D338F">
      <w:pPr>
        <w:numPr>
          <w:ilvl w:val="0"/>
          <w:numId w:val="227"/>
        </w:numPr>
      </w:pPr>
      <w:r w:rsidRPr="004D338F">
        <w:rPr>
          <w:b/>
          <w:bCs/>
        </w:rPr>
        <w:t>Opportunity Exploitation:</w:t>
      </w:r>
      <w:r w:rsidRPr="004D338F">
        <w:t xml:space="preserve"> Take advantage of unforeseen events to highlight the benefits of Island Rest.</w:t>
      </w:r>
    </w:p>
    <w:p w14:paraId="5C8CFFCD" w14:textId="77777777" w:rsidR="004D338F" w:rsidRPr="004D338F" w:rsidRDefault="004D338F" w:rsidP="004D338F">
      <w:pPr>
        <w:numPr>
          <w:ilvl w:val="1"/>
          <w:numId w:val="227"/>
        </w:numPr>
      </w:pPr>
      <w:r w:rsidRPr="004D338F">
        <w:rPr>
          <w:b/>
          <w:bCs/>
        </w:rPr>
        <w:t>Example:</w:t>
      </w:r>
      <w:r w:rsidRPr="004D338F">
        <w:t xml:space="preserve"> During heavy rainfall or traffic congestion periods, run targeted ads showcasing how Island Rest helps avoid these daily hassles.</w:t>
      </w:r>
    </w:p>
    <w:p w14:paraId="283E34B7" w14:textId="77777777" w:rsidR="004D338F" w:rsidRPr="004D338F" w:rsidRDefault="004D338F" w:rsidP="004D338F">
      <w:pPr>
        <w:numPr>
          <w:ilvl w:val="0"/>
          <w:numId w:val="227"/>
        </w:numPr>
      </w:pPr>
      <w:r w:rsidRPr="004D338F">
        <w:rPr>
          <w:b/>
          <w:bCs/>
        </w:rPr>
        <w:lastRenderedPageBreak/>
        <w:t>Adaptive Offers:</w:t>
      </w:r>
      <w:r w:rsidRPr="004D338F">
        <w:t xml:space="preserve"> Create flexible offers that cater to emerging needs and trends among the target audience.</w:t>
      </w:r>
    </w:p>
    <w:p w14:paraId="757910C4" w14:textId="77777777" w:rsidR="004D338F" w:rsidRPr="004D338F" w:rsidRDefault="004D338F" w:rsidP="004D338F">
      <w:pPr>
        <w:numPr>
          <w:ilvl w:val="1"/>
          <w:numId w:val="227"/>
        </w:numPr>
      </w:pPr>
      <w:r w:rsidRPr="004D338F">
        <w:rPr>
          <w:b/>
          <w:bCs/>
        </w:rPr>
        <w:t>Example:</w:t>
      </w:r>
      <w:r w:rsidRPr="004D338F">
        <w:t xml:space="preserve"> Introduce short-term rental options for professionals who need temporary accommodation during busy seasons or special projects.</w:t>
      </w:r>
    </w:p>
    <w:p w14:paraId="40852990" w14:textId="77777777" w:rsidR="004D338F" w:rsidRPr="004D338F" w:rsidRDefault="004D338F" w:rsidP="004D338F">
      <w:pPr>
        <w:rPr>
          <w:b/>
          <w:bCs/>
        </w:rPr>
      </w:pPr>
      <w:r w:rsidRPr="004D338F">
        <w:rPr>
          <w:b/>
          <w:bCs/>
        </w:rPr>
        <w:t>Pilot-in-the-Plane Principle</w:t>
      </w:r>
    </w:p>
    <w:p w14:paraId="4F98449D" w14:textId="77777777" w:rsidR="004D338F" w:rsidRPr="004D338F" w:rsidRDefault="004D338F" w:rsidP="004D338F">
      <w:r w:rsidRPr="004D338F">
        <w:rPr>
          <w:b/>
          <w:bCs/>
        </w:rPr>
        <w:t>Focus:</w:t>
      </w:r>
      <w:r w:rsidRPr="004D338F">
        <w:t xml:space="preserve"> Shaping the future by focusing on activities within your control.</w:t>
      </w:r>
    </w:p>
    <w:p w14:paraId="1F8D29EE" w14:textId="77777777" w:rsidR="004D338F" w:rsidRPr="004D338F" w:rsidRDefault="004D338F" w:rsidP="004D338F">
      <w:r w:rsidRPr="004D338F">
        <w:rPr>
          <w:b/>
          <w:bCs/>
        </w:rPr>
        <w:t>Tactics:</w:t>
      </w:r>
    </w:p>
    <w:p w14:paraId="058E62B6" w14:textId="77777777" w:rsidR="004D338F" w:rsidRPr="004D338F" w:rsidRDefault="004D338F" w:rsidP="004D338F">
      <w:pPr>
        <w:numPr>
          <w:ilvl w:val="0"/>
          <w:numId w:val="228"/>
        </w:numPr>
      </w:pPr>
      <w:r w:rsidRPr="004D338F">
        <w:rPr>
          <w:b/>
          <w:bCs/>
        </w:rPr>
        <w:t>Proactive Customer Engagement:</w:t>
      </w:r>
      <w:r w:rsidRPr="004D338F">
        <w:t xml:space="preserve"> Maintain direct communication with current and potential residents to understand their needs and preferences.</w:t>
      </w:r>
    </w:p>
    <w:p w14:paraId="426D8C06" w14:textId="77777777" w:rsidR="004D338F" w:rsidRPr="004D338F" w:rsidRDefault="004D338F" w:rsidP="004D338F">
      <w:pPr>
        <w:numPr>
          <w:ilvl w:val="1"/>
          <w:numId w:val="228"/>
        </w:numPr>
      </w:pPr>
      <w:r w:rsidRPr="004D338F">
        <w:rPr>
          <w:b/>
          <w:bCs/>
        </w:rPr>
        <w:t>Example:</w:t>
      </w:r>
      <w:r w:rsidRPr="004D338F">
        <w:t xml:space="preserve"> Conduct regular surveys and feedback sessions to gather insights and improve services.</w:t>
      </w:r>
    </w:p>
    <w:p w14:paraId="7FA1ACF3" w14:textId="77777777" w:rsidR="004D338F" w:rsidRPr="004D338F" w:rsidRDefault="004D338F" w:rsidP="004D338F">
      <w:pPr>
        <w:numPr>
          <w:ilvl w:val="0"/>
          <w:numId w:val="228"/>
        </w:numPr>
      </w:pPr>
      <w:r w:rsidRPr="004D338F">
        <w:rPr>
          <w:b/>
          <w:bCs/>
        </w:rPr>
        <w:t>Brand Positioning:</w:t>
      </w:r>
      <w:r w:rsidRPr="004D338F">
        <w:t xml:space="preserve"> Clearly articulate the unique value proposition of Island Rest in all marketing materials and interactions.</w:t>
      </w:r>
    </w:p>
    <w:p w14:paraId="7874E042" w14:textId="77777777" w:rsidR="004D338F" w:rsidRPr="004D338F" w:rsidRDefault="004D338F" w:rsidP="004D338F">
      <w:pPr>
        <w:numPr>
          <w:ilvl w:val="1"/>
          <w:numId w:val="228"/>
        </w:numPr>
      </w:pPr>
      <w:r w:rsidRPr="004D338F">
        <w:rPr>
          <w:b/>
          <w:bCs/>
        </w:rPr>
        <w:t>Example:</w:t>
      </w:r>
      <w:r w:rsidRPr="004D338F">
        <w:t xml:space="preserve"> Consistently highlight the benefits of reduced commute times, enhanced work-life balance, and secure, community-oriented living.</w:t>
      </w:r>
    </w:p>
    <w:p w14:paraId="36CC3917" w14:textId="77777777" w:rsidR="004D338F" w:rsidRPr="004D338F" w:rsidRDefault="004D338F" w:rsidP="004D338F">
      <w:pPr>
        <w:numPr>
          <w:ilvl w:val="0"/>
          <w:numId w:val="228"/>
        </w:numPr>
      </w:pPr>
      <w:r w:rsidRPr="004D338F">
        <w:rPr>
          <w:b/>
          <w:bCs/>
        </w:rPr>
        <w:t>Controlled Growth:</w:t>
      </w:r>
      <w:r w:rsidRPr="004D338F">
        <w:t xml:space="preserve"> Expand services and amenities gradually, ensuring that each addition meets the high standards of quality and resident satisfaction.</w:t>
      </w:r>
    </w:p>
    <w:p w14:paraId="53B6FD99" w14:textId="77777777" w:rsidR="004D338F" w:rsidRPr="004D338F" w:rsidRDefault="004D338F" w:rsidP="004D338F">
      <w:pPr>
        <w:numPr>
          <w:ilvl w:val="1"/>
          <w:numId w:val="228"/>
        </w:numPr>
      </w:pPr>
      <w:r w:rsidRPr="004D338F">
        <w:rPr>
          <w:b/>
          <w:bCs/>
        </w:rPr>
        <w:t>Example:</w:t>
      </w:r>
      <w:r w:rsidRPr="004D338F">
        <w:t xml:space="preserve"> Start with core amenities and gradually introduce additional features like a gym, laundry services, and recreational facilities based on resident feedback and demand.</w:t>
      </w:r>
    </w:p>
    <w:p w14:paraId="2E2BB30C" w14:textId="77777777" w:rsidR="004D338F" w:rsidRPr="004D338F" w:rsidRDefault="004D338F" w:rsidP="004D338F">
      <w:pPr>
        <w:rPr>
          <w:b/>
          <w:bCs/>
        </w:rPr>
      </w:pPr>
      <w:r w:rsidRPr="004D338F">
        <w:rPr>
          <w:b/>
          <w:bCs/>
        </w:rPr>
        <w:t>Summary</w:t>
      </w:r>
    </w:p>
    <w:p w14:paraId="5D808C61" w14:textId="77777777" w:rsidR="004D338F" w:rsidRPr="004D338F" w:rsidRDefault="004D338F" w:rsidP="004D338F">
      <w:r w:rsidRPr="004D338F">
        <w:t>By applying the principles of effectuation—Bird-in-Hand, Affordable Loss, Crazy Quilt, Lemonade, and Pilot-in-the-Plane—Island Rest can develop a resilient and adaptive marketing strategy. This approach leverages existing resources, minimizes financial risks, fosters strategic partnerships, turns unexpected events into opportunities, and maintains control over the business's direction. These tactics will help attract lead customers and support the diffusion of Island Rest's innovative accommodation solution in the competitive Lagos market.</w:t>
      </w:r>
    </w:p>
    <w:p w14:paraId="12805AD8" w14:textId="77777777" w:rsidR="004D338F" w:rsidRDefault="004D338F"/>
    <w:p w14:paraId="73699E39" w14:textId="77777777" w:rsidR="004D338F" w:rsidRDefault="004D338F"/>
    <w:p w14:paraId="1EE0E315" w14:textId="77777777" w:rsidR="004D338F" w:rsidRDefault="004D338F"/>
    <w:p w14:paraId="6FB2F0A3" w14:textId="77777777" w:rsidR="004D338F" w:rsidRDefault="004D338F"/>
    <w:p w14:paraId="64C2C158" w14:textId="77777777" w:rsidR="004D338F" w:rsidRDefault="004D338F"/>
    <w:p w14:paraId="364C3A23" w14:textId="77777777" w:rsidR="004D338F" w:rsidRDefault="004D338F"/>
    <w:p w14:paraId="4F5AB679" w14:textId="77777777" w:rsidR="004D338F" w:rsidRDefault="004D338F"/>
    <w:p w14:paraId="1F5997E1" w14:textId="77777777" w:rsidR="004D338F" w:rsidRDefault="004D338F"/>
    <w:p w14:paraId="4B024E01" w14:textId="77777777" w:rsidR="004D338F" w:rsidRDefault="004D338F"/>
    <w:p w14:paraId="27247B36" w14:textId="77777777" w:rsidR="004D338F" w:rsidRDefault="004D338F"/>
    <w:p w14:paraId="7A38F999" w14:textId="77777777" w:rsidR="004D338F" w:rsidRDefault="004D338F"/>
    <w:p w14:paraId="1A7DA4C4" w14:textId="77777777" w:rsidR="004D338F" w:rsidRDefault="004D338F"/>
    <w:p w14:paraId="24959EB6" w14:textId="77777777" w:rsidR="004D338F" w:rsidRDefault="004D338F"/>
    <w:p w14:paraId="485F7AC8" w14:textId="77777777" w:rsidR="00573B4C" w:rsidRPr="00573B4C" w:rsidRDefault="00573B4C" w:rsidP="00573B4C">
      <w:pPr>
        <w:rPr>
          <w:b/>
          <w:bCs/>
        </w:rPr>
      </w:pPr>
      <w:r w:rsidRPr="00573B4C">
        <w:rPr>
          <w:b/>
          <w:bCs/>
        </w:rPr>
        <w:t>Unique Service of Island Rest</w:t>
      </w:r>
    </w:p>
    <w:p w14:paraId="11F61C2E" w14:textId="77777777" w:rsidR="00573B4C" w:rsidRPr="00573B4C" w:rsidRDefault="00573B4C" w:rsidP="00573B4C">
      <w:r w:rsidRPr="00573B4C">
        <w:t>Island Rest offers a unique co-accommodation service tailored specifically for professionals working on Lagos Island but residing on the mainland. This service is designed to address the significant commuting and housing challenges faced by these individuals, providing a convenient, secure, and community-oriented living environment.</w:t>
      </w:r>
    </w:p>
    <w:p w14:paraId="29A3DC2A" w14:textId="77777777" w:rsidR="00573B4C" w:rsidRPr="00573B4C" w:rsidRDefault="00573B4C" w:rsidP="00573B4C">
      <w:pPr>
        <w:rPr>
          <w:b/>
          <w:bCs/>
        </w:rPr>
      </w:pPr>
      <w:r w:rsidRPr="00573B4C">
        <w:rPr>
          <w:b/>
          <w:bCs/>
        </w:rPr>
        <w:t>Key Features of Island Rest:</w:t>
      </w:r>
    </w:p>
    <w:p w14:paraId="0E420DBA" w14:textId="77777777" w:rsidR="00573B4C" w:rsidRPr="00573B4C" w:rsidRDefault="00573B4C" w:rsidP="00573B4C">
      <w:pPr>
        <w:numPr>
          <w:ilvl w:val="0"/>
          <w:numId w:val="229"/>
        </w:numPr>
      </w:pPr>
      <w:r w:rsidRPr="00573B4C">
        <w:rPr>
          <w:b/>
          <w:bCs/>
        </w:rPr>
        <w:t>Strategic Location</w:t>
      </w:r>
      <w:r w:rsidRPr="00573B4C">
        <w:t>:</w:t>
      </w:r>
    </w:p>
    <w:p w14:paraId="17156394" w14:textId="77777777" w:rsidR="00573B4C" w:rsidRPr="00573B4C" w:rsidRDefault="00573B4C" w:rsidP="00573B4C">
      <w:pPr>
        <w:numPr>
          <w:ilvl w:val="1"/>
          <w:numId w:val="229"/>
        </w:numPr>
      </w:pPr>
      <w:r w:rsidRPr="00573B4C">
        <w:t>Situated on Lagos Island, Island Rest is conveniently located close to major business districts, reducing the daily commute time significantly for residents who work in this area.</w:t>
      </w:r>
    </w:p>
    <w:p w14:paraId="2A99D16D" w14:textId="77777777" w:rsidR="00573B4C" w:rsidRPr="00573B4C" w:rsidRDefault="00573B4C" w:rsidP="00573B4C">
      <w:pPr>
        <w:numPr>
          <w:ilvl w:val="0"/>
          <w:numId w:val="229"/>
        </w:numPr>
      </w:pPr>
      <w:r w:rsidRPr="00573B4C">
        <w:rPr>
          <w:b/>
          <w:bCs/>
        </w:rPr>
        <w:t>Flexible Accommodation Options</w:t>
      </w:r>
      <w:r w:rsidRPr="00573B4C">
        <w:t>:</w:t>
      </w:r>
    </w:p>
    <w:p w14:paraId="6A03FFF6" w14:textId="77777777" w:rsidR="00573B4C" w:rsidRPr="00573B4C" w:rsidRDefault="00573B4C" w:rsidP="00573B4C">
      <w:pPr>
        <w:numPr>
          <w:ilvl w:val="1"/>
          <w:numId w:val="229"/>
        </w:numPr>
      </w:pPr>
      <w:r w:rsidRPr="00573B4C">
        <w:t>Island Rest offers a variety of room types to cater to different preferences and budgets, including:</w:t>
      </w:r>
    </w:p>
    <w:p w14:paraId="367F7781" w14:textId="77777777" w:rsidR="00573B4C" w:rsidRPr="00573B4C" w:rsidRDefault="00573B4C" w:rsidP="00573B4C">
      <w:pPr>
        <w:numPr>
          <w:ilvl w:val="2"/>
          <w:numId w:val="229"/>
        </w:numPr>
      </w:pPr>
      <w:r w:rsidRPr="00573B4C">
        <w:rPr>
          <w:b/>
          <w:bCs/>
        </w:rPr>
        <w:t>Shared Rooms</w:t>
      </w:r>
      <w:r w:rsidRPr="00573B4C">
        <w:t>: Economical options with 6 or 4 people per room, ideal for those looking to minimize costs while enjoying a community living experience.</w:t>
      </w:r>
    </w:p>
    <w:p w14:paraId="5318625C" w14:textId="77777777" w:rsidR="00573B4C" w:rsidRPr="00573B4C" w:rsidRDefault="00573B4C" w:rsidP="00573B4C">
      <w:pPr>
        <w:numPr>
          <w:ilvl w:val="2"/>
          <w:numId w:val="229"/>
        </w:numPr>
      </w:pPr>
      <w:r w:rsidRPr="00573B4C">
        <w:rPr>
          <w:b/>
          <w:bCs/>
        </w:rPr>
        <w:t>Semi-Private Rooms</w:t>
      </w:r>
      <w:r w:rsidRPr="00573B4C">
        <w:t>: Rooms with 2 people per room, providing more privacy while still maintaining an affordable price point.</w:t>
      </w:r>
    </w:p>
    <w:p w14:paraId="69823CBC" w14:textId="77777777" w:rsidR="00573B4C" w:rsidRPr="00573B4C" w:rsidRDefault="00573B4C" w:rsidP="00573B4C">
      <w:pPr>
        <w:numPr>
          <w:ilvl w:val="0"/>
          <w:numId w:val="229"/>
        </w:numPr>
      </w:pPr>
      <w:r w:rsidRPr="00573B4C">
        <w:rPr>
          <w:b/>
          <w:bCs/>
        </w:rPr>
        <w:t>Comprehensive Security Measures</w:t>
      </w:r>
      <w:r w:rsidRPr="00573B4C">
        <w:t>:</w:t>
      </w:r>
    </w:p>
    <w:p w14:paraId="4460E5EB" w14:textId="77777777" w:rsidR="00573B4C" w:rsidRPr="00573B4C" w:rsidRDefault="00573B4C" w:rsidP="00573B4C">
      <w:pPr>
        <w:numPr>
          <w:ilvl w:val="1"/>
          <w:numId w:val="229"/>
        </w:numPr>
      </w:pPr>
      <w:r w:rsidRPr="00573B4C">
        <w:t>Ensuring the safety of residents is a top priority. All prospective residents undergo a rigorous vetting process that includes:</w:t>
      </w:r>
    </w:p>
    <w:p w14:paraId="5461383E" w14:textId="77777777" w:rsidR="00573B4C" w:rsidRPr="00573B4C" w:rsidRDefault="00573B4C" w:rsidP="00573B4C">
      <w:pPr>
        <w:numPr>
          <w:ilvl w:val="2"/>
          <w:numId w:val="229"/>
        </w:numPr>
      </w:pPr>
      <w:r w:rsidRPr="00573B4C">
        <w:rPr>
          <w:b/>
          <w:bCs/>
        </w:rPr>
        <w:t>Background Checks</w:t>
      </w:r>
      <w:r w:rsidRPr="00573B4C">
        <w:t>: Verification of employment, personal references, and police clearance.</w:t>
      </w:r>
    </w:p>
    <w:p w14:paraId="30B7947E" w14:textId="77777777" w:rsidR="00573B4C" w:rsidRPr="00573B4C" w:rsidRDefault="00573B4C" w:rsidP="00573B4C">
      <w:pPr>
        <w:numPr>
          <w:ilvl w:val="2"/>
          <w:numId w:val="229"/>
        </w:numPr>
      </w:pPr>
      <w:r w:rsidRPr="00573B4C">
        <w:rPr>
          <w:b/>
          <w:bCs/>
        </w:rPr>
        <w:t>Personal Referrals</w:t>
      </w:r>
      <w:r w:rsidRPr="00573B4C">
        <w:t>: Required from either their organization or a trusted referee.</w:t>
      </w:r>
    </w:p>
    <w:p w14:paraId="0DC863D1" w14:textId="77777777" w:rsidR="00573B4C" w:rsidRPr="00573B4C" w:rsidRDefault="00573B4C" w:rsidP="00573B4C">
      <w:pPr>
        <w:numPr>
          <w:ilvl w:val="2"/>
          <w:numId w:val="229"/>
        </w:numPr>
      </w:pPr>
      <w:r w:rsidRPr="00573B4C">
        <w:rPr>
          <w:b/>
          <w:bCs/>
        </w:rPr>
        <w:t>Organizational Verification</w:t>
      </w:r>
      <w:r w:rsidRPr="00573B4C">
        <w:t>: Direct coordination with the resident’s employer to confirm details and ensure accountability.</w:t>
      </w:r>
    </w:p>
    <w:p w14:paraId="5BAA0BAF" w14:textId="77777777" w:rsidR="00573B4C" w:rsidRPr="00573B4C" w:rsidRDefault="00573B4C" w:rsidP="00573B4C">
      <w:pPr>
        <w:numPr>
          <w:ilvl w:val="0"/>
          <w:numId w:val="229"/>
        </w:numPr>
      </w:pPr>
      <w:r w:rsidRPr="00573B4C">
        <w:rPr>
          <w:b/>
          <w:bCs/>
        </w:rPr>
        <w:t>Fully Furnished Facilities</w:t>
      </w:r>
      <w:r w:rsidRPr="00573B4C">
        <w:t>:</w:t>
      </w:r>
    </w:p>
    <w:p w14:paraId="258F32B6" w14:textId="77777777" w:rsidR="00573B4C" w:rsidRPr="00573B4C" w:rsidRDefault="00573B4C" w:rsidP="00573B4C">
      <w:pPr>
        <w:numPr>
          <w:ilvl w:val="1"/>
          <w:numId w:val="229"/>
        </w:numPr>
      </w:pPr>
      <w:r w:rsidRPr="00573B4C">
        <w:lastRenderedPageBreak/>
        <w:t>Each room is equipped with modern amenities to ensure comfort and convenience, including:</w:t>
      </w:r>
    </w:p>
    <w:p w14:paraId="01992672" w14:textId="77777777" w:rsidR="00573B4C" w:rsidRPr="00573B4C" w:rsidRDefault="00573B4C" w:rsidP="00573B4C">
      <w:pPr>
        <w:numPr>
          <w:ilvl w:val="2"/>
          <w:numId w:val="229"/>
        </w:numPr>
      </w:pPr>
      <w:r w:rsidRPr="00573B4C">
        <w:rPr>
          <w:b/>
          <w:bCs/>
        </w:rPr>
        <w:t>Air Conditioning and Fans</w:t>
      </w:r>
      <w:r w:rsidRPr="00573B4C">
        <w:t>: To maintain a comfortable living environment in Lagos’ tropical climate.</w:t>
      </w:r>
    </w:p>
    <w:p w14:paraId="6B648AF9" w14:textId="77777777" w:rsidR="00573B4C" w:rsidRPr="00573B4C" w:rsidRDefault="00573B4C" w:rsidP="00573B4C">
      <w:pPr>
        <w:numPr>
          <w:ilvl w:val="2"/>
          <w:numId w:val="229"/>
        </w:numPr>
      </w:pPr>
      <w:r w:rsidRPr="00573B4C">
        <w:rPr>
          <w:b/>
          <w:bCs/>
        </w:rPr>
        <w:t>Ergonomic Furniture</w:t>
      </w:r>
      <w:r w:rsidRPr="00573B4C">
        <w:t>: Beds, tables, and chairs designed for comfort and productivity.</w:t>
      </w:r>
    </w:p>
    <w:p w14:paraId="0B346F11" w14:textId="77777777" w:rsidR="00573B4C" w:rsidRPr="00573B4C" w:rsidRDefault="00573B4C" w:rsidP="00573B4C">
      <w:pPr>
        <w:numPr>
          <w:ilvl w:val="2"/>
          <w:numId w:val="229"/>
        </w:numPr>
      </w:pPr>
      <w:r w:rsidRPr="00573B4C">
        <w:rPr>
          <w:b/>
          <w:bCs/>
        </w:rPr>
        <w:t>Aesthetic Interiors</w:t>
      </w:r>
      <w:r w:rsidRPr="00573B4C">
        <w:t>: Thoughtfully designed spaces with pleasant décor and functional layouts.</w:t>
      </w:r>
    </w:p>
    <w:p w14:paraId="7595A0E3" w14:textId="77777777" w:rsidR="00573B4C" w:rsidRPr="00573B4C" w:rsidRDefault="00573B4C" w:rsidP="00573B4C">
      <w:pPr>
        <w:numPr>
          <w:ilvl w:val="0"/>
          <w:numId w:val="229"/>
        </w:numPr>
      </w:pPr>
      <w:r w:rsidRPr="00573B4C">
        <w:rPr>
          <w:b/>
          <w:bCs/>
        </w:rPr>
        <w:t>Integrated Restaurant Services</w:t>
      </w:r>
      <w:r w:rsidRPr="00573B4C">
        <w:t>:</w:t>
      </w:r>
    </w:p>
    <w:p w14:paraId="084A09C6" w14:textId="77777777" w:rsidR="00573B4C" w:rsidRPr="00573B4C" w:rsidRDefault="00573B4C" w:rsidP="00573B4C">
      <w:pPr>
        <w:numPr>
          <w:ilvl w:val="1"/>
          <w:numId w:val="229"/>
        </w:numPr>
      </w:pPr>
      <w:r w:rsidRPr="00573B4C">
        <w:t>On-site dining options offer convenience and quality, catering to the diverse dietary preferences of residents. The restaurant provides:</w:t>
      </w:r>
    </w:p>
    <w:p w14:paraId="1B659439" w14:textId="77777777" w:rsidR="00573B4C" w:rsidRPr="00573B4C" w:rsidRDefault="00573B4C" w:rsidP="00573B4C">
      <w:pPr>
        <w:numPr>
          <w:ilvl w:val="2"/>
          <w:numId w:val="229"/>
        </w:numPr>
      </w:pPr>
      <w:r w:rsidRPr="00573B4C">
        <w:rPr>
          <w:b/>
          <w:bCs/>
        </w:rPr>
        <w:t>Daily Meals</w:t>
      </w:r>
      <w:r w:rsidRPr="00573B4C">
        <w:t>: Affordable and nutritious meal plans.</w:t>
      </w:r>
    </w:p>
    <w:p w14:paraId="22F41764" w14:textId="77777777" w:rsidR="00573B4C" w:rsidRPr="00573B4C" w:rsidRDefault="00573B4C" w:rsidP="00573B4C">
      <w:pPr>
        <w:numPr>
          <w:ilvl w:val="2"/>
          <w:numId w:val="229"/>
        </w:numPr>
      </w:pPr>
      <w:r w:rsidRPr="00573B4C">
        <w:rPr>
          <w:b/>
          <w:bCs/>
        </w:rPr>
        <w:t>Cafeteria-Style Dining</w:t>
      </w:r>
      <w:r w:rsidRPr="00573B4C">
        <w:t>: Casual and communal dining spaces that encourage social interaction.</w:t>
      </w:r>
    </w:p>
    <w:p w14:paraId="09321227" w14:textId="77777777" w:rsidR="00573B4C" w:rsidRPr="00573B4C" w:rsidRDefault="00573B4C" w:rsidP="00573B4C">
      <w:pPr>
        <w:numPr>
          <w:ilvl w:val="0"/>
          <w:numId w:val="229"/>
        </w:numPr>
      </w:pPr>
      <w:r w:rsidRPr="00573B4C">
        <w:rPr>
          <w:b/>
          <w:bCs/>
        </w:rPr>
        <w:t>Community and Networking Opportunities</w:t>
      </w:r>
      <w:r w:rsidRPr="00573B4C">
        <w:t>:</w:t>
      </w:r>
    </w:p>
    <w:p w14:paraId="60EF05D5" w14:textId="77777777" w:rsidR="00573B4C" w:rsidRPr="00573B4C" w:rsidRDefault="00573B4C" w:rsidP="00573B4C">
      <w:pPr>
        <w:numPr>
          <w:ilvl w:val="1"/>
          <w:numId w:val="229"/>
        </w:numPr>
      </w:pPr>
      <w:r w:rsidRPr="00573B4C">
        <w:t>Island Rest fosters a sense of community through various initiatives:</w:t>
      </w:r>
    </w:p>
    <w:p w14:paraId="4CBFA7E7" w14:textId="77777777" w:rsidR="00573B4C" w:rsidRPr="00573B4C" w:rsidRDefault="00573B4C" w:rsidP="00573B4C">
      <w:pPr>
        <w:numPr>
          <w:ilvl w:val="2"/>
          <w:numId w:val="229"/>
        </w:numPr>
      </w:pPr>
      <w:r w:rsidRPr="00573B4C">
        <w:rPr>
          <w:b/>
          <w:bCs/>
        </w:rPr>
        <w:t>Social Events and Activities</w:t>
      </w:r>
      <w:r w:rsidRPr="00573B4C">
        <w:t>: Regularly organized to help residents build connections and unwind.</w:t>
      </w:r>
    </w:p>
    <w:p w14:paraId="6F99157E" w14:textId="77777777" w:rsidR="00573B4C" w:rsidRPr="00573B4C" w:rsidRDefault="00573B4C" w:rsidP="00573B4C">
      <w:pPr>
        <w:numPr>
          <w:ilvl w:val="2"/>
          <w:numId w:val="229"/>
        </w:numPr>
      </w:pPr>
      <w:r w:rsidRPr="00573B4C">
        <w:rPr>
          <w:b/>
          <w:bCs/>
        </w:rPr>
        <w:t>Co-Working Spaces</w:t>
      </w:r>
      <w:r w:rsidRPr="00573B4C">
        <w:t>: Available for residents who need a place to work or collaborate outside of their usual office environment.</w:t>
      </w:r>
    </w:p>
    <w:p w14:paraId="5EDA750A" w14:textId="77777777" w:rsidR="00573B4C" w:rsidRPr="00573B4C" w:rsidRDefault="00573B4C" w:rsidP="00573B4C">
      <w:pPr>
        <w:numPr>
          <w:ilvl w:val="0"/>
          <w:numId w:val="229"/>
        </w:numPr>
      </w:pPr>
      <w:r w:rsidRPr="00573B4C">
        <w:rPr>
          <w:b/>
          <w:bCs/>
        </w:rPr>
        <w:t>Sustainable Living Solutions</w:t>
      </w:r>
      <w:r w:rsidRPr="00573B4C">
        <w:t>:</w:t>
      </w:r>
    </w:p>
    <w:p w14:paraId="7DC8DA9E" w14:textId="77777777" w:rsidR="00573B4C" w:rsidRPr="00573B4C" w:rsidRDefault="00573B4C" w:rsidP="00573B4C">
      <w:pPr>
        <w:numPr>
          <w:ilvl w:val="1"/>
          <w:numId w:val="229"/>
        </w:numPr>
      </w:pPr>
      <w:r w:rsidRPr="00573B4C">
        <w:t>Emphasizing sustainability, Island Rest integrates green practices, including:</w:t>
      </w:r>
    </w:p>
    <w:p w14:paraId="1D77E55F" w14:textId="77777777" w:rsidR="00573B4C" w:rsidRPr="00573B4C" w:rsidRDefault="00573B4C" w:rsidP="00573B4C">
      <w:pPr>
        <w:numPr>
          <w:ilvl w:val="2"/>
          <w:numId w:val="229"/>
        </w:numPr>
      </w:pPr>
      <w:r w:rsidRPr="00573B4C">
        <w:rPr>
          <w:b/>
          <w:bCs/>
        </w:rPr>
        <w:t>Solar Power Backup Systems</w:t>
      </w:r>
      <w:r w:rsidRPr="00573B4C">
        <w:t>: To ensure uninterrupted power supply while reducing environmental impact.</w:t>
      </w:r>
    </w:p>
    <w:p w14:paraId="1BA73EA9" w14:textId="77777777" w:rsidR="00573B4C" w:rsidRPr="00573B4C" w:rsidRDefault="00573B4C" w:rsidP="00573B4C">
      <w:pPr>
        <w:numPr>
          <w:ilvl w:val="2"/>
          <w:numId w:val="229"/>
        </w:numPr>
      </w:pPr>
      <w:r w:rsidRPr="00573B4C">
        <w:rPr>
          <w:b/>
          <w:bCs/>
        </w:rPr>
        <w:t>Water Conservation Measures</w:t>
      </w:r>
      <w:r w:rsidRPr="00573B4C">
        <w:t>: Efficient water usage practices and systems.</w:t>
      </w:r>
    </w:p>
    <w:p w14:paraId="7A1BA85E" w14:textId="77777777" w:rsidR="00573B4C" w:rsidRPr="00573B4C" w:rsidRDefault="00573B4C" w:rsidP="00573B4C">
      <w:pPr>
        <w:numPr>
          <w:ilvl w:val="2"/>
          <w:numId w:val="229"/>
        </w:numPr>
      </w:pPr>
      <w:r w:rsidRPr="00573B4C">
        <w:rPr>
          <w:b/>
          <w:bCs/>
        </w:rPr>
        <w:t>Eco-Friendly Materials</w:t>
      </w:r>
      <w:r w:rsidRPr="00573B4C">
        <w:t>: Use of sustainable materials in furnishings and construction.</w:t>
      </w:r>
    </w:p>
    <w:p w14:paraId="12170939" w14:textId="77777777" w:rsidR="00573B4C" w:rsidRPr="00573B4C" w:rsidRDefault="00573B4C" w:rsidP="00573B4C">
      <w:pPr>
        <w:numPr>
          <w:ilvl w:val="0"/>
          <w:numId w:val="229"/>
        </w:numPr>
      </w:pPr>
      <w:r w:rsidRPr="00573B4C">
        <w:rPr>
          <w:b/>
          <w:bCs/>
        </w:rPr>
        <w:t>Additional Amenities</w:t>
      </w:r>
      <w:r w:rsidRPr="00573B4C">
        <w:t>:</w:t>
      </w:r>
    </w:p>
    <w:p w14:paraId="18C998EA" w14:textId="77777777" w:rsidR="00573B4C" w:rsidRPr="00573B4C" w:rsidRDefault="00573B4C" w:rsidP="00573B4C">
      <w:pPr>
        <w:numPr>
          <w:ilvl w:val="1"/>
          <w:numId w:val="229"/>
        </w:numPr>
      </w:pPr>
      <w:r w:rsidRPr="00573B4C">
        <w:t>To enhance the overall living experience, Island Rest offers:</w:t>
      </w:r>
    </w:p>
    <w:p w14:paraId="08FC0E3F" w14:textId="77777777" w:rsidR="00573B4C" w:rsidRPr="00573B4C" w:rsidRDefault="00573B4C" w:rsidP="00573B4C">
      <w:pPr>
        <w:numPr>
          <w:ilvl w:val="2"/>
          <w:numId w:val="229"/>
        </w:numPr>
      </w:pPr>
      <w:r w:rsidRPr="00573B4C">
        <w:rPr>
          <w:b/>
          <w:bCs/>
        </w:rPr>
        <w:t>Recreational Facilities</w:t>
      </w:r>
      <w:r w:rsidRPr="00573B4C">
        <w:t>: Including a gym and outdoor spaces for leisure activities.</w:t>
      </w:r>
    </w:p>
    <w:p w14:paraId="48BB3411" w14:textId="77777777" w:rsidR="00573B4C" w:rsidRPr="00573B4C" w:rsidRDefault="00573B4C" w:rsidP="00573B4C">
      <w:pPr>
        <w:numPr>
          <w:ilvl w:val="2"/>
          <w:numId w:val="229"/>
        </w:numPr>
      </w:pPr>
      <w:r w:rsidRPr="00573B4C">
        <w:rPr>
          <w:b/>
          <w:bCs/>
        </w:rPr>
        <w:t>Laundry Services</w:t>
      </w:r>
      <w:r w:rsidRPr="00573B4C">
        <w:t>: On-site laundry facilities for convenience.</w:t>
      </w:r>
    </w:p>
    <w:p w14:paraId="50C95E52" w14:textId="77777777" w:rsidR="00573B4C" w:rsidRPr="00573B4C" w:rsidRDefault="00573B4C" w:rsidP="00573B4C">
      <w:pPr>
        <w:numPr>
          <w:ilvl w:val="2"/>
          <w:numId w:val="229"/>
        </w:numPr>
      </w:pPr>
      <w:r w:rsidRPr="00573B4C">
        <w:rPr>
          <w:b/>
          <w:bCs/>
        </w:rPr>
        <w:t>Housekeeping Services</w:t>
      </w:r>
      <w:r w:rsidRPr="00573B4C">
        <w:t>: Regular cleaning and maintenance to ensure a pleasant living environment.</w:t>
      </w:r>
    </w:p>
    <w:p w14:paraId="58344A14" w14:textId="77777777" w:rsidR="00573B4C" w:rsidRPr="00573B4C" w:rsidRDefault="00573B4C" w:rsidP="00573B4C">
      <w:pPr>
        <w:rPr>
          <w:b/>
          <w:bCs/>
        </w:rPr>
      </w:pPr>
      <w:r w:rsidRPr="00573B4C">
        <w:rPr>
          <w:b/>
          <w:bCs/>
        </w:rPr>
        <w:lastRenderedPageBreak/>
        <w:t>Summary</w:t>
      </w:r>
    </w:p>
    <w:p w14:paraId="690AB662" w14:textId="77777777" w:rsidR="00573B4C" w:rsidRPr="00573B4C" w:rsidRDefault="00573B4C" w:rsidP="00573B4C">
      <w:r w:rsidRPr="00573B4C">
        <w:t>Island Rest provides a unique, value-driven co-accommodation solution that not only addresses the critical commuting and housing challenges faced by professionals on Lagos Island but also enhances their quality of life through a blend of convenience, security, community, and sustainability. By offering a variety of room options, comprehensive amenities, and a strong focus on safety and community engagement, Island Rest stands out as an innovative and desirable housing option for Lagos’ workforce.</w:t>
      </w:r>
    </w:p>
    <w:p w14:paraId="7A114CA0" w14:textId="77777777" w:rsidR="004D338F" w:rsidRDefault="004D338F"/>
    <w:p w14:paraId="22422924" w14:textId="77777777" w:rsidR="00573B4C" w:rsidRDefault="00573B4C"/>
    <w:p w14:paraId="793C170F" w14:textId="77777777" w:rsidR="00573B4C" w:rsidRDefault="00573B4C"/>
    <w:p w14:paraId="69D3C32C" w14:textId="77777777" w:rsidR="00573B4C" w:rsidRDefault="00573B4C"/>
    <w:p w14:paraId="4020AE1C" w14:textId="77777777" w:rsidR="00573B4C" w:rsidRDefault="00573B4C"/>
    <w:p w14:paraId="414B1F9C" w14:textId="77777777" w:rsidR="00573B4C" w:rsidRDefault="00573B4C"/>
    <w:p w14:paraId="34564A28" w14:textId="77777777" w:rsidR="00573B4C" w:rsidRDefault="00573B4C"/>
    <w:p w14:paraId="3F20A34A" w14:textId="77777777" w:rsidR="00573B4C" w:rsidRDefault="00573B4C"/>
    <w:p w14:paraId="43F95255" w14:textId="77777777" w:rsidR="00573B4C" w:rsidRDefault="00573B4C"/>
    <w:p w14:paraId="5BD59D9A" w14:textId="77777777" w:rsidR="00573B4C" w:rsidRDefault="00573B4C"/>
    <w:p w14:paraId="43CA17DB" w14:textId="77777777" w:rsidR="00573B4C" w:rsidRDefault="00573B4C"/>
    <w:p w14:paraId="5A45EB7F" w14:textId="77777777" w:rsidR="00573B4C" w:rsidRDefault="00573B4C"/>
    <w:p w14:paraId="45A69AA9" w14:textId="77777777" w:rsidR="00A05635" w:rsidRPr="00A05635" w:rsidRDefault="00A05635" w:rsidP="00A05635">
      <w:pPr>
        <w:rPr>
          <w:b/>
          <w:bCs/>
        </w:rPr>
      </w:pPr>
      <w:r w:rsidRPr="00A05635">
        <w:rPr>
          <w:b/>
          <w:bCs/>
        </w:rPr>
        <w:t>4Ps Marketing Model for Island Rest</w:t>
      </w:r>
    </w:p>
    <w:p w14:paraId="23881E69" w14:textId="77777777" w:rsidR="00A05635" w:rsidRPr="00A05635" w:rsidRDefault="00A05635" w:rsidP="00A05635">
      <w:r w:rsidRPr="00A05635">
        <w:t>The 4Ps marketing model, which includes Product, Price, Place, and Promotion, is a framework that helps in strategizing and implementing an effective marketing plan. Here’s how the 4Ps apply to Island Rest:</w:t>
      </w:r>
    </w:p>
    <w:p w14:paraId="380373E4" w14:textId="77777777" w:rsidR="00A05635" w:rsidRPr="00A05635" w:rsidRDefault="00A05635" w:rsidP="00A05635">
      <w:pPr>
        <w:rPr>
          <w:b/>
          <w:bCs/>
        </w:rPr>
      </w:pPr>
      <w:r w:rsidRPr="00A05635">
        <w:rPr>
          <w:b/>
          <w:bCs/>
        </w:rPr>
        <w:t>1. Product</w:t>
      </w:r>
    </w:p>
    <w:p w14:paraId="7781D22F" w14:textId="77777777" w:rsidR="00A05635" w:rsidRPr="00A05635" w:rsidRDefault="00A05635" w:rsidP="00A05635">
      <w:r w:rsidRPr="00A05635">
        <w:rPr>
          <w:b/>
          <w:bCs/>
        </w:rPr>
        <w:t>Island Rest</w:t>
      </w:r>
      <w:r w:rsidRPr="00A05635">
        <w:t xml:space="preserve"> offers a unique co-accommodation service specifically designed for professionals working on Lagos Island but living on the mainland. The key product features include:</w:t>
      </w:r>
    </w:p>
    <w:p w14:paraId="4A69458B" w14:textId="77777777" w:rsidR="00A05635" w:rsidRPr="00A05635" w:rsidRDefault="00A05635" w:rsidP="00A05635">
      <w:pPr>
        <w:numPr>
          <w:ilvl w:val="0"/>
          <w:numId w:val="230"/>
        </w:numPr>
      </w:pPr>
      <w:r w:rsidRPr="00A05635">
        <w:rPr>
          <w:b/>
          <w:bCs/>
        </w:rPr>
        <w:t>Accommodation Types</w:t>
      </w:r>
      <w:r w:rsidRPr="00A05635">
        <w:t>: Various room options (shared rooms with 6 or 4 people, semi-private rooms with 2 people) to cater to different preferences and budgets.</w:t>
      </w:r>
    </w:p>
    <w:p w14:paraId="439DB1B3" w14:textId="77777777" w:rsidR="00A05635" w:rsidRPr="00A05635" w:rsidRDefault="00A05635" w:rsidP="00A05635">
      <w:pPr>
        <w:numPr>
          <w:ilvl w:val="0"/>
          <w:numId w:val="230"/>
        </w:numPr>
      </w:pPr>
      <w:r w:rsidRPr="00A05635">
        <w:rPr>
          <w:b/>
          <w:bCs/>
        </w:rPr>
        <w:t>Modern Amenities</w:t>
      </w:r>
      <w:r w:rsidRPr="00A05635">
        <w:t>: Fully furnished rooms with air conditioning, ergonomic furniture, and aesthetically pleasing interiors.</w:t>
      </w:r>
    </w:p>
    <w:p w14:paraId="13B6EF74" w14:textId="77777777" w:rsidR="00A05635" w:rsidRPr="00A05635" w:rsidRDefault="00A05635" w:rsidP="00A05635">
      <w:pPr>
        <w:numPr>
          <w:ilvl w:val="0"/>
          <w:numId w:val="230"/>
        </w:numPr>
      </w:pPr>
      <w:r w:rsidRPr="00A05635">
        <w:rPr>
          <w:b/>
          <w:bCs/>
        </w:rPr>
        <w:t>Security Measures</w:t>
      </w:r>
      <w:r w:rsidRPr="00A05635">
        <w:t>: Comprehensive vetting process for all residents, including background checks, personal referrals, and organizational verification.</w:t>
      </w:r>
    </w:p>
    <w:p w14:paraId="6C0CFD4B" w14:textId="77777777" w:rsidR="00A05635" w:rsidRPr="00A05635" w:rsidRDefault="00A05635" w:rsidP="00A05635">
      <w:pPr>
        <w:numPr>
          <w:ilvl w:val="0"/>
          <w:numId w:val="230"/>
        </w:numPr>
      </w:pPr>
      <w:r w:rsidRPr="00A05635">
        <w:rPr>
          <w:b/>
          <w:bCs/>
        </w:rPr>
        <w:t>On-Site Dining</w:t>
      </w:r>
      <w:r w:rsidRPr="00A05635">
        <w:t>: Integrated restaurant offering daily meals and cafeteria-style dining.</w:t>
      </w:r>
    </w:p>
    <w:p w14:paraId="495E2360" w14:textId="77777777" w:rsidR="00A05635" w:rsidRPr="00A05635" w:rsidRDefault="00A05635" w:rsidP="00A05635">
      <w:pPr>
        <w:numPr>
          <w:ilvl w:val="0"/>
          <w:numId w:val="230"/>
        </w:numPr>
      </w:pPr>
      <w:r w:rsidRPr="00A05635">
        <w:rPr>
          <w:b/>
          <w:bCs/>
        </w:rPr>
        <w:lastRenderedPageBreak/>
        <w:t>Community and Networking</w:t>
      </w:r>
      <w:r w:rsidRPr="00A05635">
        <w:t>: Social events, co-working spaces, and recreational facilities.</w:t>
      </w:r>
    </w:p>
    <w:p w14:paraId="3B8000E7" w14:textId="77777777" w:rsidR="00A05635" w:rsidRPr="00A05635" w:rsidRDefault="00A05635" w:rsidP="00A05635">
      <w:pPr>
        <w:numPr>
          <w:ilvl w:val="0"/>
          <w:numId w:val="230"/>
        </w:numPr>
      </w:pPr>
      <w:r w:rsidRPr="00A05635">
        <w:rPr>
          <w:b/>
          <w:bCs/>
        </w:rPr>
        <w:t>Sustainable Living</w:t>
      </w:r>
      <w:r w:rsidRPr="00A05635">
        <w:t>: Solar power backup, water conservation measures, and use of eco-friendly materials.</w:t>
      </w:r>
    </w:p>
    <w:p w14:paraId="38AF6E64" w14:textId="77777777" w:rsidR="00A05635" w:rsidRPr="00A05635" w:rsidRDefault="00A05635" w:rsidP="00A05635">
      <w:pPr>
        <w:rPr>
          <w:b/>
          <w:bCs/>
        </w:rPr>
      </w:pPr>
      <w:r w:rsidRPr="00A05635">
        <w:rPr>
          <w:b/>
          <w:bCs/>
        </w:rPr>
        <w:t>2. Price</w:t>
      </w:r>
    </w:p>
    <w:p w14:paraId="3D2ACF51" w14:textId="77777777" w:rsidR="00A05635" w:rsidRPr="00A05635" w:rsidRDefault="00A05635" w:rsidP="00A05635">
      <w:r w:rsidRPr="00A05635">
        <w:t>Island Rest offers competitive pricing tailored to the varying financial capacities of its target market:</w:t>
      </w:r>
    </w:p>
    <w:p w14:paraId="2E6019DD" w14:textId="77777777" w:rsidR="00A05635" w:rsidRPr="00A05635" w:rsidRDefault="00A05635" w:rsidP="00A05635">
      <w:pPr>
        <w:numPr>
          <w:ilvl w:val="0"/>
          <w:numId w:val="231"/>
        </w:numPr>
      </w:pPr>
      <w:r w:rsidRPr="00A05635">
        <w:rPr>
          <w:b/>
          <w:bCs/>
        </w:rPr>
        <w:t>Shared Rooms</w:t>
      </w:r>
      <w:r w:rsidRPr="00A05635">
        <w:t>: Affordable rates for 6 or 4 people per room, targeting budget-conscious professionals.</w:t>
      </w:r>
    </w:p>
    <w:p w14:paraId="37CCF90B" w14:textId="77777777" w:rsidR="00A05635" w:rsidRPr="00A05635" w:rsidRDefault="00A05635" w:rsidP="00A05635">
      <w:pPr>
        <w:numPr>
          <w:ilvl w:val="0"/>
          <w:numId w:val="231"/>
        </w:numPr>
      </w:pPr>
      <w:r w:rsidRPr="00A05635">
        <w:rPr>
          <w:b/>
          <w:bCs/>
        </w:rPr>
        <w:t>Semi-Private Rooms</w:t>
      </w:r>
      <w:r w:rsidRPr="00A05635">
        <w:t>: Moderately priced rooms for 2 people, offering a balance between affordability and privacy.</w:t>
      </w:r>
    </w:p>
    <w:p w14:paraId="4D7AF8F5" w14:textId="77777777" w:rsidR="00A05635" w:rsidRPr="00A05635" w:rsidRDefault="00A05635" w:rsidP="00A05635">
      <w:pPr>
        <w:numPr>
          <w:ilvl w:val="0"/>
          <w:numId w:val="231"/>
        </w:numPr>
      </w:pPr>
      <w:r w:rsidRPr="00A05635">
        <w:rPr>
          <w:b/>
          <w:bCs/>
        </w:rPr>
        <w:t>Flexible Payment Plans</w:t>
      </w:r>
      <w:r w:rsidRPr="00A05635">
        <w:t>: Options for monthly or yearly payments to accommodate different financial situations.</w:t>
      </w:r>
    </w:p>
    <w:p w14:paraId="01ADA04E" w14:textId="77777777" w:rsidR="00A05635" w:rsidRPr="00A05635" w:rsidRDefault="00A05635" w:rsidP="00A05635">
      <w:pPr>
        <w:numPr>
          <w:ilvl w:val="0"/>
          <w:numId w:val="231"/>
        </w:numPr>
      </w:pPr>
      <w:r w:rsidRPr="00A05635">
        <w:rPr>
          <w:b/>
          <w:bCs/>
        </w:rPr>
        <w:t>Inclusive Services</w:t>
      </w:r>
      <w:r w:rsidRPr="00A05635">
        <w:t>: Pricing includes utilities, security, housekeeping, and access to amenities, providing value for money.</w:t>
      </w:r>
    </w:p>
    <w:p w14:paraId="7CEB86E1" w14:textId="77777777" w:rsidR="00A05635" w:rsidRPr="00A05635" w:rsidRDefault="00A05635" w:rsidP="00A05635">
      <w:pPr>
        <w:rPr>
          <w:b/>
          <w:bCs/>
        </w:rPr>
      </w:pPr>
      <w:r w:rsidRPr="00A05635">
        <w:rPr>
          <w:b/>
          <w:bCs/>
        </w:rPr>
        <w:t>3. Place</w:t>
      </w:r>
    </w:p>
    <w:p w14:paraId="72A26EEE" w14:textId="77777777" w:rsidR="00A05635" w:rsidRPr="00A05635" w:rsidRDefault="00A05635" w:rsidP="00A05635">
      <w:r w:rsidRPr="00A05635">
        <w:rPr>
          <w:b/>
          <w:bCs/>
        </w:rPr>
        <w:t>Location</w:t>
      </w:r>
      <w:r w:rsidRPr="00A05635">
        <w:t>:</w:t>
      </w:r>
    </w:p>
    <w:p w14:paraId="5C86A7B5" w14:textId="77777777" w:rsidR="00A05635" w:rsidRPr="00A05635" w:rsidRDefault="00A05635" w:rsidP="00A05635">
      <w:pPr>
        <w:numPr>
          <w:ilvl w:val="0"/>
          <w:numId w:val="232"/>
        </w:numPr>
      </w:pPr>
      <w:r w:rsidRPr="00A05635">
        <w:t>Island Rest is strategically located on Lagos Island, close to major business districts, significantly reducing commuting time for residents.</w:t>
      </w:r>
    </w:p>
    <w:p w14:paraId="34DC9F59" w14:textId="77777777" w:rsidR="00A05635" w:rsidRPr="00A05635" w:rsidRDefault="00A05635" w:rsidP="00A05635">
      <w:pPr>
        <w:numPr>
          <w:ilvl w:val="0"/>
          <w:numId w:val="232"/>
        </w:numPr>
      </w:pPr>
      <w:r w:rsidRPr="00A05635">
        <w:t>Proximity to transportation hubs, offices, and essential services ensures convenience for all residents.</w:t>
      </w:r>
    </w:p>
    <w:p w14:paraId="0ED9F5F2" w14:textId="77777777" w:rsidR="00A05635" w:rsidRPr="00A05635" w:rsidRDefault="00A05635" w:rsidP="00A05635">
      <w:r w:rsidRPr="00A05635">
        <w:rPr>
          <w:b/>
          <w:bCs/>
        </w:rPr>
        <w:t>Distribution Channels</w:t>
      </w:r>
      <w:r w:rsidRPr="00A05635">
        <w:t>:</w:t>
      </w:r>
    </w:p>
    <w:p w14:paraId="5ABD0BDF" w14:textId="77777777" w:rsidR="00A05635" w:rsidRPr="00A05635" w:rsidRDefault="00A05635" w:rsidP="00A05635">
      <w:pPr>
        <w:numPr>
          <w:ilvl w:val="0"/>
          <w:numId w:val="233"/>
        </w:numPr>
      </w:pPr>
      <w:r w:rsidRPr="00A05635">
        <w:rPr>
          <w:b/>
          <w:bCs/>
        </w:rPr>
        <w:t>Online Presence</w:t>
      </w:r>
      <w:r w:rsidRPr="00A05635">
        <w:t>: A robust website and mobile application for easy booking and information access.</w:t>
      </w:r>
    </w:p>
    <w:p w14:paraId="217D4461" w14:textId="77777777" w:rsidR="00A05635" w:rsidRPr="00A05635" w:rsidRDefault="00A05635" w:rsidP="00A05635">
      <w:pPr>
        <w:numPr>
          <w:ilvl w:val="0"/>
          <w:numId w:val="233"/>
        </w:numPr>
      </w:pPr>
      <w:r w:rsidRPr="00A05635">
        <w:rPr>
          <w:b/>
          <w:bCs/>
        </w:rPr>
        <w:t>Partnerships</w:t>
      </w:r>
      <w:r w:rsidRPr="00A05635">
        <w:t>: Collaborations with local businesses and organizations to refer employees and provide accommodation packages.</w:t>
      </w:r>
    </w:p>
    <w:p w14:paraId="5DB4F2F6" w14:textId="77777777" w:rsidR="00A05635" w:rsidRPr="00A05635" w:rsidRDefault="00A05635" w:rsidP="00A05635">
      <w:pPr>
        <w:numPr>
          <w:ilvl w:val="0"/>
          <w:numId w:val="233"/>
        </w:numPr>
      </w:pPr>
      <w:r w:rsidRPr="00A05635">
        <w:rPr>
          <w:b/>
          <w:bCs/>
        </w:rPr>
        <w:t>Direct Sales</w:t>
      </w:r>
      <w:r w:rsidRPr="00A05635">
        <w:t>: On-site tours and direct engagement with potential residents and corporate clients.</w:t>
      </w:r>
    </w:p>
    <w:p w14:paraId="01D9AA47" w14:textId="77777777" w:rsidR="00A05635" w:rsidRPr="00A05635" w:rsidRDefault="00A05635" w:rsidP="00A05635">
      <w:pPr>
        <w:rPr>
          <w:b/>
          <w:bCs/>
        </w:rPr>
      </w:pPr>
      <w:r w:rsidRPr="00A05635">
        <w:rPr>
          <w:b/>
          <w:bCs/>
        </w:rPr>
        <w:t>4. Promotion</w:t>
      </w:r>
    </w:p>
    <w:p w14:paraId="16661048" w14:textId="77777777" w:rsidR="00A05635" w:rsidRPr="00A05635" w:rsidRDefault="00A05635" w:rsidP="00A05635">
      <w:r w:rsidRPr="00A05635">
        <w:rPr>
          <w:b/>
          <w:bCs/>
        </w:rPr>
        <w:t>Marketing Strategies</w:t>
      </w:r>
      <w:r w:rsidRPr="00A05635">
        <w:t>:</w:t>
      </w:r>
    </w:p>
    <w:p w14:paraId="648B4D42" w14:textId="77777777" w:rsidR="00A05635" w:rsidRPr="00A05635" w:rsidRDefault="00A05635" w:rsidP="00A05635">
      <w:pPr>
        <w:numPr>
          <w:ilvl w:val="0"/>
          <w:numId w:val="234"/>
        </w:numPr>
      </w:pPr>
      <w:r w:rsidRPr="00A05635">
        <w:rPr>
          <w:b/>
          <w:bCs/>
        </w:rPr>
        <w:t>Digital Marketing</w:t>
      </w:r>
      <w:r w:rsidRPr="00A05635">
        <w:t>: Utilizing social media platforms, search engine optimization (SEO), and online advertising to reach a wider audience.</w:t>
      </w:r>
    </w:p>
    <w:p w14:paraId="4F1FC92C" w14:textId="77777777" w:rsidR="00A05635" w:rsidRPr="00A05635" w:rsidRDefault="00A05635" w:rsidP="00A05635">
      <w:pPr>
        <w:numPr>
          <w:ilvl w:val="0"/>
          <w:numId w:val="234"/>
        </w:numPr>
      </w:pPr>
      <w:r w:rsidRPr="00A05635">
        <w:rPr>
          <w:b/>
          <w:bCs/>
        </w:rPr>
        <w:t>Content Marketing</w:t>
      </w:r>
      <w:r w:rsidRPr="00A05635">
        <w:t>: Creating engaging content such as blogs, videos, and testimonials to highlight the benefits and unique features of Island Rest.</w:t>
      </w:r>
    </w:p>
    <w:p w14:paraId="117581EA" w14:textId="77777777" w:rsidR="00A05635" w:rsidRPr="00A05635" w:rsidRDefault="00A05635" w:rsidP="00A05635">
      <w:pPr>
        <w:numPr>
          <w:ilvl w:val="0"/>
          <w:numId w:val="234"/>
        </w:numPr>
      </w:pPr>
      <w:r w:rsidRPr="00A05635">
        <w:rPr>
          <w:b/>
          <w:bCs/>
        </w:rPr>
        <w:lastRenderedPageBreak/>
        <w:t>Public Relations</w:t>
      </w:r>
      <w:r w:rsidRPr="00A05635">
        <w:t>: Press releases, media coverage, and influencer partnerships to enhance brand visibility and credibility.</w:t>
      </w:r>
    </w:p>
    <w:p w14:paraId="6405BB2F" w14:textId="77777777" w:rsidR="00A05635" w:rsidRPr="00A05635" w:rsidRDefault="00A05635" w:rsidP="00A05635">
      <w:pPr>
        <w:numPr>
          <w:ilvl w:val="0"/>
          <w:numId w:val="234"/>
        </w:numPr>
      </w:pPr>
      <w:r w:rsidRPr="00A05635">
        <w:rPr>
          <w:b/>
          <w:bCs/>
        </w:rPr>
        <w:t>Events and Activations</w:t>
      </w:r>
      <w:r w:rsidRPr="00A05635">
        <w:t>: Hosting open houses, community events, and networking sessions to attract potential residents and foster a sense of community.</w:t>
      </w:r>
    </w:p>
    <w:p w14:paraId="4AEAD75C" w14:textId="77777777" w:rsidR="00A05635" w:rsidRPr="00A05635" w:rsidRDefault="00A05635" w:rsidP="00A05635">
      <w:pPr>
        <w:numPr>
          <w:ilvl w:val="0"/>
          <w:numId w:val="234"/>
        </w:numPr>
      </w:pPr>
      <w:r w:rsidRPr="00A05635">
        <w:rPr>
          <w:b/>
          <w:bCs/>
        </w:rPr>
        <w:t>Referral Programs</w:t>
      </w:r>
      <w:r w:rsidRPr="00A05635">
        <w:t>: Incentivizing current residents and partner organizations to refer new residents through discounts or rewards.</w:t>
      </w:r>
    </w:p>
    <w:p w14:paraId="2E54C3BB" w14:textId="77777777" w:rsidR="00A05635" w:rsidRPr="00A05635" w:rsidRDefault="00A05635" w:rsidP="00A05635">
      <w:r w:rsidRPr="00A05635">
        <w:rPr>
          <w:b/>
          <w:bCs/>
        </w:rPr>
        <w:t>Sales Promotion</w:t>
      </w:r>
      <w:r w:rsidRPr="00A05635">
        <w:t>:</w:t>
      </w:r>
    </w:p>
    <w:p w14:paraId="04E5B893" w14:textId="77777777" w:rsidR="00A05635" w:rsidRPr="00A05635" w:rsidRDefault="00A05635" w:rsidP="00A05635">
      <w:pPr>
        <w:numPr>
          <w:ilvl w:val="0"/>
          <w:numId w:val="235"/>
        </w:numPr>
      </w:pPr>
      <w:r w:rsidRPr="00A05635">
        <w:rPr>
          <w:b/>
          <w:bCs/>
        </w:rPr>
        <w:t>Introductory Offers</w:t>
      </w:r>
      <w:r w:rsidRPr="00A05635">
        <w:t>: Special rates for early sign-ups and new residents.</w:t>
      </w:r>
    </w:p>
    <w:p w14:paraId="7BE6987F" w14:textId="77777777" w:rsidR="00A05635" w:rsidRPr="00A05635" w:rsidRDefault="00A05635" w:rsidP="00A05635">
      <w:pPr>
        <w:numPr>
          <w:ilvl w:val="0"/>
          <w:numId w:val="235"/>
        </w:numPr>
      </w:pPr>
      <w:r w:rsidRPr="00A05635">
        <w:rPr>
          <w:b/>
          <w:bCs/>
        </w:rPr>
        <w:t>Bundled Packages</w:t>
      </w:r>
      <w:r w:rsidRPr="00A05635">
        <w:t>: Offering discounted rates for group bookings or long-term stays.</w:t>
      </w:r>
    </w:p>
    <w:p w14:paraId="587529B6" w14:textId="77777777" w:rsidR="00A05635" w:rsidRPr="00A05635" w:rsidRDefault="00A05635" w:rsidP="00A05635">
      <w:pPr>
        <w:numPr>
          <w:ilvl w:val="0"/>
          <w:numId w:val="235"/>
        </w:numPr>
      </w:pPr>
      <w:r w:rsidRPr="00A05635">
        <w:rPr>
          <w:b/>
          <w:bCs/>
        </w:rPr>
        <w:t>Loyalty Programs</w:t>
      </w:r>
      <w:r w:rsidRPr="00A05635">
        <w:t>: Rewards for long-term residents and repeat customers to encourage retention.</w:t>
      </w:r>
    </w:p>
    <w:p w14:paraId="21CE0269" w14:textId="77777777" w:rsidR="00A05635" w:rsidRPr="00A05635" w:rsidRDefault="00A05635" w:rsidP="00A05635">
      <w:pPr>
        <w:rPr>
          <w:b/>
          <w:bCs/>
        </w:rPr>
      </w:pPr>
      <w:r w:rsidRPr="00A05635">
        <w:rPr>
          <w:b/>
          <w:bCs/>
        </w:rPr>
        <w:t>Summary</w:t>
      </w:r>
    </w:p>
    <w:p w14:paraId="773F4112" w14:textId="77777777" w:rsidR="00A05635" w:rsidRPr="00A05635" w:rsidRDefault="00A05635" w:rsidP="00A05635">
      <w:r w:rsidRPr="00A05635">
        <w:t>By leveraging the 4Ps marketing model, Island Rest effectively addresses the needs and preferences of its target market while differentiating itself from competitors. The strategic combination of a well-defined product, competitive pricing, prime location, and comprehensive promotion ensures that Island Rest attracts and retains a satisfied customer base.</w:t>
      </w:r>
    </w:p>
    <w:p w14:paraId="09A7D96C" w14:textId="77777777" w:rsidR="00573B4C" w:rsidRDefault="00573B4C"/>
    <w:p w14:paraId="0E406CE5" w14:textId="77777777" w:rsidR="00A05635" w:rsidRDefault="00A05635"/>
    <w:p w14:paraId="4D11F00A" w14:textId="77777777" w:rsidR="00A05635" w:rsidRDefault="00A05635"/>
    <w:p w14:paraId="6188DBDC" w14:textId="77777777" w:rsidR="00A05635" w:rsidRDefault="00A05635"/>
    <w:p w14:paraId="4ED79DE5" w14:textId="77777777" w:rsidR="00A05635" w:rsidRDefault="00A05635"/>
    <w:p w14:paraId="345B8D5D" w14:textId="77777777" w:rsidR="00A05635" w:rsidRDefault="00A05635"/>
    <w:p w14:paraId="5379E841" w14:textId="77777777" w:rsidR="00A05635" w:rsidRDefault="00A05635"/>
    <w:p w14:paraId="6FE754DF" w14:textId="77777777" w:rsidR="00A05635" w:rsidRDefault="00A05635"/>
    <w:p w14:paraId="2CE3EBE9" w14:textId="77777777" w:rsidR="00A05635" w:rsidRDefault="00A05635"/>
    <w:p w14:paraId="66BCEEFD" w14:textId="77777777" w:rsidR="00A05635" w:rsidRDefault="00A05635"/>
    <w:p w14:paraId="42DD6FC5" w14:textId="77777777" w:rsidR="00A05635" w:rsidRDefault="00A05635"/>
    <w:p w14:paraId="0D2B2B52" w14:textId="77777777" w:rsidR="00A05635" w:rsidRDefault="00A05635"/>
    <w:p w14:paraId="76144F13" w14:textId="77777777" w:rsidR="00A05635" w:rsidRDefault="00A05635"/>
    <w:p w14:paraId="6F423A12" w14:textId="77777777" w:rsidR="00A05635" w:rsidRDefault="00A05635"/>
    <w:p w14:paraId="47CD395B" w14:textId="77777777" w:rsidR="00A05635" w:rsidRDefault="00A05635"/>
    <w:p w14:paraId="4E921D86" w14:textId="77777777" w:rsidR="00A05635" w:rsidRDefault="00A05635"/>
    <w:p w14:paraId="134E21E3" w14:textId="77777777" w:rsidR="00A87F9B" w:rsidRPr="00A87F9B" w:rsidRDefault="00A87F9B" w:rsidP="00A87F9B">
      <w:pPr>
        <w:rPr>
          <w:b/>
          <w:bCs/>
        </w:rPr>
      </w:pPr>
      <w:r w:rsidRPr="00A87F9B">
        <w:rPr>
          <w:b/>
          <w:bCs/>
        </w:rPr>
        <w:t>Risk Analysis and Management for Island Rest</w:t>
      </w:r>
    </w:p>
    <w:p w14:paraId="3776C1AE" w14:textId="77777777" w:rsidR="00A87F9B" w:rsidRPr="00A87F9B" w:rsidRDefault="00A87F9B" w:rsidP="00A87F9B">
      <w:r w:rsidRPr="00A87F9B">
        <w:t>Risk analysis involves identifying potential risks, evaluating their impact and likelihood, and developing strategies to mitigate or manage them. Below is a comprehensive risk analysis and management plan for Island Rest, including the level of risk, its effect, likelihood, cause, and mitigation strategies.</w:t>
      </w:r>
    </w:p>
    <w:p w14:paraId="61F0FD3C" w14:textId="77777777" w:rsidR="00A87F9B" w:rsidRPr="00A87F9B" w:rsidRDefault="00A87F9B" w:rsidP="00A87F9B">
      <w:pPr>
        <w:rPr>
          <w:b/>
          <w:bCs/>
        </w:rPr>
      </w:pPr>
      <w:r w:rsidRPr="00A87F9B">
        <w:rPr>
          <w:b/>
          <w:bCs/>
        </w:rPr>
        <w:t>1. Financial Risk</w:t>
      </w:r>
    </w:p>
    <w:p w14:paraId="752FDC82"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Potential financial losses, inability to meet operational costs, or failure to achieve projected returns.</w:t>
      </w:r>
      <w:r w:rsidRPr="00A87F9B">
        <w:br/>
      </w:r>
      <w:r w:rsidRPr="00A87F9B">
        <w:rPr>
          <w:b/>
          <w:bCs/>
        </w:rPr>
        <w:t>Likelihood</w:t>
      </w:r>
      <w:r w:rsidRPr="00A87F9B">
        <w:t>: Medium</w:t>
      </w:r>
      <w:r w:rsidRPr="00A87F9B">
        <w:br/>
      </w:r>
      <w:r w:rsidRPr="00A87F9B">
        <w:rPr>
          <w:b/>
          <w:bCs/>
        </w:rPr>
        <w:t>Cause</w:t>
      </w:r>
      <w:r w:rsidRPr="00A87F9B">
        <w:t>: Economic downturns, inflation, unexpected costs, lower-than-expected occupancy rates.</w:t>
      </w:r>
      <w:r w:rsidRPr="00A87F9B">
        <w:br/>
      </w:r>
      <w:r w:rsidRPr="00A87F9B">
        <w:rPr>
          <w:b/>
          <w:bCs/>
        </w:rPr>
        <w:t>Mitigation</w:t>
      </w:r>
      <w:r w:rsidRPr="00A87F9B">
        <w:t>:</w:t>
      </w:r>
    </w:p>
    <w:p w14:paraId="482B4EC7" w14:textId="77777777" w:rsidR="00A87F9B" w:rsidRPr="00A87F9B" w:rsidRDefault="00A87F9B" w:rsidP="00A87F9B">
      <w:pPr>
        <w:numPr>
          <w:ilvl w:val="0"/>
          <w:numId w:val="236"/>
        </w:numPr>
      </w:pPr>
      <w:r w:rsidRPr="00A87F9B">
        <w:t>Develop a comprehensive financial plan with contingency funds.</w:t>
      </w:r>
    </w:p>
    <w:p w14:paraId="407A0355" w14:textId="77777777" w:rsidR="00A87F9B" w:rsidRPr="00A87F9B" w:rsidRDefault="00A87F9B" w:rsidP="00A87F9B">
      <w:pPr>
        <w:numPr>
          <w:ilvl w:val="0"/>
          <w:numId w:val="236"/>
        </w:numPr>
      </w:pPr>
      <w:r w:rsidRPr="00A87F9B">
        <w:t>Conduct regular financial reviews and adjust budgets as necessary.</w:t>
      </w:r>
    </w:p>
    <w:p w14:paraId="23DEA1F5" w14:textId="77777777" w:rsidR="00A87F9B" w:rsidRPr="00A87F9B" w:rsidRDefault="00A87F9B" w:rsidP="00A87F9B">
      <w:pPr>
        <w:numPr>
          <w:ilvl w:val="0"/>
          <w:numId w:val="236"/>
        </w:numPr>
      </w:pPr>
      <w:r w:rsidRPr="00A87F9B">
        <w:t>Secure financial backing or lines of credit from investors or banks.</w:t>
      </w:r>
    </w:p>
    <w:p w14:paraId="2EF7F1D2" w14:textId="77777777" w:rsidR="00A87F9B" w:rsidRPr="00A87F9B" w:rsidRDefault="00A87F9B" w:rsidP="00A87F9B">
      <w:pPr>
        <w:numPr>
          <w:ilvl w:val="0"/>
          <w:numId w:val="236"/>
        </w:numPr>
      </w:pPr>
      <w:r w:rsidRPr="00A87F9B">
        <w:t>Implement cost control measures and ensure efficient resource utilization.</w:t>
      </w:r>
    </w:p>
    <w:p w14:paraId="7904D981" w14:textId="77777777" w:rsidR="00A87F9B" w:rsidRPr="00A87F9B" w:rsidRDefault="00A87F9B" w:rsidP="00A87F9B">
      <w:pPr>
        <w:numPr>
          <w:ilvl w:val="0"/>
          <w:numId w:val="236"/>
        </w:numPr>
      </w:pPr>
      <w:r w:rsidRPr="00A87F9B">
        <w:t>This risk can be managed and reduced.</w:t>
      </w:r>
    </w:p>
    <w:p w14:paraId="4A19305C" w14:textId="77777777" w:rsidR="00A87F9B" w:rsidRPr="00A87F9B" w:rsidRDefault="00A87F9B" w:rsidP="00A87F9B">
      <w:pPr>
        <w:rPr>
          <w:b/>
          <w:bCs/>
        </w:rPr>
      </w:pPr>
      <w:r w:rsidRPr="00A87F9B">
        <w:rPr>
          <w:b/>
          <w:bCs/>
        </w:rPr>
        <w:t>2. Market Demand Risk</w:t>
      </w:r>
    </w:p>
    <w:p w14:paraId="4361150F"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w occupancy rates, reduced revenue, potential project failure.</w:t>
      </w:r>
      <w:r w:rsidRPr="00A87F9B">
        <w:br/>
      </w:r>
      <w:r w:rsidRPr="00A87F9B">
        <w:rPr>
          <w:b/>
          <w:bCs/>
        </w:rPr>
        <w:t>Likelihood</w:t>
      </w:r>
      <w:r w:rsidRPr="00A87F9B">
        <w:t>: Medium</w:t>
      </w:r>
      <w:r w:rsidRPr="00A87F9B">
        <w:br/>
      </w:r>
      <w:r w:rsidRPr="00A87F9B">
        <w:rPr>
          <w:b/>
          <w:bCs/>
        </w:rPr>
        <w:t>Cause</w:t>
      </w:r>
      <w:r w:rsidRPr="00A87F9B">
        <w:t xml:space="preserve">: </w:t>
      </w:r>
      <w:proofErr w:type="spellStart"/>
      <w:r w:rsidRPr="00A87F9B">
        <w:t>Misjudgment</w:t>
      </w:r>
      <w:proofErr w:type="spellEnd"/>
      <w:r w:rsidRPr="00A87F9B">
        <w:t xml:space="preserve"> of market demand, changes in consumer preferences, competition.</w:t>
      </w:r>
      <w:r w:rsidRPr="00A87F9B">
        <w:br/>
      </w:r>
      <w:r w:rsidRPr="00A87F9B">
        <w:rPr>
          <w:b/>
          <w:bCs/>
        </w:rPr>
        <w:t>Mitigation</w:t>
      </w:r>
      <w:r w:rsidRPr="00A87F9B">
        <w:t>:</w:t>
      </w:r>
    </w:p>
    <w:p w14:paraId="7E71BFE8" w14:textId="77777777" w:rsidR="00A87F9B" w:rsidRPr="00A87F9B" w:rsidRDefault="00A87F9B" w:rsidP="00A87F9B">
      <w:pPr>
        <w:numPr>
          <w:ilvl w:val="0"/>
          <w:numId w:val="237"/>
        </w:numPr>
      </w:pPr>
      <w:r w:rsidRPr="00A87F9B">
        <w:t>Conduct thorough market research and feasibility studies.</w:t>
      </w:r>
    </w:p>
    <w:p w14:paraId="6CDC10DA" w14:textId="77777777" w:rsidR="00A87F9B" w:rsidRPr="00A87F9B" w:rsidRDefault="00A87F9B" w:rsidP="00A87F9B">
      <w:pPr>
        <w:numPr>
          <w:ilvl w:val="0"/>
          <w:numId w:val="237"/>
        </w:numPr>
      </w:pPr>
      <w:r w:rsidRPr="00A87F9B">
        <w:t>Regularly update market analysis to stay abreast of trends.</w:t>
      </w:r>
    </w:p>
    <w:p w14:paraId="517F78D9" w14:textId="77777777" w:rsidR="00A87F9B" w:rsidRPr="00A87F9B" w:rsidRDefault="00A87F9B" w:rsidP="00A87F9B">
      <w:pPr>
        <w:numPr>
          <w:ilvl w:val="0"/>
          <w:numId w:val="237"/>
        </w:numPr>
      </w:pPr>
      <w:r w:rsidRPr="00A87F9B">
        <w:t>Diversify target market segments.</w:t>
      </w:r>
    </w:p>
    <w:p w14:paraId="224C0E33" w14:textId="77777777" w:rsidR="00A87F9B" w:rsidRPr="00A87F9B" w:rsidRDefault="00A87F9B" w:rsidP="00A87F9B">
      <w:pPr>
        <w:numPr>
          <w:ilvl w:val="0"/>
          <w:numId w:val="237"/>
        </w:numPr>
      </w:pPr>
      <w:r w:rsidRPr="00A87F9B">
        <w:t>Develop flexible pricing strategies to attract different customer segments.</w:t>
      </w:r>
    </w:p>
    <w:p w14:paraId="5AC98D8C" w14:textId="77777777" w:rsidR="00A87F9B" w:rsidRPr="00A87F9B" w:rsidRDefault="00A87F9B" w:rsidP="00A87F9B">
      <w:pPr>
        <w:numPr>
          <w:ilvl w:val="0"/>
          <w:numId w:val="237"/>
        </w:numPr>
      </w:pPr>
      <w:r w:rsidRPr="00A87F9B">
        <w:t>This risk can be managed and reduced.</w:t>
      </w:r>
    </w:p>
    <w:p w14:paraId="01481798" w14:textId="77777777" w:rsidR="00A87F9B" w:rsidRPr="00A87F9B" w:rsidRDefault="00A87F9B" w:rsidP="00A87F9B">
      <w:pPr>
        <w:rPr>
          <w:b/>
          <w:bCs/>
        </w:rPr>
      </w:pPr>
      <w:r w:rsidRPr="00A87F9B">
        <w:rPr>
          <w:b/>
          <w:bCs/>
        </w:rPr>
        <w:t>3. Operational Risk</w:t>
      </w:r>
    </w:p>
    <w:p w14:paraId="45BDCCA1"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isruptions in service delivery, customer dissatisfaction, increased operational costs.</w:t>
      </w:r>
      <w:r w:rsidRPr="00A87F9B">
        <w:br/>
      </w:r>
      <w:r w:rsidRPr="00A87F9B">
        <w:rPr>
          <w:b/>
          <w:bCs/>
        </w:rPr>
        <w:t>Likelihood</w:t>
      </w:r>
      <w:r w:rsidRPr="00A87F9B">
        <w:t>: Medium</w:t>
      </w:r>
      <w:r w:rsidRPr="00A87F9B">
        <w:br/>
      </w:r>
      <w:r w:rsidRPr="00A87F9B">
        <w:rPr>
          <w:b/>
          <w:bCs/>
        </w:rPr>
        <w:t>Cause</w:t>
      </w:r>
      <w:r w:rsidRPr="00A87F9B">
        <w:t>: Inefficient processes, equipment failure, poor management.</w:t>
      </w:r>
      <w:r w:rsidRPr="00A87F9B">
        <w:br/>
      </w:r>
      <w:r w:rsidRPr="00A87F9B">
        <w:rPr>
          <w:b/>
          <w:bCs/>
        </w:rPr>
        <w:t>Mitigation</w:t>
      </w:r>
      <w:r w:rsidRPr="00A87F9B">
        <w:t>:</w:t>
      </w:r>
    </w:p>
    <w:p w14:paraId="1D600EFD" w14:textId="77777777" w:rsidR="00A87F9B" w:rsidRPr="00A87F9B" w:rsidRDefault="00A87F9B" w:rsidP="00A87F9B">
      <w:pPr>
        <w:numPr>
          <w:ilvl w:val="0"/>
          <w:numId w:val="238"/>
        </w:numPr>
      </w:pPr>
      <w:r w:rsidRPr="00A87F9B">
        <w:lastRenderedPageBreak/>
        <w:t>Implement robust operational procedures and regular training for staff.</w:t>
      </w:r>
    </w:p>
    <w:p w14:paraId="092BBE54" w14:textId="77777777" w:rsidR="00A87F9B" w:rsidRPr="00A87F9B" w:rsidRDefault="00A87F9B" w:rsidP="00A87F9B">
      <w:pPr>
        <w:numPr>
          <w:ilvl w:val="0"/>
          <w:numId w:val="238"/>
        </w:numPr>
      </w:pPr>
      <w:r w:rsidRPr="00A87F9B">
        <w:t>Maintain equipment and facilities through regular inspections and maintenance schedules.</w:t>
      </w:r>
    </w:p>
    <w:p w14:paraId="6E315BC1" w14:textId="77777777" w:rsidR="00A87F9B" w:rsidRPr="00A87F9B" w:rsidRDefault="00A87F9B" w:rsidP="00A87F9B">
      <w:pPr>
        <w:numPr>
          <w:ilvl w:val="0"/>
          <w:numId w:val="238"/>
        </w:numPr>
      </w:pPr>
      <w:r w:rsidRPr="00A87F9B">
        <w:t>Develop contingency plans for operational disruptions.</w:t>
      </w:r>
    </w:p>
    <w:p w14:paraId="7699E0A3" w14:textId="77777777" w:rsidR="00A87F9B" w:rsidRPr="00A87F9B" w:rsidRDefault="00A87F9B" w:rsidP="00A87F9B">
      <w:pPr>
        <w:numPr>
          <w:ilvl w:val="0"/>
          <w:numId w:val="238"/>
        </w:numPr>
      </w:pPr>
      <w:r w:rsidRPr="00A87F9B">
        <w:t>This risk can be managed and reduced.</w:t>
      </w:r>
    </w:p>
    <w:p w14:paraId="084BD237" w14:textId="77777777" w:rsidR="00A87F9B" w:rsidRPr="00A87F9B" w:rsidRDefault="00A87F9B" w:rsidP="00A87F9B">
      <w:pPr>
        <w:rPr>
          <w:b/>
          <w:bCs/>
        </w:rPr>
      </w:pPr>
      <w:r w:rsidRPr="00A87F9B">
        <w:rPr>
          <w:b/>
          <w:bCs/>
        </w:rPr>
        <w:t>4. Security Risk</w:t>
      </w:r>
    </w:p>
    <w:p w14:paraId="5FCC4B57"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Safety incidents, reputational damage, legal liabilities.</w:t>
      </w:r>
      <w:r w:rsidRPr="00A87F9B">
        <w:br/>
      </w:r>
      <w:r w:rsidRPr="00A87F9B">
        <w:rPr>
          <w:b/>
          <w:bCs/>
        </w:rPr>
        <w:t>Likelihood</w:t>
      </w:r>
      <w:r w:rsidRPr="00A87F9B">
        <w:t>: Low to Medium</w:t>
      </w:r>
      <w:r w:rsidRPr="00A87F9B">
        <w:br/>
      </w:r>
      <w:r w:rsidRPr="00A87F9B">
        <w:rPr>
          <w:b/>
          <w:bCs/>
        </w:rPr>
        <w:t>Cause</w:t>
      </w:r>
      <w:r w:rsidRPr="00A87F9B">
        <w:t>: Inadequate security measures, insufficient vetting processes, crime in the area.</w:t>
      </w:r>
      <w:r w:rsidRPr="00A87F9B">
        <w:br/>
      </w:r>
      <w:r w:rsidRPr="00A87F9B">
        <w:rPr>
          <w:b/>
          <w:bCs/>
        </w:rPr>
        <w:t>Mitigation</w:t>
      </w:r>
      <w:r w:rsidRPr="00A87F9B">
        <w:t>:</w:t>
      </w:r>
    </w:p>
    <w:p w14:paraId="3B732DC2" w14:textId="77777777" w:rsidR="00A87F9B" w:rsidRPr="00A87F9B" w:rsidRDefault="00A87F9B" w:rsidP="00A87F9B">
      <w:pPr>
        <w:numPr>
          <w:ilvl w:val="0"/>
          <w:numId w:val="239"/>
        </w:numPr>
      </w:pPr>
      <w:r w:rsidRPr="00A87F9B">
        <w:t>Enforce strict security protocols and background checks for residents.</w:t>
      </w:r>
    </w:p>
    <w:p w14:paraId="4CAF4D8F" w14:textId="77777777" w:rsidR="00A87F9B" w:rsidRPr="00A87F9B" w:rsidRDefault="00A87F9B" w:rsidP="00A87F9B">
      <w:pPr>
        <w:numPr>
          <w:ilvl w:val="0"/>
          <w:numId w:val="239"/>
        </w:numPr>
      </w:pPr>
      <w:r w:rsidRPr="00A87F9B">
        <w:t>Install surveillance systems and employ trained security personnel.</w:t>
      </w:r>
    </w:p>
    <w:p w14:paraId="7C3F37DE" w14:textId="77777777" w:rsidR="00A87F9B" w:rsidRPr="00A87F9B" w:rsidRDefault="00A87F9B" w:rsidP="00A87F9B">
      <w:pPr>
        <w:numPr>
          <w:ilvl w:val="0"/>
          <w:numId w:val="239"/>
        </w:numPr>
      </w:pPr>
      <w:r w:rsidRPr="00A87F9B">
        <w:t>Partner with local law enforcement and community watch programs.</w:t>
      </w:r>
    </w:p>
    <w:p w14:paraId="204F4672" w14:textId="77777777" w:rsidR="00A87F9B" w:rsidRPr="00A87F9B" w:rsidRDefault="00A87F9B" w:rsidP="00A87F9B">
      <w:pPr>
        <w:numPr>
          <w:ilvl w:val="0"/>
          <w:numId w:val="239"/>
        </w:numPr>
      </w:pPr>
      <w:r w:rsidRPr="00A87F9B">
        <w:t>This risk can be managed and reduced.</w:t>
      </w:r>
    </w:p>
    <w:p w14:paraId="1C4E5490" w14:textId="77777777" w:rsidR="00A87F9B" w:rsidRPr="00A87F9B" w:rsidRDefault="00A87F9B" w:rsidP="00A87F9B">
      <w:pPr>
        <w:rPr>
          <w:b/>
          <w:bCs/>
        </w:rPr>
      </w:pPr>
      <w:r w:rsidRPr="00A87F9B">
        <w:rPr>
          <w:b/>
          <w:bCs/>
        </w:rPr>
        <w:t>5. Regulatory Risk</w:t>
      </w:r>
    </w:p>
    <w:p w14:paraId="040EE74A"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egal penalties, operational disruptions, increased compliance costs.</w:t>
      </w:r>
      <w:r w:rsidRPr="00A87F9B">
        <w:br/>
      </w:r>
      <w:r w:rsidRPr="00A87F9B">
        <w:rPr>
          <w:b/>
          <w:bCs/>
        </w:rPr>
        <w:t>Likelihood</w:t>
      </w:r>
      <w:r w:rsidRPr="00A87F9B">
        <w:t>: Medium</w:t>
      </w:r>
      <w:r w:rsidRPr="00A87F9B">
        <w:br/>
      </w:r>
      <w:r w:rsidRPr="00A87F9B">
        <w:rPr>
          <w:b/>
          <w:bCs/>
        </w:rPr>
        <w:t>Cause</w:t>
      </w:r>
      <w:r w:rsidRPr="00A87F9B">
        <w:t>: Non-compliance with local laws and regulations, changes in housing or business regulations.</w:t>
      </w:r>
      <w:r w:rsidRPr="00A87F9B">
        <w:br/>
      </w:r>
      <w:r w:rsidRPr="00A87F9B">
        <w:rPr>
          <w:b/>
          <w:bCs/>
        </w:rPr>
        <w:t>Mitigation</w:t>
      </w:r>
      <w:r w:rsidRPr="00A87F9B">
        <w:t>:</w:t>
      </w:r>
    </w:p>
    <w:p w14:paraId="4ACBC697" w14:textId="77777777" w:rsidR="00A87F9B" w:rsidRPr="00A87F9B" w:rsidRDefault="00A87F9B" w:rsidP="00A87F9B">
      <w:pPr>
        <w:numPr>
          <w:ilvl w:val="0"/>
          <w:numId w:val="240"/>
        </w:numPr>
      </w:pPr>
      <w:r w:rsidRPr="00A87F9B">
        <w:t>Stay informed about local laws and regulatory changes.</w:t>
      </w:r>
    </w:p>
    <w:p w14:paraId="068E7E5A" w14:textId="77777777" w:rsidR="00A87F9B" w:rsidRPr="00A87F9B" w:rsidRDefault="00A87F9B" w:rsidP="00A87F9B">
      <w:pPr>
        <w:numPr>
          <w:ilvl w:val="0"/>
          <w:numId w:val="240"/>
        </w:numPr>
      </w:pPr>
      <w:r w:rsidRPr="00A87F9B">
        <w:t>Ensure all operations comply with legal requirements.</w:t>
      </w:r>
    </w:p>
    <w:p w14:paraId="239200F6" w14:textId="77777777" w:rsidR="00A87F9B" w:rsidRPr="00A87F9B" w:rsidRDefault="00A87F9B" w:rsidP="00A87F9B">
      <w:pPr>
        <w:numPr>
          <w:ilvl w:val="0"/>
          <w:numId w:val="240"/>
        </w:numPr>
      </w:pPr>
      <w:r w:rsidRPr="00A87F9B">
        <w:t>Consult with legal experts regularly.</w:t>
      </w:r>
    </w:p>
    <w:p w14:paraId="333BB509" w14:textId="77777777" w:rsidR="00A87F9B" w:rsidRPr="00A87F9B" w:rsidRDefault="00A87F9B" w:rsidP="00A87F9B">
      <w:pPr>
        <w:numPr>
          <w:ilvl w:val="0"/>
          <w:numId w:val="240"/>
        </w:numPr>
      </w:pPr>
      <w:r w:rsidRPr="00A87F9B">
        <w:t>This risk can be managed and reduced.</w:t>
      </w:r>
    </w:p>
    <w:p w14:paraId="149CE1AE" w14:textId="77777777" w:rsidR="00A87F9B" w:rsidRPr="00A87F9B" w:rsidRDefault="00A87F9B" w:rsidP="00A87F9B">
      <w:pPr>
        <w:rPr>
          <w:b/>
          <w:bCs/>
        </w:rPr>
      </w:pPr>
      <w:r w:rsidRPr="00A87F9B">
        <w:rPr>
          <w:b/>
          <w:bCs/>
        </w:rPr>
        <w:t>6. Technological Risk</w:t>
      </w:r>
    </w:p>
    <w:p w14:paraId="618A87A8"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ta breaches, operational inefficiencies, increased costs.</w:t>
      </w:r>
      <w:r w:rsidRPr="00A87F9B">
        <w:br/>
      </w:r>
      <w:r w:rsidRPr="00A87F9B">
        <w:rPr>
          <w:b/>
          <w:bCs/>
        </w:rPr>
        <w:t>Likelihood</w:t>
      </w:r>
      <w:r w:rsidRPr="00A87F9B">
        <w:t>: Medium</w:t>
      </w:r>
      <w:r w:rsidRPr="00A87F9B">
        <w:br/>
      </w:r>
      <w:r w:rsidRPr="00A87F9B">
        <w:rPr>
          <w:b/>
          <w:bCs/>
        </w:rPr>
        <w:t>Cause</w:t>
      </w:r>
      <w:r w:rsidRPr="00A87F9B">
        <w:t>: Cyberattacks, outdated technology, system failures.</w:t>
      </w:r>
      <w:r w:rsidRPr="00A87F9B">
        <w:br/>
      </w:r>
      <w:r w:rsidRPr="00A87F9B">
        <w:rPr>
          <w:b/>
          <w:bCs/>
        </w:rPr>
        <w:t>Mitigation</w:t>
      </w:r>
      <w:r w:rsidRPr="00A87F9B">
        <w:t>:</w:t>
      </w:r>
    </w:p>
    <w:p w14:paraId="1A8321C2" w14:textId="77777777" w:rsidR="00A87F9B" w:rsidRPr="00A87F9B" w:rsidRDefault="00A87F9B" w:rsidP="00A87F9B">
      <w:pPr>
        <w:numPr>
          <w:ilvl w:val="0"/>
          <w:numId w:val="241"/>
        </w:numPr>
      </w:pPr>
      <w:r w:rsidRPr="00A87F9B">
        <w:t>Implement advanced cybersecurity measures.</w:t>
      </w:r>
    </w:p>
    <w:p w14:paraId="33B2CE44" w14:textId="77777777" w:rsidR="00A87F9B" w:rsidRPr="00A87F9B" w:rsidRDefault="00A87F9B" w:rsidP="00A87F9B">
      <w:pPr>
        <w:numPr>
          <w:ilvl w:val="0"/>
          <w:numId w:val="241"/>
        </w:numPr>
      </w:pPr>
      <w:r w:rsidRPr="00A87F9B">
        <w:t>Regularly update and maintain technology infrastructure.</w:t>
      </w:r>
    </w:p>
    <w:p w14:paraId="6D9FE8C8" w14:textId="77777777" w:rsidR="00A87F9B" w:rsidRPr="00A87F9B" w:rsidRDefault="00A87F9B" w:rsidP="00A87F9B">
      <w:pPr>
        <w:numPr>
          <w:ilvl w:val="0"/>
          <w:numId w:val="241"/>
        </w:numPr>
      </w:pPr>
      <w:r w:rsidRPr="00A87F9B">
        <w:t>Provide training for staff on cybersecurity best practices.</w:t>
      </w:r>
    </w:p>
    <w:p w14:paraId="2AB237F2" w14:textId="77777777" w:rsidR="00A87F9B" w:rsidRPr="00A87F9B" w:rsidRDefault="00A87F9B" w:rsidP="00A87F9B">
      <w:pPr>
        <w:numPr>
          <w:ilvl w:val="0"/>
          <w:numId w:val="241"/>
        </w:numPr>
      </w:pPr>
      <w:r w:rsidRPr="00A87F9B">
        <w:lastRenderedPageBreak/>
        <w:t>This risk can be managed and reduced.</w:t>
      </w:r>
    </w:p>
    <w:p w14:paraId="1218F8FD" w14:textId="77777777" w:rsidR="00A87F9B" w:rsidRPr="00A87F9B" w:rsidRDefault="00A87F9B" w:rsidP="00A87F9B">
      <w:pPr>
        <w:rPr>
          <w:b/>
          <w:bCs/>
        </w:rPr>
      </w:pPr>
      <w:r w:rsidRPr="00A87F9B">
        <w:rPr>
          <w:b/>
          <w:bCs/>
        </w:rPr>
        <w:t>7. Environmental Risk</w:t>
      </w:r>
    </w:p>
    <w:p w14:paraId="6314AC9E"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mage to property, operational disruptions, increased costs.</w:t>
      </w:r>
      <w:r w:rsidRPr="00A87F9B">
        <w:br/>
      </w:r>
      <w:r w:rsidRPr="00A87F9B">
        <w:rPr>
          <w:b/>
          <w:bCs/>
        </w:rPr>
        <w:t>Likelihood</w:t>
      </w:r>
      <w:r w:rsidRPr="00A87F9B">
        <w:t>: Low</w:t>
      </w:r>
      <w:r w:rsidRPr="00A87F9B">
        <w:br/>
      </w:r>
      <w:r w:rsidRPr="00A87F9B">
        <w:rPr>
          <w:b/>
          <w:bCs/>
        </w:rPr>
        <w:t>Cause</w:t>
      </w:r>
      <w:r w:rsidRPr="00A87F9B">
        <w:t>: Natural disasters, environmental regulations.</w:t>
      </w:r>
      <w:r w:rsidRPr="00A87F9B">
        <w:br/>
      </w:r>
      <w:r w:rsidRPr="00A87F9B">
        <w:rPr>
          <w:b/>
          <w:bCs/>
        </w:rPr>
        <w:t>Mitigation</w:t>
      </w:r>
      <w:r w:rsidRPr="00A87F9B">
        <w:t>:</w:t>
      </w:r>
    </w:p>
    <w:p w14:paraId="2B2F17C5" w14:textId="77777777" w:rsidR="00A87F9B" w:rsidRPr="00A87F9B" w:rsidRDefault="00A87F9B" w:rsidP="00A87F9B">
      <w:pPr>
        <w:numPr>
          <w:ilvl w:val="0"/>
          <w:numId w:val="242"/>
        </w:numPr>
      </w:pPr>
      <w:r w:rsidRPr="00A87F9B">
        <w:t>Construct buildings with materials that withstand natural disasters.</w:t>
      </w:r>
    </w:p>
    <w:p w14:paraId="48AFA966" w14:textId="77777777" w:rsidR="00A87F9B" w:rsidRPr="00A87F9B" w:rsidRDefault="00A87F9B" w:rsidP="00A87F9B">
      <w:pPr>
        <w:numPr>
          <w:ilvl w:val="0"/>
          <w:numId w:val="242"/>
        </w:numPr>
      </w:pPr>
      <w:r w:rsidRPr="00A87F9B">
        <w:t>Develop emergency response plans.</w:t>
      </w:r>
    </w:p>
    <w:p w14:paraId="160276D0" w14:textId="77777777" w:rsidR="00A87F9B" w:rsidRPr="00A87F9B" w:rsidRDefault="00A87F9B" w:rsidP="00A87F9B">
      <w:pPr>
        <w:numPr>
          <w:ilvl w:val="0"/>
          <w:numId w:val="242"/>
        </w:numPr>
      </w:pPr>
      <w:r w:rsidRPr="00A87F9B">
        <w:t>Ensure compliance with environmental regulations.</w:t>
      </w:r>
    </w:p>
    <w:p w14:paraId="7794CB59" w14:textId="77777777" w:rsidR="00A87F9B" w:rsidRPr="00A87F9B" w:rsidRDefault="00A87F9B" w:rsidP="00A87F9B">
      <w:pPr>
        <w:numPr>
          <w:ilvl w:val="0"/>
          <w:numId w:val="242"/>
        </w:numPr>
      </w:pPr>
      <w:r w:rsidRPr="00A87F9B">
        <w:t>This risk can be managed and reduced.</w:t>
      </w:r>
    </w:p>
    <w:p w14:paraId="224A019B" w14:textId="77777777" w:rsidR="00A87F9B" w:rsidRPr="00A87F9B" w:rsidRDefault="00A87F9B" w:rsidP="00A87F9B">
      <w:pPr>
        <w:rPr>
          <w:b/>
          <w:bCs/>
        </w:rPr>
      </w:pPr>
      <w:r w:rsidRPr="00A87F9B">
        <w:rPr>
          <w:b/>
          <w:bCs/>
        </w:rPr>
        <w:t>8. Competitive Risk</w:t>
      </w:r>
    </w:p>
    <w:p w14:paraId="0C2C5CEC"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ss of market share, reduced revenue, decreased profitability.</w:t>
      </w:r>
      <w:r w:rsidRPr="00A87F9B">
        <w:br/>
      </w:r>
      <w:r w:rsidRPr="00A87F9B">
        <w:rPr>
          <w:b/>
          <w:bCs/>
        </w:rPr>
        <w:t>Likelihood</w:t>
      </w:r>
      <w:r w:rsidRPr="00A87F9B">
        <w:t>: Medium to High</w:t>
      </w:r>
      <w:r w:rsidRPr="00A87F9B">
        <w:br/>
      </w:r>
      <w:r w:rsidRPr="00A87F9B">
        <w:rPr>
          <w:b/>
          <w:bCs/>
        </w:rPr>
        <w:t>Cause</w:t>
      </w:r>
      <w:r w:rsidRPr="00A87F9B">
        <w:t>: New competitors, aggressive marketing by existing competitors.</w:t>
      </w:r>
      <w:r w:rsidRPr="00A87F9B">
        <w:br/>
      </w:r>
      <w:r w:rsidRPr="00A87F9B">
        <w:rPr>
          <w:b/>
          <w:bCs/>
        </w:rPr>
        <w:t>Mitigation</w:t>
      </w:r>
      <w:r w:rsidRPr="00A87F9B">
        <w:t>:</w:t>
      </w:r>
    </w:p>
    <w:p w14:paraId="1CF57366" w14:textId="77777777" w:rsidR="00A87F9B" w:rsidRPr="00A87F9B" w:rsidRDefault="00A87F9B" w:rsidP="00A87F9B">
      <w:pPr>
        <w:numPr>
          <w:ilvl w:val="0"/>
          <w:numId w:val="243"/>
        </w:numPr>
      </w:pPr>
      <w:r w:rsidRPr="00A87F9B">
        <w:t>Continuously innovate and improve services.</w:t>
      </w:r>
    </w:p>
    <w:p w14:paraId="0F58C33C" w14:textId="77777777" w:rsidR="00A87F9B" w:rsidRPr="00A87F9B" w:rsidRDefault="00A87F9B" w:rsidP="00A87F9B">
      <w:pPr>
        <w:numPr>
          <w:ilvl w:val="0"/>
          <w:numId w:val="243"/>
        </w:numPr>
      </w:pPr>
      <w:r w:rsidRPr="00A87F9B">
        <w:t>Develop strong brand loyalty through exceptional customer service.</w:t>
      </w:r>
    </w:p>
    <w:p w14:paraId="5B468A98" w14:textId="77777777" w:rsidR="00A87F9B" w:rsidRPr="00A87F9B" w:rsidRDefault="00A87F9B" w:rsidP="00A87F9B">
      <w:pPr>
        <w:numPr>
          <w:ilvl w:val="0"/>
          <w:numId w:val="243"/>
        </w:numPr>
      </w:pPr>
      <w:r w:rsidRPr="00A87F9B">
        <w:t>Monitor competitors and adjust strategies accordingly.</w:t>
      </w:r>
    </w:p>
    <w:p w14:paraId="3C3FD318" w14:textId="77777777" w:rsidR="00A87F9B" w:rsidRPr="00A87F9B" w:rsidRDefault="00A87F9B" w:rsidP="00A87F9B">
      <w:pPr>
        <w:numPr>
          <w:ilvl w:val="0"/>
          <w:numId w:val="243"/>
        </w:numPr>
      </w:pPr>
      <w:r w:rsidRPr="00A87F9B">
        <w:t>This risk can be managed and reduced.</w:t>
      </w:r>
    </w:p>
    <w:p w14:paraId="77920C71" w14:textId="77777777" w:rsidR="00A87F9B" w:rsidRPr="00A87F9B" w:rsidRDefault="00A87F9B" w:rsidP="00A87F9B">
      <w:pPr>
        <w:rPr>
          <w:b/>
          <w:bCs/>
        </w:rPr>
      </w:pPr>
      <w:r w:rsidRPr="00A87F9B">
        <w:rPr>
          <w:b/>
          <w:bCs/>
        </w:rPr>
        <w:t>9. Reputational Risk</w:t>
      </w:r>
    </w:p>
    <w:p w14:paraId="38F44B41"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Loss of customer trust, reduced occupancy, potential legal actions.</w:t>
      </w:r>
      <w:r w:rsidRPr="00A87F9B">
        <w:br/>
      </w:r>
      <w:r w:rsidRPr="00A87F9B">
        <w:rPr>
          <w:b/>
          <w:bCs/>
        </w:rPr>
        <w:t>Likelihood</w:t>
      </w:r>
      <w:r w:rsidRPr="00A87F9B">
        <w:t>: Medium</w:t>
      </w:r>
      <w:r w:rsidRPr="00A87F9B">
        <w:br/>
      </w:r>
      <w:r w:rsidRPr="00A87F9B">
        <w:rPr>
          <w:b/>
          <w:bCs/>
        </w:rPr>
        <w:t>Cause</w:t>
      </w:r>
      <w:r w:rsidRPr="00A87F9B">
        <w:t>: Poor service delivery, security incidents, negative publicity.</w:t>
      </w:r>
      <w:r w:rsidRPr="00A87F9B">
        <w:br/>
      </w:r>
      <w:r w:rsidRPr="00A87F9B">
        <w:rPr>
          <w:b/>
          <w:bCs/>
        </w:rPr>
        <w:t>Mitigation</w:t>
      </w:r>
      <w:r w:rsidRPr="00A87F9B">
        <w:t>:</w:t>
      </w:r>
    </w:p>
    <w:p w14:paraId="0EF7CE5D" w14:textId="77777777" w:rsidR="00A87F9B" w:rsidRPr="00A87F9B" w:rsidRDefault="00A87F9B" w:rsidP="00A87F9B">
      <w:pPr>
        <w:numPr>
          <w:ilvl w:val="0"/>
          <w:numId w:val="244"/>
        </w:numPr>
      </w:pPr>
      <w:r w:rsidRPr="00A87F9B">
        <w:t>Maintain high service standards and respond promptly to customer feedback.</w:t>
      </w:r>
    </w:p>
    <w:p w14:paraId="53B47FC7" w14:textId="77777777" w:rsidR="00A87F9B" w:rsidRPr="00A87F9B" w:rsidRDefault="00A87F9B" w:rsidP="00A87F9B">
      <w:pPr>
        <w:numPr>
          <w:ilvl w:val="0"/>
          <w:numId w:val="244"/>
        </w:numPr>
      </w:pPr>
      <w:r w:rsidRPr="00A87F9B">
        <w:t>Implement robust security measures.</w:t>
      </w:r>
    </w:p>
    <w:p w14:paraId="4E96E5C3" w14:textId="77777777" w:rsidR="00A87F9B" w:rsidRPr="00A87F9B" w:rsidRDefault="00A87F9B" w:rsidP="00A87F9B">
      <w:pPr>
        <w:numPr>
          <w:ilvl w:val="0"/>
          <w:numId w:val="244"/>
        </w:numPr>
      </w:pPr>
      <w:r w:rsidRPr="00A87F9B">
        <w:t>Manage public relations proactively and transparently.</w:t>
      </w:r>
    </w:p>
    <w:p w14:paraId="0DF935F8" w14:textId="77777777" w:rsidR="00A87F9B" w:rsidRPr="00A87F9B" w:rsidRDefault="00A87F9B" w:rsidP="00A87F9B">
      <w:pPr>
        <w:numPr>
          <w:ilvl w:val="0"/>
          <w:numId w:val="244"/>
        </w:numPr>
      </w:pPr>
      <w:r w:rsidRPr="00A87F9B">
        <w:t>This risk can be managed and reduced.</w:t>
      </w:r>
    </w:p>
    <w:p w14:paraId="2C98338D" w14:textId="77777777" w:rsidR="00A87F9B" w:rsidRPr="00A87F9B" w:rsidRDefault="00A87F9B" w:rsidP="00A87F9B">
      <w:pPr>
        <w:rPr>
          <w:b/>
          <w:bCs/>
        </w:rPr>
      </w:pPr>
      <w:r w:rsidRPr="00A87F9B">
        <w:rPr>
          <w:b/>
          <w:bCs/>
        </w:rPr>
        <w:t>Conclusion</w:t>
      </w:r>
    </w:p>
    <w:p w14:paraId="65FE747F" w14:textId="77777777" w:rsidR="00A87F9B" w:rsidRPr="00A87F9B" w:rsidRDefault="00A87F9B" w:rsidP="00A87F9B">
      <w:r w:rsidRPr="00A87F9B">
        <w:lastRenderedPageBreak/>
        <w:t>Risk management is crucial for the success of Island Rest. By identifying potential risks, understanding their impacts and likelihood, and implementing effective mitigation strategies, Island Rest can ensure its operations run smoothly and sustainably, thus providing a safe and satisfying environment for its residents. Most risks can be managed and reduced with proper planning and regular reviews, ensuring the project's longevity and success.</w:t>
      </w:r>
    </w:p>
    <w:p w14:paraId="0F41BBD3" w14:textId="77777777" w:rsidR="00A05635" w:rsidRDefault="00A05635"/>
    <w:p w14:paraId="52B0AD68" w14:textId="77777777" w:rsidR="009B44D1" w:rsidRDefault="009B44D1"/>
    <w:p w14:paraId="1BFC5218" w14:textId="77777777" w:rsidR="009B44D1" w:rsidRDefault="009B44D1"/>
    <w:p w14:paraId="4A199768" w14:textId="77777777" w:rsidR="009B44D1" w:rsidRDefault="009B44D1"/>
    <w:p w14:paraId="68298B92" w14:textId="77777777" w:rsidR="009B44D1" w:rsidRDefault="009B44D1"/>
    <w:p w14:paraId="4A17E237" w14:textId="77777777" w:rsidR="009B44D1" w:rsidRDefault="009B44D1"/>
    <w:p w14:paraId="03217134" w14:textId="77777777" w:rsidR="009B44D1" w:rsidRDefault="009B44D1"/>
    <w:p w14:paraId="6EC1BFE9" w14:textId="77777777" w:rsidR="009B44D1" w:rsidRDefault="009B44D1"/>
    <w:p w14:paraId="1629158D" w14:textId="77777777" w:rsidR="009B44D1" w:rsidRDefault="009B44D1"/>
    <w:p w14:paraId="347E0544" w14:textId="77777777" w:rsidR="009B44D1" w:rsidRPr="009B44D1" w:rsidRDefault="009B44D1" w:rsidP="009B44D1">
      <w:pPr>
        <w:rPr>
          <w:b/>
          <w:bCs/>
        </w:rPr>
      </w:pPr>
      <w:r w:rsidRPr="009B44D1">
        <w:rPr>
          <w:b/>
          <w:bCs/>
        </w:rPr>
        <w:t>Lifetime Value (LTV) Analysis for Island Rest</w:t>
      </w:r>
    </w:p>
    <w:p w14:paraId="60AC5135" w14:textId="77777777" w:rsidR="009B44D1" w:rsidRDefault="009B44D1"/>
    <w:p w14:paraId="6F6CE362" w14:textId="77777777" w:rsidR="00E51D07" w:rsidRDefault="00E51D07"/>
    <w:p w14:paraId="26201D9B" w14:textId="77777777" w:rsidR="00F709F3" w:rsidRDefault="00F709F3"/>
    <w:p w14:paraId="16E88D75" w14:textId="77777777" w:rsidR="00F709F3" w:rsidRDefault="00F709F3"/>
    <w:p w14:paraId="53D019A3" w14:textId="77777777" w:rsidR="00F709F3" w:rsidRDefault="00F709F3"/>
    <w:p w14:paraId="183B93EA" w14:textId="3152E1CB" w:rsidR="00F709F3" w:rsidRPr="00523622" w:rsidRDefault="00F709F3">
      <w:pPr>
        <w:rPr>
          <w:b/>
          <w:bCs/>
        </w:rPr>
      </w:pPr>
      <w:r w:rsidRPr="00523622">
        <w:rPr>
          <w:b/>
          <w:bCs/>
        </w:rPr>
        <w:t xml:space="preserve">Source of fund </w:t>
      </w:r>
    </w:p>
    <w:p w14:paraId="4D7F5EA4" w14:textId="77777777" w:rsidR="00523622" w:rsidRPr="00523622" w:rsidRDefault="00523622" w:rsidP="00523622">
      <w:r w:rsidRPr="00523622">
        <w:t>The following analysis provides an estimation of the LTV for a typical customer at Island Rest.</w:t>
      </w:r>
    </w:p>
    <w:p w14:paraId="2A5E9C8F" w14:textId="77777777" w:rsidR="00523622" w:rsidRPr="00523622" w:rsidRDefault="00523622" w:rsidP="00523622">
      <w:pPr>
        <w:rPr>
          <w:b/>
          <w:bCs/>
        </w:rPr>
      </w:pPr>
      <w:r w:rsidRPr="00523622">
        <w:rPr>
          <w:b/>
          <w:bCs/>
        </w:rPr>
        <w:t>1. Average Monthly Revenue per Customer</w:t>
      </w:r>
    </w:p>
    <w:p w14:paraId="0AA8F1C5" w14:textId="77777777" w:rsidR="00523622" w:rsidRPr="00523622" w:rsidRDefault="00523622" w:rsidP="00523622">
      <w:r w:rsidRPr="00523622">
        <w:rPr>
          <w:b/>
          <w:bCs/>
        </w:rPr>
        <w:t>Assumptions:</w:t>
      </w:r>
    </w:p>
    <w:p w14:paraId="0E4FC18D" w14:textId="77777777" w:rsidR="00523622" w:rsidRPr="00523622" w:rsidRDefault="00523622" w:rsidP="00523622">
      <w:pPr>
        <w:numPr>
          <w:ilvl w:val="0"/>
          <w:numId w:val="245"/>
        </w:numPr>
      </w:pPr>
      <w:r w:rsidRPr="00523622">
        <w:t>Average monthly rent per customer:</w:t>
      </w:r>
    </w:p>
    <w:p w14:paraId="24C0ED6E" w14:textId="77777777" w:rsidR="00523622" w:rsidRPr="00523622" w:rsidRDefault="00523622" w:rsidP="00523622">
      <w:pPr>
        <w:numPr>
          <w:ilvl w:val="1"/>
          <w:numId w:val="245"/>
        </w:numPr>
      </w:pPr>
      <w:r w:rsidRPr="00523622">
        <w:t>6 per room: £70</w:t>
      </w:r>
    </w:p>
    <w:p w14:paraId="18615913" w14:textId="77777777" w:rsidR="00523622" w:rsidRPr="00523622" w:rsidRDefault="00523622" w:rsidP="00523622">
      <w:pPr>
        <w:numPr>
          <w:ilvl w:val="1"/>
          <w:numId w:val="245"/>
        </w:numPr>
      </w:pPr>
      <w:r w:rsidRPr="00523622">
        <w:t>4 per room: £105</w:t>
      </w:r>
    </w:p>
    <w:p w14:paraId="69A2E5A6" w14:textId="77777777" w:rsidR="00523622" w:rsidRPr="00523622" w:rsidRDefault="00523622" w:rsidP="00523622">
      <w:pPr>
        <w:numPr>
          <w:ilvl w:val="1"/>
          <w:numId w:val="245"/>
        </w:numPr>
      </w:pPr>
      <w:r w:rsidRPr="00523622">
        <w:t>2 per room: £175</w:t>
      </w:r>
    </w:p>
    <w:p w14:paraId="2950F08A" w14:textId="77777777" w:rsidR="00523622" w:rsidRPr="00523622" w:rsidRDefault="00523622" w:rsidP="00523622">
      <w:pPr>
        <w:numPr>
          <w:ilvl w:val="0"/>
          <w:numId w:val="245"/>
        </w:numPr>
      </w:pPr>
      <w:r w:rsidRPr="00523622">
        <w:t>Average monthly restaurant spend per customer: £50</w:t>
      </w:r>
    </w:p>
    <w:p w14:paraId="2128B2CE" w14:textId="77777777" w:rsidR="00523622" w:rsidRPr="00523622" w:rsidRDefault="00523622" w:rsidP="00523622">
      <w:pPr>
        <w:numPr>
          <w:ilvl w:val="0"/>
          <w:numId w:val="245"/>
        </w:numPr>
      </w:pPr>
      <w:r w:rsidRPr="00523622">
        <w:t>Additional services (e.g., laundry, parking) spend per customer: £20</w:t>
      </w:r>
    </w:p>
    <w:p w14:paraId="3160460E" w14:textId="77777777" w:rsidR="00523622" w:rsidRPr="00523622" w:rsidRDefault="00523622" w:rsidP="00523622">
      <w:r w:rsidRPr="00523622">
        <w:rPr>
          <w:b/>
          <w:bCs/>
        </w:rPr>
        <w:lastRenderedPageBreak/>
        <w:t>Calculation:</w:t>
      </w:r>
      <w:r w:rsidRPr="00523622">
        <w:t xml:space="preserve"> Average Monthly Revenue per Customer=Rent+Restaurant Spend+Additional Services\text{Average Monthly Revenue per Customer} = \text{Rent} + \text{Restaurant Spend} + \text{Additional Services}Average Monthly Revenue per Customer=Rent+Restaurant Spend+Additional Services For 6 per room=£70+£50+£20=£140\text{For 6 per room} = £70 + £50 + £20 = £140For 6 per room=£70+£50+£20=£140 For 4 per room=£105+£50+£20=£175\text{For 4 per room} = £105 + £50 + £20 = £175For 4 per room=£105+£50+£20=£175 For 2 per room=£175+£50+£20=£245\text{For 2 per room} = £175 + £50 + £20 = £245For 2 per room=£175+£50+£20=£245</w:t>
      </w:r>
    </w:p>
    <w:p w14:paraId="556C49EC" w14:textId="77777777" w:rsidR="00523622" w:rsidRPr="00523622" w:rsidRDefault="00523622" w:rsidP="00523622">
      <w:pPr>
        <w:rPr>
          <w:b/>
          <w:bCs/>
        </w:rPr>
      </w:pPr>
      <w:r w:rsidRPr="00523622">
        <w:rPr>
          <w:b/>
          <w:bCs/>
        </w:rPr>
        <w:t>2. Average Customer Lifespan</w:t>
      </w:r>
    </w:p>
    <w:p w14:paraId="365CBD79" w14:textId="77777777" w:rsidR="00523622" w:rsidRPr="00523622" w:rsidRDefault="00523622" w:rsidP="00523622">
      <w:r w:rsidRPr="00523622">
        <w:rPr>
          <w:b/>
          <w:bCs/>
        </w:rPr>
        <w:t>Assumptions:</w:t>
      </w:r>
    </w:p>
    <w:p w14:paraId="1EDDA386" w14:textId="77777777" w:rsidR="00523622" w:rsidRPr="00523622" w:rsidRDefault="00523622" w:rsidP="00523622">
      <w:pPr>
        <w:numPr>
          <w:ilvl w:val="0"/>
          <w:numId w:val="246"/>
        </w:numPr>
      </w:pPr>
      <w:r w:rsidRPr="00523622">
        <w:t>Average stay duration of customers: 2 years (24 months)</w:t>
      </w:r>
    </w:p>
    <w:p w14:paraId="37D719FB" w14:textId="77777777" w:rsidR="00523622" w:rsidRPr="00523622" w:rsidRDefault="00523622" w:rsidP="00523622">
      <w:pPr>
        <w:rPr>
          <w:b/>
          <w:bCs/>
        </w:rPr>
      </w:pPr>
      <w:r w:rsidRPr="00523622">
        <w:rPr>
          <w:b/>
          <w:bCs/>
        </w:rPr>
        <w:t>3. Calculating LTV</w:t>
      </w:r>
    </w:p>
    <w:p w14:paraId="520C84E7" w14:textId="77777777" w:rsidR="00523622" w:rsidRPr="00523622" w:rsidRDefault="00523622" w:rsidP="00523622">
      <w:r w:rsidRPr="00523622">
        <w:t>LTV=Average Monthly Revenue per Customer×Average Customer Lifespan (in months)\text{LTV} = \text{Average Monthly Revenue per Customer} \times \text{Average Customer Lifespan (in months)}LTV=Average Monthly Revenue per Customer×Average Customer Lifespan (in months) For 6 per room=£140×24=£3,360\text{For 6 per room} = £140 \times 24 = £3,360For 6 per room=£140×24=£3,360 For 4 per room=£175×24=£4,200\text{For 4 per room} = £175 \times 24 = £4,200For 4 per room=£175×24=£4,200 For 2 per room=£245×24=£5,880\text{For 2 per room} = £245 \times 24 = £5,880For 2 per room=£245×24=£5,880</w:t>
      </w:r>
    </w:p>
    <w:p w14:paraId="45538023" w14:textId="77777777" w:rsidR="00523622" w:rsidRPr="00523622" w:rsidRDefault="00523622" w:rsidP="00523622">
      <w:pPr>
        <w:rPr>
          <w:b/>
          <w:bCs/>
        </w:rPr>
      </w:pPr>
      <w:r w:rsidRPr="00523622">
        <w:rPr>
          <w:b/>
          <w:bCs/>
        </w:rPr>
        <w:t>Summary of LTV for Different Room Typ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7"/>
        <w:gridCol w:w="2786"/>
        <w:gridCol w:w="3439"/>
        <w:gridCol w:w="706"/>
      </w:tblGrid>
      <w:tr w:rsidR="00523622" w:rsidRPr="00523622" w14:paraId="3B3C4629" w14:textId="77777777" w:rsidTr="00523622">
        <w:trPr>
          <w:tblHeader/>
          <w:tblCellSpacing w:w="15" w:type="dxa"/>
        </w:trPr>
        <w:tc>
          <w:tcPr>
            <w:tcW w:w="0" w:type="auto"/>
            <w:vAlign w:val="center"/>
            <w:hideMark/>
          </w:tcPr>
          <w:p w14:paraId="2F679FF9" w14:textId="77777777" w:rsidR="00523622" w:rsidRPr="00523622" w:rsidRDefault="00523622" w:rsidP="00523622">
            <w:pPr>
              <w:rPr>
                <w:b/>
                <w:bCs/>
              </w:rPr>
            </w:pPr>
            <w:r w:rsidRPr="00523622">
              <w:rPr>
                <w:b/>
                <w:bCs/>
              </w:rPr>
              <w:t>Room Type</w:t>
            </w:r>
          </w:p>
        </w:tc>
        <w:tc>
          <w:tcPr>
            <w:tcW w:w="0" w:type="auto"/>
            <w:vAlign w:val="center"/>
            <w:hideMark/>
          </w:tcPr>
          <w:p w14:paraId="3570E475" w14:textId="77777777" w:rsidR="00523622" w:rsidRPr="00523622" w:rsidRDefault="00523622" w:rsidP="00523622">
            <w:pPr>
              <w:rPr>
                <w:b/>
                <w:bCs/>
              </w:rPr>
            </w:pPr>
            <w:r w:rsidRPr="00523622">
              <w:rPr>
                <w:b/>
                <w:bCs/>
              </w:rPr>
              <w:t>Average Monthly Revenue (£)</w:t>
            </w:r>
          </w:p>
        </w:tc>
        <w:tc>
          <w:tcPr>
            <w:tcW w:w="0" w:type="auto"/>
            <w:vAlign w:val="center"/>
            <w:hideMark/>
          </w:tcPr>
          <w:p w14:paraId="46F91D8B" w14:textId="77777777" w:rsidR="00523622" w:rsidRPr="00523622" w:rsidRDefault="00523622" w:rsidP="00523622">
            <w:pPr>
              <w:rPr>
                <w:b/>
                <w:bCs/>
              </w:rPr>
            </w:pPr>
            <w:r w:rsidRPr="00523622">
              <w:rPr>
                <w:b/>
                <w:bCs/>
              </w:rPr>
              <w:t>Average Customer Lifespan (months)</w:t>
            </w:r>
          </w:p>
        </w:tc>
        <w:tc>
          <w:tcPr>
            <w:tcW w:w="0" w:type="auto"/>
            <w:vAlign w:val="center"/>
            <w:hideMark/>
          </w:tcPr>
          <w:p w14:paraId="5DEF2A72" w14:textId="77777777" w:rsidR="00523622" w:rsidRPr="00523622" w:rsidRDefault="00523622" w:rsidP="00523622">
            <w:pPr>
              <w:rPr>
                <w:b/>
                <w:bCs/>
              </w:rPr>
            </w:pPr>
            <w:r w:rsidRPr="00523622">
              <w:rPr>
                <w:b/>
                <w:bCs/>
              </w:rPr>
              <w:t>LTV (£)</w:t>
            </w:r>
          </w:p>
        </w:tc>
      </w:tr>
      <w:tr w:rsidR="00523622" w:rsidRPr="00523622" w14:paraId="4AE514F3" w14:textId="77777777" w:rsidTr="00523622">
        <w:trPr>
          <w:tblCellSpacing w:w="15" w:type="dxa"/>
        </w:trPr>
        <w:tc>
          <w:tcPr>
            <w:tcW w:w="0" w:type="auto"/>
            <w:vAlign w:val="center"/>
            <w:hideMark/>
          </w:tcPr>
          <w:p w14:paraId="125C5835" w14:textId="77777777" w:rsidR="00523622" w:rsidRPr="00523622" w:rsidRDefault="00523622" w:rsidP="00523622">
            <w:r w:rsidRPr="00523622">
              <w:t>6 per room</w:t>
            </w:r>
          </w:p>
        </w:tc>
        <w:tc>
          <w:tcPr>
            <w:tcW w:w="0" w:type="auto"/>
            <w:vAlign w:val="center"/>
            <w:hideMark/>
          </w:tcPr>
          <w:p w14:paraId="7BB09D67" w14:textId="77777777" w:rsidR="00523622" w:rsidRPr="00523622" w:rsidRDefault="00523622" w:rsidP="00523622">
            <w:r w:rsidRPr="00523622">
              <w:t>140</w:t>
            </w:r>
          </w:p>
        </w:tc>
        <w:tc>
          <w:tcPr>
            <w:tcW w:w="0" w:type="auto"/>
            <w:vAlign w:val="center"/>
            <w:hideMark/>
          </w:tcPr>
          <w:p w14:paraId="41936271" w14:textId="77777777" w:rsidR="00523622" w:rsidRPr="00523622" w:rsidRDefault="00523622" w:rsidP="00523622">
            <w:r w:rsidRPr="00523622">
              <w:t>24</w:t>
            </w:r>
          </w:p>
        </w:tc>
        <w:tc>
          <w:tcPr>
            <w:tcW w:w="0" w:type="auto"/>
            <w:vAlign w:val="center"/>
            <w:hideMark/>
          </w:tcPr>
          <w:p w14:paraId="4E3463CA" w14:textId="77777777" w:rsidR="00523622" w:rsidRPr="00523622" w:rsidRDefault="00523622" w:rsidP="00523622">
            <w:r w:rsidRPr="00523622">
              <w:t>3,360</w:t>
            </w:r>
          </w:p>
        </w:tc>
      </w:tr>
      <w:tr w:rsidR="00523622" w:rsidRPr="00523622" w14:paraId="34B6F25E" w14:textId="77777777" w:rsidTr="00523622">
        <w:trPr>
          <w:tblCellSpacing w:w="15" w:type="dxa"/>
        </w:trPr>
        <w:tc>
          <w:tcPr>
            <w:tcW w:w="0" w:type="auto"/>
            <w:vAlign w:val="center"/>
            <w:hideMark/>
          </w:tcPr>
          <w:p w14:paraId="51617C94" w14:textId="77777777" w:rsidR="00523622" w:rsidRPr="00523622" w:rsidRDefault="00523622" w:rsidP="00523622">
            <w:r w:rsidRPr="00523622">
              <w:t>4 per room</w:t>
            </w:r>
          </w:p>
        </w:tc>
        <w:tc>
          <w:tcPr>
            <w:tcW w:w="0" w:type="auto"/>
            <w:vAlign w:val="center"/>
            <w:hideMark/>
          </w:tcPr>
          <w:p w14:paraId="23F50C7D" w14:textId="77777777" w:rsidR="00523622" w:rsidRPr="00523622" w:rsidRDefault="00523622" w:rsidP="00523622">
            <w:r w:rsidRPr="00523622">
              <w:t>175</w:t>
            </w:r>
          </w:p>
        </w:tc>
        <w:tc>
          <w:tcPr>
            <w:tcW w:w="0" w:type="auto"/>
            <w:vAlign w:val="center"/>
            <w:hideMark/>
          </w:tcPr>
          <w:p w14:paraId="0AECDF45" w14:textId="77777777" w:rsidR="00523622" w:rsidRPr="00523622" w:rsidRDefault="00523622" w:rsidP="00523622">
            <w:r w:rsidRPr="00523622">
              <w:t>24</w:t>
            </w:r>
          </w:p>
        </w:tc>
        <w:tc>
          <w:tcPr>
            <w:tcW w:w="0" w:type="auto"/>
            <w:vAlign w:val="center"/>
            <w:hideMark/>
          </w:tcPr>
          <w:p w14:paraId="3C3E14F6" w14:textId="77777777" w:rsidR="00523622" w:rsidRPr="00523622" w:rsidRDefault="00523622" w:rsidP="00523622">
            <w:r w:rsidRPr="00523622">
              <w:t>4,200</w:t>
            </w:r>
          </w:p>
        </w:tc>
      </w:tr>
      <w:tr w:rsidR="00523622" w:rsidRPr="00523622" w14:paraId="5F2659DA" w14:textId="77777777" w:rsidTr="00523622">
        <w:trPr>
          <w:tblCellSpacing w:w="15" w:type="dxa"/>
        </w:trPr>
        <w:tc>
          <w:tcPr>
            <w:tcW w:w="0" w:type="auto"/>
            <w:vAlign w:val="center"/>
            <w:hideMark/>
          </w:tcPr>
          <w:p w14:paraId="697CC12F" w14:textId="77777777" w:rsidR="00523622" w:rsidRPr="00523622" w:rsidRDefault="00523622" w:rsidP="00523622">
            <w:r w:rsidRPr="00523622">
              <w:t>2 per room</w:t>
            </w:r>
          </w:p>
        </w:tc>
        <w:tc>
          <w:tcPr>
            <w:tcW w:w="0" w:type="auto"/>
            <w:vAlign w:val="center"/>
            <w:hideMark/>
          </w:tcPr>
          <w:p w14:paraId="720C1B63" w14:textId="77777777" w:rsidR="00523622" w:rsidRPr="00523622" w:rsidRDefault="00523622" w:rsidP="00523622">
            <w:r w:rsidRPr="00523622">
              <w:t>245</w:t>
            </w:r>
          </w:p>
        </w:tc>
        <w:tc>
          <w:tcPr>
            <w:tcW w:w="0" w:type="auto"/>
            <w:vAlign w:val="center"/>
            <w:hideMark/>
          </w:tcPr>
          <w:p w14:paraId="558393B5" w14:textId="77777777" w:rsidR="00523622" w:rsidRPr="00523622" w:rsidRDefault="00523622" w:rsidP="00523622">
            <w:r w:rsidRPr="00523622">
              <w:t>24</w:t>
            </w:r>
          </w:p>
        </w:tc>
        <w:tc>
          <w:tcPr>
            <w:tcW w:w="0" w:type="auto"/>
            <w:vAlign w:val="center"/>
            <w:hideMark/>
          </w:tcPr>
          <w:p w14:paraId="33C67294" w14:textId="77777777" w:rsidR="00523622" w:rsidRPr="00523622" w:rsidRDefault="00523622" w:rsidP="00523622">
            <w:r w:rsidRPr="00523622">
              <w:t>5,880</w:t>
            </w:r>
          </w:p>
        </w:tc>
      </w:tr>
    </w:tbl>
    <w:p w14:paraId="2FAAC1C5" w14:textId="77777777" w:rsidR="00F709F3" w:rsidRDefault="00F709F3">
      <w:pPr>
        <w:rPr>
          <w:b/>
          <w:bCs/>
        </w:rPr>
      </w:pPr>
    </w:p>
    <w:p w14:paraId="689BE3E7" w14:textId="77777777" w:rsidR="00523622" w:rsidRDefault="00523622">
      <w:pPr>
        <w:rPr>
          <w:b/>
          <w:bCs/>
        </w:rPr>
      </w:pPr>
    </w:p>
    <w:p w14:paraId="204A34E8" w14:textId="77777777" w:rsidR="00523622" w:rsidRDefault="00523622">
      <w:pPr>
        <w:rPr>
          <w:b/>
          <w:bCs/>
        </w:rPr>
      </w:pPr>
    </w:p>
    <w:p w14:paraId="7603AFC8" w14:textId="77777777" w:rsidR="00523622" w:rsidRDefault="00523622">
      <w:pPr>
        <w:rPr>
          <w:b/>
          <w:bCs/>
        </w:rPr>
      </w:pPr>
    </w:p>
    <w:p w14:paraId="4DD0BBBC" w14:textId="77777777" w:rsidR="00523622" w:rsidRDefault="00523622">
      <w:pPr>
        <w:rPr>
          <w:b/>
          <w:bCs/>
        </w:rPr>
      </w:pPr>
    </w:p>
    <w:p w14:paraId="4A449510" w14:textId="77777777" w:rsidR="00523622" w:rsidRDefault="00523622">
      <w:pPr>
        <w:rPr>
          <w:b/>
          <w:bCs/>
        </w:rPr>
      </w:pPr>
    </w:p>
    <w:p w14:paraId="528CF9B0" w14:textId="77777777" w:rsidR="00523622" w:rsidRDefault="00523622">
      <w:pPr>
        <w:rPr>
          <w:b/>
          <w:bCs/>
        </w:rPr>
      </w:pPr>
    </w:p>
    <w:p w14:paraId="796FD6EA" w14:textId="77777777" w:rsidR="00523622" w:rsidRDefault="00523622">
      <w:pPr>
        <w:rPr>
          <w:b/>
          <w:bCs/>
        </w:rPr>
      </w:pPr>
    </w:p>
    <w:p w14:paraId="31290470" w14:textId="77777777" w:rsidR="00523622" w:rsidRDefault="00523622">
      <w:pPr>
        <w:rPr>
          <w:b/>
          <w:bCs/>
        </w:rPr>
      </w:pPr>
    </w:p>
    <w:p w14:paraId="36B1BAE2" w14:textId="77777777" w:rsidR="00523622" w:rsidRDefault="00523622"/>
    <w:p w14:paraId="44591895" w14:textId="77777777" w:rsidR="00D62918" w:rsidRDefault="00D62918"/>
    <w:p w14:paraId="4E42148E" w14:textId="77777777" w:rsidR="00830D4E" w:rsidRPr="00830D4E" w:rsidRDefault="00830D4E" w:rsidP="00830D4E">
      <w:pPr>
        <w:rPr>
          <w:b/>
          <w:bCs/>
        </w:rPr>
      </w:pPr>
      <w:r w:rsidRPr="00830D4E">
        <w:rPr>
          <w:b/>
          <w:bCs/>
        </w:rPr>
        <w:t>Marketing Launch Strategy for Island Rest</w:t>
      </w:r>
    </w:p>
    <w:p w14:paraId="581B6BCB" w14:textId="77777777" w:rsidR="00830D4E" w:rsidRPr="00830D4E" w:rsidRDefault="00830D4E" w:rsidP="00830D4E">
      <w:r w:rsidRPr="00830D4E">
        <w:rPr>
          <w:b/>
          <w:bCs/>
        </w:rPr>
        <w:t>Objective:</w:t>
      </w:r>
      <w:r w:rsidRPr="00830D4E">
        <w:t xml:space="preserve"> The primary objective of the marketing launch strategy is to create awareness, generate interest, and drive bookings for Island Rest, a co-accommodation hostel on Lagos Island. The strategy will utilize a mix of online and offline marketing tactics to reach the target audience effectively.</w:t>
      </w:r>
    </w:p>
    <w:p w14:paraId="2F032D47" w14:textId="77777777" w:rsidR="00830D4E" w:rsidRPr="00830D4E" w:rsidRDefault="00830D4E" w:rsidP="00830D4E">
      <w:pPr>
        <w:rPr>
          <w:b/>
          <w:bCs/>
        </w:rPr>
      </w:pPr>
      <w:r w:rsidRPr="00830D4E">
        <w:rPr>
          <w:b/>
          <w:bCs/>
        </w:rPr>
        <w:t>1. Pre-Launch Phase</w:t>
      </w:r>
    </w:p>
    <w:p w14:paraId="27ECD12A" w14:textId="77777777" w:rsidR="00830D4E" w:rsidRPr="00830D4E" w:rsidRDefault="00830D4E" w:rsidP="00830D4E">
      <w:r w:rsidRPr="00830D4E">
        <w:rPr>
          <w:b/>
          <w:bCs/>
        </w:rPr>
        <w:t>Duration:</w:t>
      </w:r>
      <w:r w:rsidRPr="00830D4E">
        <w:t xml:space="preserve"> 1-2 months before the launch</w:t>
      </w:r>
    </w:p>
    <w:p w14:paraId="4320FFF7" w14:textId="77777777" w:rsidR="00830D4E" w:rsidRPr="00830D4E" w:rsidRDefault="00830D4E" w:rsidP="00830D4E">
      <w:r w:rsidRPr="00830D4E">
        <w:rPr>
          <w:b/>
          <w:bCs/>
        </w:rPr>
        <w:t>Goals:</w:t>
      </w:r>
    </w:p>
    <w:p w14:paraId="64087A0D" w14:textId="77777777" w:rsidR="00830D4E" w:rsidRPr="00830D4E" w:rsidRDefault="00830D4E" w:rsidP="00830D4E">
      <w:pPr>
        <w:numPr>
          <w:ilvl w:val="0"/>
          <w:numId w:val="247"/>
        </w:numPr>
      </w:pPr>
      <w:r w:rsidRPr="00830D4E">
        <w:t>Build anticipation and excitement.</w:t>
      </w:r>
    </w:p>
    <w:p w14:paraId="343F1DF7" w14:textId="77777777" w:rsidR="00830D4E" w:rsidRPr="00830D4E" w:rsidRDefault="00830D4E" w:rsidP="00830D4E">
      <w:pPr>
        <w:numPr>
          <w:ilvl w:val="0"/>
          <w:numId w:val="247"/>
        </w:numPr>
      </w:pPr>
      <w:r w:rsidRPr="00830D4E">
        <w:t>Create a buzz around the launch.</w:t>
      </w:r>
    </w:p>
    <w:p w14:paraId="746D4D04" w14:textId="77777777" w:rsidR="00830D4E" w:rsidRPr="00830D4E" w:rsidRDefault="00830D4E" w:rsidP="00830D4E">
      <w:pPr>
        <w:numPr>
          <w:ilvl w:val="0"/>
          <w:numId w:val="247"/>
        </w:numPr>
      </w:pPr>
      <w:r w:rsidRPr="00830D4E">
        <w:t>Engage potential customers and stakeholders.</w:t>
      </w:r>
    </w:p>
    <w:p w14:paraId="20308CD0" w14:textId="77777777" w:rsidR="00830D4E" w:rsidRPr="00830D4E" w:rsidRDefault="00830D4E" w:rsidP="00830D4E">
      <w:r w:rsidRPr="00830D4E">
        <w:rPr>
          <w:b/>
          <w:bCs/>
        </w:rPr>
        <w:t>Activities:</w:t>
      </w:r>
    </w:p>
    <w:p w14:paraId="0196D2DF" w14:textId="77777777" w:rsidR="00830D4E" w:rsidRPr="00830D4E" w:rsidRDefault="00830D4E" w:rsidP="00830D4E">
      <w:pPr>
        <w:numPr>
          <w:ilvl w:val="0"/>
          <w:numId w:val="248"/>
        </w:numPr>
      </w:pPr>
      <w:r w:rsidRPr="00830D4E">
        <w:rPr>
          <w:b/>
          <w:bCs/>
        </w:rPr>
        <w:t>Teaser Campaigns:</w:t>
      </w:r>
    </w:p>
    <w:p w14:paraId="1224572F" w14:textId="77777777" w:rsidR="00830D4E" w:rsidRPr="00830D4E" w:rsidRDefault="00830D4E" w:rsidP="00830D4E">
      <w:pPr>
        <w:numPr>
          <w:ilvl w:val="1"/>
          <w:numId w:val="248"/>
        </w:numPr>
      </w:pPr>
      <w:r w:rsidRPr="00830D4E">
        <w:t>Utilize social media platforms (Facebook, Instagram, Twitter) to release teasers about the upcoming launch.</w:t>
      </w:r>
    </w:p>
    <w:p w14:paraId="173152F6" w14:textId="77777777" w:rsidR="00830D4E" w:rsidRPr="00830D4E" w:rsidRDefault="00830D4E" w:rsidP="00830D4E">
      <w:pPr>
        <w:numPr>
          <w:ilvl w:val="1"/>
          <w:numId w:val="248"/>
        </w:numPr>
      </w:pPr>
      <w:r w:rsidRPr="00830D4E">
        <w:t>Create engaging content such as behind-the-scenes videos, images of the construction process, and sneak peeks of the hostel amenities.</w:t>
      </w:r>
    </w:p>
    <w:p w14:paraId="5A485EC6" w14:textId="77777777" w:rsidR="00830D4E" w:rsidRPr="00830D4E" w:rsidRDefault="00830D4E" w:rsidP="00830D4E">
      <w:pPr>
        <w:numPr>
          <w:ilvl w:val="0"/>
          <w:numId w:val="248"/>
        </w:numPr>
      </w:pPr>
      <w:r w:rsidRPr="00830D4E">
        <w:rPr>
          <w:b/>
          <w:bCs/>
        </w:rPr>
        <w:t>Email Marketing:</w:t>
      </w:r>
    </w:p>
    <w:p w14:paraId="2568CB5A" w14:textId="77777777" w:rsidR="00830D4E" w:rsidRPr="00830D4E" w:rsidRDefault="00830D4E" w:rsidP="00830D4E">
      <w:pPr>
        <w:numPr>
          <w:ilvl w:val="1"/>
          <w:numId w:val="248"/>
        </w:numPr>
      </w:pPr>
      <w:r w:rsidRPr="00830D4E">
        <w:t>Collect email addresses through a pre-launch landing page offering early bird discounts or exclusive offers.</w:t>
      </w:r>
    </w:p>
    <w:p w14:paraId="404E0FC4" w14:textId="77777777" w:rsidR="00830D4E" w:rsidRPr="00830D4E" w:rsidRDefault="00830D4E" w:rsidP="00830D4E">
      <w:pPr>
        <w:numPr>
          <w:ilvl w:val="1"/>
          <w:numId w:val="248"/>
        </w:numPr>
      </w:pPr>
      <w:r w:rsidRPr="00830D4E">
        <w:t>Send out a series of pre-launch emails to build excitement and keep potential customers informed.</w:t>
      </w:r>
    </w:p>
    <w:p w14:paraId="0DBFA467" w14:textId="77777777" w:rsidR="00830D4E" w:rsidRPr="00830D4E" w:rsidRDefault="00830D4E" w:rsidP="00830D4E">
      <w:pPr>
        <w:numPr>
          <w:ilvl w:val="0"/>
          <w:numId w:val="248"/>
        </w:numPr>
      </w:pPr>
      <w:r w:rsidRPr="00830D4E">
        <w:rPr>
          <w:b/>
          <w:bCs/>
        </w:rPr>
        <w:t>Influencer Partnerships:</w:t>
      </w:r>
    </w:p>
    <w:p w14:paraId="0C12C0DD" w14:textId="77777777" w:rsidR="00830D4E" w:rsidRPr="00830D4E" w:rsidRDefault="00830D4E" w:rsidP="00830D4E">
      <w:pPr>
        <w:numPr>
          <w:ilvl w:val="1"/>
          <w:numId w:val="248"/>
        </w:numPr>
      </w:pPr>
      <w:r w:rsidRPr="00830D4E">
        <w:t>Partner with local influencers and bloggers who can create buzz and reach the target audience.</w:t>
      </w:r>
    </w:p>
    <w:p w14:paraId="467D8FAA" w14:textId="77777777" w:rsidR="00830D4E" w:rsidRPr="00830D4E" w:rsidRDefault="00830D4E" w:rsidP="00830D4E">
      <w:pPr>
        <w:numPr>
          <w:ilvl w:val="1"/>
          <w:numId w:val="248"/>
        </w:numPr>
      </w:pPr>
      <w:r w:rsidRPr="00830D4E">
        <w:t>Have influencers share their experiences and promote Island Rest on their social media channels.</w:t>
      </w:r>
    </w:p>
    <w:p w14:paraId="59FD3B22" w14:textId="77777777" w:rsidR="00830D4E" w:rsidRPr="00830D4E" w:rsidRDefault="00830D4E" w:rsidP="00830D4E">
      <w:pPr>
        <w:numPr>
          <w:ilvl w:val="0"/>
          <w:numId w:val="248"/>
        </w:numPr>
      </w:pPr>
      <w:r w:rsidRPr="00830D4E">
        <w:rPr>
          <w:b/>
          <w:bCs/>
        </w:rPr>
        <w:t>Media Outreach:</w:t>
      </w:r>
    </w:p>
    <w:p w14:paraId="62D2610A" w14:textId="77777777" w:rsidR="00830D4E" w:rsidRPr="00830D4E" w:rsidRDefault="00830D4E" w:rsidP="00830D4E">
      <w:pPr>
        <w:numPr>
          <w:ilvl w:val="1"/>
          <w:numId w:val="248"/>
        </w:numPr>
      </w:pPr>
      <w:r w:rsidRPr="00830D4E">
        <w:t>Send press releases to local newspapers, magazines, and online publications.</w:t>
      </w:r>
    </w:p>
    <w:p w14:paraId="3BE1A6BB" w14:textId="77777777" w:rsidR="00830D4E" w:rsidRPr="00830D4E" w:rsidRDefault="00830D4E" w:rsidP="00830D4E">
      <w:pPr>
        <w:numPr>
          <w:ilvl w:val="1"/>
          <w:numId w:val="248"/>
        </w:numPr>
      </w:pPr>
      <w:r w:rsidRPr="00830D4E">
        <w:t>Arrange for interviews and feature articles to generate media coverage.</w:t>
      </w:r>
    </w:p>
    <w:p w14:paraId="5AC63590" w14:textId="77777777" w:rsidR="00830D4E" w:rsidRPr="00830D4E" w:rsidRDefault="00830D4E" w:rsidP="00830D4E">
      <w:pPr>
        <w:rPr>
          <w:b/>
          <w:bCs/>
        </w:rPr>
      </w:pPr>
      <w:r w:rsidRPr="00830D4E">
        <w:rPr>
          <w:b/>
          <w:bCs/>
        </w:rPr>
        <w:lastRenderedPageBreak/>
        <w:t>2. Launch Phase</w:t>
      </w:r>
    </w:p>
    <w:p w14:paraId="0101C928" w14:textId="77777777" w:rsidR="00830D4E" w:rsidRPr="00830D4E" w:rsidRDefault="00830D4E" w:rsidP="00830D4E">
      <w:r w:rsidRPr="00830D4E">
        <w:rPr>
          <w:b/>
          <w:bCs/>
        </w:rPr>
        <w:t>Duration:</w:t>
      </w:r>
      <w:r w:rsidRPr="00830D4E">
        <w:t xml:space="preserve"> 1 month</w:t>
      </w:r>
    </w:p>
    <w:p w14:paraId="3C8EAFF7" w14:textId="77777777" w:rsidR="00830D4E" w:rsidRPr="00830D4E" w:rsidRDefault="00830D4E" w:rsidP="00830D4E">
      <w:r w:rsidRPr="00830D4E">
        <w:rPr>
          <w:b/>
          <w:bCs/>
        </w:rPr>
        <w:t>Goals:</w:t>
      </w:r>
    </w:p>
    <w:p w14:paraId="4901658E" w14:textId="77777777" w:rsidR="00830D4E" w:rsidRPr="00830D4E" w:rsidRDefault="00830D4E" w:rsidP="00830D4E">
      <w:pPr>
        <w:numPr>
          <w:ilvl w:val="0"/>
          <w:numId w:val="249"/>
        </w:numPr>
      </w:pPr>
      <w:r w:rsidRPr="00830D4E">
        <w:t>Officially introduce Island Rest to the market.</w:t>
      </w:r>
    </w:p>
    <w:p w14:paraId="55A1E12F" w14:textId="77777777" w:rsidR="00830D4E" w:rsidRPr="00830D4E" w:rsidRDefault="00830D4E" w:rsidP="00830D4E">
      <w:pPr>
        <w:numPr>
          <w:ilvl w:val="0"/>
          <w:numId w:val="249"/>
        </w:numPr>
      </w:pPr>
      <w:r w:rsidRPr="00830D4E">
        <w:t>Drive initial bookings and foot traffic.</w:t>
      </w:r>
    </w:p>
    <w:p w14:paraId="3E48B7CB" w14:textId="77777777" w:rsidR="00830D4E" w:rsidRPr="00830D4E" w:rsidRDefault="00830D4E" w:rsidP="00830D4E">
      <w:pPr>
        <w:numPr>
          <w:ilvl w:val="0"/>
          <w:numId w:val="249"/>
        </w:numPr>
      </w:pPr>
      <w:r w:rsidRPr="00830D4E">
        <w:t>Establish a strong brand presence.</w:t>
      </w:r>
    </w:p>
    <w:p w14:paraId="06BFB9EC" w14:textId="77777777" w:rsidR="00830D4E" w:rsidRPr="00830D4E" w:rsidRDefault="00830D4E" w:rsidP="00830D4E">
      <w:r w:rsidRPr="00830D4E">
        <w:rPr>
          <w:b/>
          <w:bCs/>
        </w:rPr>
        <w:t>Activities:</w:t>
      </w:r>
    </w:p>
    <w:p w14:paraId="044C37AE" w14:textId="77777777" w:rsidR="00830D4E" w:rsidRPr="00830D4E" w:rsidRDefault="00830D4E" w:rsidP="00830D4E">
      <w:pPr>
        <w:numPr>
          <w:ilvl w:val="0"/>
          <w:numId w:val="250"/>
        </w:numPr>
      </w:pPr>
      <w:r w:rsidRPr="00830D4E">
        <w:rPr>
          <w:b/>
          <w:bCs/>
        </w:rPr>
        <w:t>Launch Event:</w:t>
      </w:r>
    </w:p>
    <w:p w14:paraId="7B00B060" w14:textId="77777777" w:rsidR="00830D4E" w:rsidRPr="00830D4E" w:rsidRDefault="00830D4E" w:rsidP="00830D4E">
      <w:pPr>
        <w:numPr>
          <w:ilvl w:val="1"/>
          <w:numId w:val="250"/>
        </w:numPr>
      </w:pPr>
      <w:r w:rsidRPr="00830D4E">
        <w:t>Host a grand opening event with a tour of the facilities, refreshments, and live entertainment.</w:t>
      </w:r>
    </w:p>
    <w:p w14:paraId="647B4C7B" w14:textId="77777777" w:rsidR="00830D4E" w:rsidRPr="00830D4E" w:rsidRDefault="00830D4E" w:rsidP="00830D4E">
      <w:pPr>
        <w:numPr>
          <w:ilvl w:val="1"/>
          <w:numId w:val="250"/>
        </w:numPr>
      </w:pPr>
      <w:r w:rsidRPr="00830D4E">
        <w:t>Invite media, influencers, local businesses, and potential customers.</w:t>
      </w:r>
    </w:p>
    <w:p w14:paraId="69320364" w14:textId="77777777" w:rsidR="00830D4E" w:rsidRPr="00830D4E" w:rsidRDefault="00830D4E" w:rsidP="00830D4E">
      <w:pPr>
        <w:numPr>
          <w:ilvl w:val="1"/>
          <w:numId w:val="250"/>
        </w:numPr>
      </w:pPr>
      <w:r w:rsidRPr="00830D4E">
        <w:t>Stream the event live on social media platforms.</w:t>
      </w:r>
    </w:p>
    <w:p w14:paraId="3EB90512" w14:textId="77777777" w:rsidR="00830D4E" w:rsidRPr="00830D4E" w:rsidRDefault="00830D4E" w:rsidP="00830D4E">
      <w:pPr>
        <w:numPr>
          <w:ilvl w:val="0"/>
          <w:numId w:val="250"/>
        </w:numPr>
      </w:pPr>
      <w:r w:rsidRPr="00830D4E">
        <w:rPr>
          <w:b/>
          <w:bCs/>
        </w:rPr>
        <w:t>Social Media Campaign:</w:t>
      </w:r>
    </w:p>
    <w:p w14:paraId="5B045309" w14:textId="77777777" w:rsidR="00830D4E" w:rsidRPr="00830D4E" w:rsidRDefault="00830D4E" w:rsidP="00830D4E">
      <w:pPr>
        <w:numPr>
          <w:ilvl w:val="1"/>
          <w:numId w:val="250"/>
        </w:numPr>
      </w:pPr>
      <w:r w:rsidRPr="00830D4E">
        <w:t>Run targeted ads on Facebook, Instagram, and Google to promote the launch.</w:t>
      </w:r>
    </w:p>
    <w:p w14:paraId="4FF275C2" w14:textId="77777777" w:rsidR="00830D4E" w:rsidRPr="00830D4E" w:rsidRDefault="00830D4E" w:rsidP="00830D4E">
      <w:pPr>
        <w:numPr>
          <w:ilvl w:val="1"/>
          <w:numId w:val="250"/>
        </w:numPr>
      </w:pPr>
      <w:r w:rsidRPr="00830D4E">
        <w:t>Use engaging content such as videos, customer testimonials, and special offers to attract attention.</w:t>
      </w:r>
    </w:p>
    <w:p w14:paraId="239C6620" w14:textId="77777777" w:rsidR="00830D4E" w:rsidRPr="00830D4E" w:rsidRDefault="00830D4E" w:rsidP="00830D4E">
      <w:pPr>
        <w:numPr>
          <w:ilvl w:val="1"/>
          <w:numId w:val="250"/>
        </w:numPr>
      </w:pPr>
      <w:r w:rsidRPr="00830D4E">
        <w:t>Encourage user-generated content with a launch hashtag (e.g., #IslandRestLaunch).</w:t>
      </w:r>
    </w:p>
    <w:p w14:paraId="42069A83" w14:textId="77777777" w:rsidR="00830D4E" w:rsidRPr="00830D4E" w:rsidRDefault="00830D4E" w:rsidP="00830D4E">
      <w:pPr>
        <w:numPr>
          <w:ilvl w:val="0"/>
          <w:numId w:val="250"/>
        </w:numPr>
      </w:pPr>
      <w:r w:rsidRPr="00830D4E">
        <w:rPr>
          <w:b/>
          <w:bCs/>
        </w:rPr>
        <w:t>Referral Program:</w:t>
      </w:r>
    </w:p>
    <w:p w14:paraId="126278F9" w14:textId="77777777" w:rsidR="00830D4E" w:rsidRPr="00830D4E" w:rsidRDefault="00830D4E" w:rsidP="00830D4E">
      <w:pPr>
        <w:numPr>
          <w:ilvl w:val="1"/>
          <w:numId w:val="250"/>
        </w:numPr>
      </w:pPr>
      <w:r w:rsidRPr="00830D4E">
        <w:t>Introduce a referral program offering discounts or incentives for customers who refer friends and family.</w:t>
      </w:r>
    </w:p>
    <w:p w14:paraId="66C792B7" w14:textId="77777777" w:rsidR="00830D4E" w:rsidRPr="00830D4E" w:rsidRDefault="00830D4E" w:rsidP="00830D4E">
      <w:pPr>
        <w:numPr>
          <w:ilvl w:val="1"/>
          <w:numId w:val="250"/>
        </w:numPr>
      </w:pPr>
      <w:r w:rsidRPr="00830D4E">
        <w:t>Promote the referral program through email, social media, and at the launch event.</w:t>
      </w:r>
    </w:p>
    <w:p w14:paraId="11546168" w14:textId="77777777" w:rsidR="00830D4E" w:rsidRPr="00830D4E" w:rsidRDefault="00830D4E" w:rsidP="00830D4E">
      <w:pPr>
        <w:numPr>
          <w:ilvl w:val="0"/>
          <w:numId w:val="250"/>
        </w:numPr>
      </w:pPr>
      <w:r w:rsidRPr="00830D4E">
        <w:rPr>
          <w:b/>
          <w:bCs/>
        </w:rPr>
        <w:t>Influencer Visits:</w:t>
      </w:r>
    </w:p>
    <w:p w14:paraId="6D298DF9" w14:textId="77777777" w:rsidR="00830D4E" w:rsidRPr="00830D4E" w:rsidRDefault="00830D4E" w:rsidP="00830D4E">
      <w:pPr>
        <w:numPr>
          <w:ilvl w:val="1"/>
          <w:numId w:val="250"/>
        </w:numPr>
      </w:pPr>
      <w:r w:rsidRPr="00830D4E">
        <w:t>Invite influencers to stay at Island Rest and share their experiences on their social media channels.</w:t>
      </w:r>
    </w:p>
    <w:p w14:paraId="6E387653" w14:textId="77777777" w:rsidR="00830D4E" w:rsidRPr="00830D4E" w:rsidRDefault="00830D4E" w:rsidP="00830D4E">
      <w:pPr>
        <w:numPr>
          <w:ilvl w:val="1"/>
          <w:numId w:val="250"/>
        </w:numPr>
      </w:pPr>
      <w:r w:rsidRPr="00830D4E">
        <w:t>Use their content to reach a broader audience and build credibility.</w:t>
      </w:r>
    </w:p>
    <w:p w14:paraId="07204B83" w14:textId="77777777" w:rsidR="00830D4E" w:rsidRPr="00830D4E" w:rsidRDefault="00830D4E" w:rsidP="00830D4E">
      <w:pPr>
        <w:rPr>
          <w:b/>
          <w:bCs/>
        </w:rPr>
      </w:pPr>
      <w:r w:rsidRPr="00830D4E">
        <w:rPr>
          <w:b/>
          <w:bCs/>
        </w:rPr>
        <w:t>3. Post-Launch Phase</w:t>
      </w:r>
    </w:p>
    <w:p w14:paraId="7CFD8FB7" w14:textId="77777777" w:rsidR="00830D4E" w:rsidRPr="00830D4E" w:rsidRDefault="00830D4E" w:rsidP="00830D4E">
      <w:r w:rsidRPr="00830D4E">
        <w:rPr>
          <w:b/>
          <w:bCs/>
        </w:rPr>
        <w:t>Duration:</w:t>
      </w:r>
      <w:r w:rsidRPr="00830D4E">
        <w:t xml:space="preserve"> 3-6 months</w:t>
      </w:r>
    </w:p>
    <w:p w14:paraId="267F695A" w14:textId="77777777" w:rsidR="00830D4E" w:rsidRPr="00830D4E" w:rsidRDefault="00830D4E" w:rsidP="00830D4E">
      <w:r w:rsidRPr="00830D4E">
        <w:rPr>
          <w:b/>
          <w:bCs/>
        </w:rPr>
        <w:t>Goals:</w:t>
      </w:r>
    </w:p>
    <w:p w14:paraId="00F95D91" w14:textId="77777777" w:rsidR="00830D4E" w:rsidRPr="00830D4E" w:rsidRDefault="00830D4E" w:rsidP="00830D4E">
      <w:pPr>
        <w:numPr>
          <w:ilvl w:val="0"/>
          <w:numId w:val="251"/>
        </w:numPr>
      </w:pPr>
      <w:r w:rsidRPr="00830D4E">
        <w:t>Maintain momentum and continue building brand awareness.</w:t>
      </w:r>
    </w:p>
    <w:p w14:paraId="79873C2B" w14:textId="77777777" w:rsidR="00830D4E" w:rsidRPr="00830D4E" w:rsidRDefault="00830D4E" w:rsidP="00830D4E">
      <w:pPr>
        <w:numPr>
          <w:ilvl w:val="0"/>
          <w:numId w:val="251"/>
        </w:numPr>
      </w:pPr>
      <w:r w:rsidRPr="00830D4E">
        <w:t>Encourage repeat bookings and customer loyalty.</w:t>
      </w:r>
    </w:p>
    <w:p w14:paraId="541C3C2D" w14:textId="77777777" w:rsidR="00830D4E" w:rsidRPr="00830D4E" w:rsidRDefault="00830D4E" w:rsidP="00830D4E">
      <w:pPr>
        <w:numPr>
          <w:ilvl w:val="0"/>
          <w:numId w:val="251"/>
        </w:numPr>
      </w:pPr>
      <w:r w:rsidRPr="00830D4E">
        <w:lastRenderedPageBreak/>
        <w:t>Gather feedback and improve services.</w:t>
      </w:r>
    </w:p>
    <w:p w14:paraId="5A3D67C8" w14:textId="77777777" w:rsidR="00830D4E" w:rsidRPr="00830D4E" w:rsidRDefault="00830D4E" w:rsidP="00830D4E">
      <w:r w:rsidRPr="00830D4E">
        <w:rPr>
          <w:b/>
          <w:bCs/>
        </w:rPr>
        <w:t>Activities:</w:t>
      </w:r>
    </w:p>
    <w:p w14:paraId="00C350E8" w14:textId="77777777" w:rsidR="00830D4E" w:rsidRPr="00830D4E" w:rsidRDefault="00830D4E" w:rsidP="00830D4E">
      <w:pPr>
        <w:numPr>
          <w:ilvl w:val="0"/>
          <w:numId w:val="252"/>
        </w:numPr>
      </w:pPr>
      <w:r w:rsidRPr="00830D4E">
        <w:rPr>
          <w:b/>
          <w:bCs/>
        </w:rPr>
        <w:t>Content Marketing:</w:t>
      </w:r>
    </w:p>
    <w:p w14:paraId="60038150" w14:textId="77777777" w:rsidR="00830D4E" w:rsidRPr="00830D4E" w:rsidRDefault="00830D4E" w:rsidP="00830D4E">
      <w:pPr>
        <w:numPr>
          <w:ilvl w:val="1"/>
          <w:numId w:val="252"/>
        </w:numPr>
      </w:pPr>
      <w:r w:rsidRPr="00830D4E">
        <w:t>Create a blog on the Island Rest website featuring articles about co-accommodation benefits, local attractions, and customer stories.</w:t>
      </w:r>
    </w:p>
    <w:p w14:paraId="0184BA47" w14:textId="77777777" w:rsidR="00830D4E" w:rsidRPr="00830D4E" w:rsidRDefault="00830D4E" w:rsidP="00830D4E">
      <w:pPr>
        <w:numPr>
          <w:ilvl w:val="1"/>
          <w:numId w:val="252"/>
        </w:numPr>
      </w:pPr>
      <w:r w:rsidRPr="00830D4E">
        <w:t>Share blog posts on social media and through email newsletters.</w:t>
      </w:r>
    </w:p>
    <w:p w14:paraId="5BEAD70F" w14:textId="77777777" w:rsidR="00830D4E" w:rsidRPr="00830D4E" w:rsidRDefault="00830D4E" w:rsidP="00830D4E">
      <w:pPr>
        <w:numPr>
          <w:ilvl w:val="0"/>
          <w:numId w:val="252"/>
        </w:numPr>
      </w:pPr>
      <w:r w:rsidRPr="00830D4E">
        <w:rPr>
          <w:b/>
          <w:bCs/>
        </w:rPr>
        <w:t>Customer Reviews and Testimonials:</w:t>
      </w:r>
    </w:p>
    <w:p w14:paraId="5B494D2A" w14:textId="77777777" w:rsidR="00830D4E" w:rsidRPr="00830D4E" w:rsidRDefault="00830D4E" w:rsidP="00830D4E">
      <w:pPr>
        <w:numPr>
          <w:ilvl w:val="1"/>
          <w:numId w:val="252"/>
        </w:numPr>
      </w:pPr>
      <w:r w:rsidRPr="00830D4E">
        <w:t>Encourage guests to leave reviews on platforms like Google, TripAdvisor, and social media.</w:t>
      </w:r>
    </w:p>
    <w:p w14:paraId="26222D16" w14:textId="77777777" w:rsidR="00830D4E" w:rsidRPr="00830D4E" w:rsidRDefault="00830D4E" w:rsidP="00830D4E">
      <w:pPr>
        <w:numPr>
          <w:ilvl w:val="1"/>
          <w:numId w:val="252"/>
        </w:numPr>
      </w:pPr>
      <w:r w:rsidRPr="00830D4E">
        <w:t>Highlight positive reviews and testimonials on the Island Rest website and marketing materials.</w:t>
      </w:r>
    </w:p>
    <w:p w14:paraId="08285CE4" w14:textId="77777777" w:rsidR="00830D4E" w:rsidRPr="00830D4E" w:rsidRDefault="00830D4E" w:rsidP="00830D4E">
      <w:pPr>
        <w:numPr>
          <w:ilvl w:val="0"/>
          <w:numId w:val="252"/>
        </w:numPr>
      </w:pPr>
      <w:r w:rsidRPr="00830D4E">
        <w:rPr>
          <w:b/>
          <w:bCs/>
        </w:rPr>
        <w:t>Promotions and Discounts:</w:t>
      </w:r>
    </w:p>
    <w:p w14:paraId="0F805DA3" w14:textId="77777777" w:rsidR="00830D4E" w:rsidRPr="00830D4E" w:rsidRDefault="00830D4E" w:rsidP="00830D4E">
      <w:pPr>
        <w:numPr>
          <w:ilvl w:val="1"/>
          <w:numId w:val="252"/>
        </w:numPr>
      </w:pPr>
      <w:r w:rsidRPr="00830D4E">
        <w:t>Offer seasonal promotions, loyalty discounts, and special packages to attract new and returning customers.</w:t>
      </w:r>
    </w:p>
    <w:p w14:paraId="4A9502A4" w14:textId="77777777" w:rsidR="00830D4E" w:rsidRPr="00830D4E" w:rsidRDefault="00830D4E" w:rsidP="00830D4E">
      <w:pPr>
        <w:numPr>
          <w:ilvl w:val="1"/>
          <w:numId w:val="252"/>
        </w:numPr>
      </w:pPr>
      <w:r w:rsidRPr="00830D4E">
        <w:t>Use email marketing and social media to promote these offers.</w:t>
      </w:r>
    </w:p>
    <w:p w14:paraId="519331E8" w14:textId="77777777" w:rsidR="00830D4E" w:rsidRPr="00830D4E" w:rsidRDefault="00830D4E" w:rsidP="00830D4E">
      <w:pPr>
        <w:numPr>
          <w:ilvl w:val="0"/>
          <w:numId w:val="252"/>
        </w:numPr>
      </w:pPr>
      <w:r w:rsidRPr="00830D4E">
        <w:rPr>
          <w:b/>
          <w:bCs/>
        </w:rPr>
        <w:t>Feedback and Improvement:</w:t>
      </w:r>
    </w:p>
    <w:p w14:paraId="16EE7371" w14:textId="77777777" w:rsidR="00830D4E" w:rsidRPr="00830D4E" w:rsidRDefault="00830D4E" w:rsidP="00830D4E">
      <w:pPr>
        <w:numPr>
          <w:ilvl w:val="1"/>
          <w:numId w:val="252"/>
        </w:numPr>
      </w:pPr>
      <w:r w:rsidRPr="00830D4E">
        <w:t>Collect feedback from guests through surveys and reviews.</w:t>
      </w:r>
    </w:p>
    <w:p w14:paraId="54CF6794" w14:textId="77777777" w:rsidR="00830D4E" w:rsidRPr="00830D4E" w:rsidRDefault="00830D4E" w:rsidP="00830D4E">
      <w:pPr>
        <w:numPr>
          <w:ilvl w:val="1"/>
          <w:numId w:val="252"/>
        </w:numPr>
      </w:pPr>
      <w:r w:rsidRPr="00830D4E">
        <w:t>Use feedback to make necessary improvements and enhance the guest experience.</w:t>
      </w:r>
    </w:p>
    <w:p w14:paraId="33C57514" w14:textId="77777777" w:rsidR="00830D4E" w:rsidRPr="00830D4E" w:rsidRDefault="00830D4E" w:rsidP="00830D4E">
      <w:pPr>
        <w:numPr>
          <w:ilvl w:val="1"/>
          <w:numId w:val="252"/>
        </w:numPr>
      </w:pPr>
      <w:r w:rsidRPr="00830D4E">
        <w:t>Communicate improvements to customers to show responsiveness and commitment to quality.</w:t>
      </w:r>
    </w:p>
    <w:p w14:paraId="392951B7" w14:textId="77777777" w:rsidR="00830D4E" w:rsidRPr="00830D4E" w:rsidRDefault="00830D4E" w:rsidP="00830D4E">
      <w:pPr>
        <w:rPr>
          <w:b/>
          <w:bCs/>
        </w:rPr>
      </w:pPr>
      <w:r w:rsidRPr="00830D4E">
        <w:rPr>
          <w:b/>
          <w:bCs/>
        </w:rPr>
        <w:t>Budget Allocation</w:t>
      </w:r>
    </w:p>
    <w:p w14:paraId="01309DF8" w14:textId="77777777" w:rsidR="00830D4E" w:rsidRPr="00830D4E" w:rsidRDefault="00830D4E" w:rsidP="00830D4E">
      <w:r w:rsidRPr="00830D4E">
        <w:rPr>
          <w:b/>
          <w:bCs/>
        </w:rPr>
        <w:t>Pre-Launch Phase:</w:t>
      </w:r>
    </w:p>
    <w:p w14:paraId="4128E752" w14:textId="77777777" w:rsidR="00830D4E" w:rsidRPr="00830D4E" w:rsidRDefault="00830D4E" w:rsidP="00830D4E">
      <w:pPr>
        <w:numPr>
          <w:ilvl w:val="0"/>
          <w:numId w:val="253"/>
        </w:numPr>
      </w:pPr>
      <w:r w:rsidRPr="00830D4E">
        <w:t>Social Media Teasers: £500</w:t>
      </w:r>
    </w:p>
    <w:p w14:paraId="593EFF6B" w14:textId="77777777" w:rsidR="00830D4E" w:rsidRPr="00830D4E" w:rsidRDefault="00830D4E" w:rsidP="00830D4E">
      <w:pPr>
        <w:numPr>
          <w:ilvl w:val="0"/>
          <w:numId w:val="253"/>
        </w:numPr>
      </w:pPr>
      <w:r w:rsidRPr="00830D4E">
        <w:t>Email Marketing: £200</w:t>
      </w:r>
    </w:p>
    <w:p w14:paraId="60D98DE0" w14:textId="77777777" w:rsidR="00830D4E" w:rsidRPr="00830D4E" w:rsidRDefault="00830D4E" w:rsidP="00830D4E">
      <w:pPr>
        <w:numPr>
          <w:ilvl w:val="0"/>
          <w:numId w:val="253"/>
        </w:numPr>
      </w:pPr>
      <w:r w:rsidRPr="00830D4E">
        <w:t>Influencer Partnerships: £1,000</w:t>
      </w:r>
    </w:p>
    <w:p w14:paraId="1524BAB2" w14:textId="77777777" w:rsidR="00830D4E" w:rsidRPr="00830D4E" w:rsidRDefault="00830D4E" w:rsidP="00830D4E">
      <w:pPr>
        <w:numPr>
          <w:ilvl w:val="0"/>
          <w:numId w:val="253"/>
        </w:numPr>
      </w:pPr>
      <w:r w:rsidRPr="00830D4E">
        <w:t>Media Outreach: £300</w:t>
      </w:r>
    </w:p>
    <w:p w14:paraId="3D1AFCDB" w14:textId="77777777" w:rsidR="00830D4E" w:rsidRPr="00830D4E" w:rsidRDefault="00830D4E" w:rsidP="00830D4E">
      <w:r w:rsidRPr="00830D4E">
        <w:rPr>
          <w:b/>
          <w:bCs/>
        </w:rPr>
        <w:t>Launch Phase:</w:t>
      </w:r>
    </w:p>
    <w:p w14:paraId="4F632E41" w14:textId="77777777" w:rsidR="00830D4E" w:rsidRPr="00830D4E" w:rsidRDefault="00830D4E" w:rsidP="00830D4E">
      <w:pPr>
        <w:numPr>
          <w:ilvl w:val="0"/>
          <w:numId w:val="254"/>
        </w:numPr>
      </w:pPr>
      <w:r w:rsidRPr="00830D4E">
        <w:t>Launch Event: £2,000</w:t>
      </w:r>
    </w:p>
    <w:p w14:paraId="2AF26582" w14:textId="77777777" w:rsidR="00830D4E" w:rsidRPr="00830D4E" w:rsidRDefault="00830D4E" w:rsidP="00830D4E">
      <w:pPr>
        <w:numPr>
          <w:ilvl w:val="0"/>
          <w:numId w:val="254"/>
        </w:numPr>
      </w:pPr>
      <w:r w:rsidRPr="00830D4E">
        <w:t>Social Media Campaign: £1,500</w:t>
      </w:r>
    </w:p>
    <w:p w14:paraId="302CE34D" w14:textId="77777777" w:rsidR="00830D4E" w:rsidRPr="00830D4E" w:rsidRDefault="00830D4E" w:rsidP="00830D4E">
      <w:pPr>
        <w:numPr>
          <w:ilvl w:val="0"/>
          <w:numId w:val="254"/>
        </w:numPr>
      </w:pPr>
      <w:r w:rsidRPr="00830D4E">
        <w:t>Referral Program: £500</w:t>
      </w:r>
    </w:p>
    <w:p w14:paraId="4518C7DB" w14:textId="77777777" w:rsidR="00830D4E" w:rsidRPr="00830D4E" w:rsidRDefault="00830D4E" w:rsidP="00830D4E">
      <w:pPr>
        <w:numPr>
          <w:ilvl w:val="0"/>
          <w:numId w:val="254"/>
        </w:numPr>
      </w:pPr>
      <w:r w:rsidRPr="00830D4E">
        <w:lastRenderedPageBreak/>
        <w:t>Influencer Visits: £1,000</w:t>
      </w:r>
    </w:p>
    <w:p w14:paraId="62B7EFF4" w14:textId="77777777" w:rsidR="00830D4E" w:rsidRPr="00830D4E" w:rsidRDefault="00830D4E" w:rsidP="00830D4E">
      <w:r w:rsidRPr="00830D4E">
        <w:rPr>
          <w:b/>
          <w:bCs/>
        </w:rPr>
        <w:t>Post-Launch Phase:</w:t>
      </w:r>
    </w:p>
    <w:p w14:paraId="457D43D9" w14:textId="77777777" w:rsidR="00830D4E" w:rsidRPr="00830D4E" w:rsidRDefault="00830D4E" w:rsidP="00830D4E">
      <w:pPr>
        <w:numPr>
          <w:ilvl w:val="0"/>
          <w:numId w:val="255"/>
        </w:numPr>
      </w:pPr>
      <w:r w:rsidRPr="00830D4E">
        <w:t>Content Marketing: £800</w:t>
      </w:r>
    </w:p>
    <w:p w14:paraId="71A0BE5C" w14:textId="77777777" w:rsidR="00830D4E" w:rsidRPr="00830D4E" w:rsidRDefault="00830D4E" w:rsidP="00830D4E">
      <w:pPr>
        <w:numPr>
          <w:ilvl w:val="0"/>
          <w:numId w:val="255"/>
        </w:numPr>
      </w:pPr>
      <w:r w:rsidRPr="00830D4E">
        <w:t>Customer Reviews and Testimonials: £300</w:t>
      </w:r>
    </w:p>
    <w:p w14:paraId="3EB3CA28" w14:textId="77777777" w:rsidR="00830D4E" w:rsidRPr="00830D4E" w:rsidRDefault="00830D4E" w:rsidP="00830D4E">
      <w:pPr>
        <w:numPr>
          <w:ilvl w:val="0"/>
          <w:numId w:val="255"/>
        </w:numPr>
      </w:pPr>
      <w:r w:rsidRPr="00830D4E">
        <w:t>Promotions and Discounts: £1,200</w:t>
      </w:r>
    </w:p>
    <w:p w14:paraId="125F2864" w14:textId="77777777" w:rsidR="00830D4E" w:rsidRPr="00830D4E" w:rsidRDefault="00830D4E" w:rsidP="00830D4E">
      <w:pPr>
        <w:numPr>
          <w:ilvl w:val="0"/>
          <w:numId w:val="255"/>
        </w:numPr>
      </w:pPr>
      <w:r w:rsidRPr="00830D4E">
        <w:t>Feedback and Improvement: £500</w:t>
      </w:r>
    </w:p>
    <w:p w14:paraId="679D3F38" w14:textId="77777777" w:rsidR="00830D4E" w:rsidRPr="00830D4E" w:rsidRDefault="00830D4E" w:rsidP="00830D4E">
      <w:r w:rsidRPr="00830D4E">
        <w:rPr>
          <w:b/>
          <w:bCs/>
        </w:rPr>
        <w:t>Total Budget:</w:t>
      </w:r>
      <w:r w:rsidRPr="00830D4E">
        <w:t xml:space="preserve"> £9,800</w:t>
      </w:r>
    </w:p>
    <w:p w14:paraId="168F3EB5" w14:textId="77777777" w:rsidR="00830D4E" w:rsidRPr="00830D4E" w:rsidRDefault="00830D4E" w:rsidP="00830D4E">
      <w:pPr>
        <w:rPr>
          <w:b/>
          <w:bCs/>
        </w:rPr>
      </w:pPr>
      <w:r w:rsidRPr="00830D4E">
        <w:rPr>
          <w:b/>
          <w:bCs/>
        </w:rPr>
        <w:t>Conclusion</w:t>
      </w:r>
    </w:p>
    <w:p w14:paraId="106566CB" w14:textId="77777777" w:rsidR="00830D4E" w:rsidRPr="00830D4E" w:rsidRDefault="00830D4E" w:rsidP="00830D4E">
      <w:r w:rsidRPr="00830D4E">
        <w:t>The marketing launch strategy for Island Rest is designed to create a strong market entry, build brand awareness, and drive customer engagement. By leveraging a mix of online and offline tactics, Island Rest can effectively reach its target audience, generate interest, and establish a loyal customer base. The strategy will ensure that Island Rest stands out in the competitive market and achieves long-term success.</w:t>
      </w:r>
    </w:p>
    <w:p w14:paraId="0AC010D6" w14:textId="77777777" w:rsidR="00D62918" w:rsidRDefault="00D62918"/>
    <w:p w14:paraId="56318B0B" w14:textId="77777777" w:rsidR="00830D4E" w:rsidRDefault="00830D4E"/>
    <w:p w14:paraId="0B2970EB" w14:textId="77777777" w:rsidR="00830D4E" w:rsidRDefault="00830D4E"/>
    <w:p w14:paraId="04CC3A06" w14:textId="77777777" w:rsidR="00830D4E" w:rsidRDefault="00830D4E"/>
    <w:p w14:paraId="44B8E08C" w14:textId="77777777" w:rsidR="00830D4E" w:rsidRDefault="00830D4E"/>
    <w:p w14:paraId="1076F16C" w14:textId="77777777" w:rsidR="00830D4E" w:rsidRDefault="00830D4E"/>
    <w:p w14:paraId="4E427F98" w14:textId="77777777" w:rsidR="00830D4E" w:rsidRDefault="00830D4E"/>
    <w:p w14:paraId="0C803DE2" w14:textId="77777777" w:rsidR="00830D4E" w:rsidRDefault="00830D4E"/>
    <w:p w14:paraId="6524533F" w14:textId="77777777" w:rsidR="00830D4E" w:rsidRDefault="00830D4E"/>
    <w:p w14:paraId="6BDE1DA6" w14:textId="77777777" w:rsidR="00830D4E" w:rsidRDefault="00830D4E"/>
    <w:p w14:paraId="6677B767" w14:textId="77777777" w:rsidR="00830D4E" w:rsidRDefault="00830D4E"/>
    <w:p w14:paraId="0A381C84" w14:textId="77777777" w:rsidR="00830D4E" w:rsidRDefault="00830D4E"/>
    <w:p w14:paraId="2A13345E" w14:textId="77777777" w:rsidR="00A54A18" w:rsidRDefault="00A54A18"/>
    <w:p w14:paraId="71AED377" w14:textId="77777777" w:rsidR="00A54A18" w:rsidRDefault="00A54A18"/>
    <w:p w14:paraId="0D8652B3" w14:textId="77777777" w:rsidR="00A54A18" w:rsidRPr="00A54A18" w:rsidRDefault="00A54A18" w:rsidP="00A54A18">
      <w:pPr>
        <w:rPr>
          <w:b/>
          <w:bCs/>
        </w:rPr>
      </w:pPr>
      <w:r w:rsidRPr="00A54A18">
        <w:rPr>
          <w:b/>
          <w:bCs/>
        </w:rPr>
        <w:t>Marketing Media for Island Rest</w:t>
      </w:r>
    </w:p>
    <w:p w14:paraId="751F4629" w14:textId="77777777" w:rsidR="00A54A18" w:rsidRPr="00A54A18" w:rsidRDefault="00A54A18" w:rsidP="00A54A18">
      <w:r w:rsidRPr="00A54A18">
        <w:t xml:space="preserve">To effectively reach and engage the target audience, Island Rest will utilize a diverse range of marketing media. The selection of media will be strategic, focusing on platforms and channels that align with the </w:t>
      </w:r>
      <w:r w:rsidRPr="00A54A18">
        <w:lastRenderedPageBreak/>
        <w:t xml:space="preserve">preferences and </w:t>
      </w:r>
      <w:proofErr w:type="spellStart"/>
      <w:r w:rsidRPr="00A54A18">
        <w:t>behaviors</w:t>
      </w:r>
      <w:proofErr w:type="spellEnd"/>
      <w:r w:rsidRPr="00A54A18">
        <w:t xml:space="preserve"> of young professionals, remote workers, corporate clients, and students. Here is an overview of the marketing media to be used:</w:t>
      </w:r>
    </w:p>
    <w:p w14:paraId="4BD38862" w14:textId="77777777" w:rsidR="00A54A18" w:rsidRPr="00A54A18" w:rsidRDefault="00A54A18" w:rsidP="00A54A18">
      <w:pPr>
        <w:rPr>
          <w:b/>
          <w:bCs/>
        </w:rPr>
      </w:pPr>
      <w:r w:rsidRPr="00A54A18">
        <w:rPr>
          <w:b/>
          <w:bCs/>
        </w:rPr>
        <w:t>1. Digital Media</w:t>
      </w:r>
    </w:p>
    <w:p w14:paraId="0D23EA40" w14:textId="77777777" w:rsidR="00A54A18" w:rsidRPr="00A54A18" w:rsidRDefault="00A54A18" w:rsidP="00A54A18">
      <w:r w:rsidRPr="00A54A18">
        <w:rPr>
          <w:b/>
          <w:bCs/>
        </w:rPr>
        <w:t>a. Social Media Platforms:</w:t>
      </w:r>
    </w:p>
    <w:p w14:paraId="35DE5A24" w14:textId="77777777" w:rsidR="00A54A18" w:rsidRPr="00A54A18" w:rsidRDefault="00A54A18" w:rsidP="00A54A18">
      <w:pPr>
        <w:numPr>
          <w:ilvl w:val="0"/>
          <w:numId w:val="256"/>
        </w:numPr>
      </w:pPr>
      <w:r w:rsidRPr="00A54A18">
        <w:rPr>
          <w:b/>
          <w:bCs/>
        </w:rPr>
        <w:t>Facebook:</w:t>
      </w:r>
      <w:r w:rsidRPr="00A54A18">
        <w:t xml:space="preserve"> For community building, sharing updates, and targeted advertising. Facebook’s detailed targeting options will help reach specific demographics.</w:t>
      </w:r>
    </w:p>
    <w:p w14:paraId="2E34D618" w14:textId="77777777" w:rsidR="00A54A18" w:rsidRPr="00A54A18" w:rsidRDefault="00A54A18" w:rsidP="00A54A18">
      <w:pPr>
        <w:numPr>
          <w:ilvl w:val="0"/>
          <w:numId w:val="256"/>
        </w:numPr>
      </w:pPr>
      <w:r w:rsidRPr="00A54A18">
        <w:rPr>
          <w:b/>
          <w:bCs/>
        </w:rPr>
        <w:t>Instagram:</w:t>
      </w:r>
      <w:r w:rsidRPr="00A54A18">
        <w:t xml:space="preserve"> To showcase the hostel’s visual appeal through photos and videos. Instagram Stories and Reels will be used for behind-the-scenes content and promotions.</w:t>
      </w:r>
    </w:p>
    <w:p w14:paraId="3C062758" w14:textId="77777777" w:rsidR="00A54A18" w:rsidRPr="00A54A18" w:rsidRDefault="00A54A18" w:rsidP="00A54A18">
      <w:pPr>
        <w:numPr>
          <w:ilvl w:val="0"/>
          <w:numId w:val="256"/>
        </w:numPr>
      </w:pPr>
      <w:r w:rsidRPr="00A54A18">
        <w:rPr>
          <w:b/>
          <w:bCs/>
        </w:rPr>
        <w:t>Twitter:</w:t>
      </w:r>
      <w:r w:rsidRPr="00A54A18">
        <w:t xml:space="preserve"> For real-time updates, customer engagement, and sharing relevant content related to co-living and commuting in Lagos.</w:t>
      </w:r>
    </w:p>
    <w:p w14:paraId="53201F87" w14:textId="77777777" w:rsidR="00A54A18" w:rsidRPr="00A54A18" w:rsidRDefault="00A54A18" w:rsidP="00A54A18">
      <w:pPr>
        <w:numPr>
          <w:ilvl w:val="0"/>
          <w:numId w:val="256"/>
        </w:numPr>
      </w:pPr>
      <w:r w:rsidRPr="00A54A18">
        <w:rPr>
          <w:b/>
          <w:bCs/>
        </w:rPr>
        <w:t>LinkedIn:</w:t>
      </w:r>
      <w:r w:rsidRPr="00A54A18">
        <w:t xml:space="preserve"> To connect with corporate clients and promote Island Rest as a preferred accommodation partner for businesses.</w:t>
      </w:r>
    </w:p>
    <w:p w14:paraId="12665F9A" w14:textId="77777777" w:rsidR="00A54A18" w:rsidRPr="00A54A18" w:rsidRDefault="00A54A18" w:rsidP="00A54A18">
      <w:r w:rsidRPr="00A54A18">
        <w:rPr>
          <w:b/>
          <w:bCs/>
        </w:rPr>
        <w:t>b. Website and Blog:</w:t>
      </w:r>
    </w:p>
    <w:p w14:paraId="7C6E5D73" w14:textId="77777777" w:rsidR="00A54A18" w:rsidRPr="00A54A18" w:rsidRDefault="00A54A18" w:rsidP="00A54A18">
      <w:pPr>
        <w:numPr>
          <w:ilvl w:val="0"/>
          <w:numId w:val="257"/>
        </w:numPr>
      </w:pPr>
      <w:r w:rsidRPr="00A54A18">
        <w:rPr>
          <w:b/>
          <w:bCs/>
        </w:rPr>
        <w:t>Website:</w:t>
      </w:r>
      <w:r w:rsidRPr="00A54A18">
        <w:t xml:space="preserve"> A user-friendly, mobile-optimized website for information about Island Rest, online bookings, and customer testimonials.</w:t>
      </w:r>
    </w:p>
    <w:p w14:paraId="3104020F" w14:textId="77777777" w:rsidR="00A54A18" w:rsidRPr="00A54A18" w:rsidRDefault="00A54A18" w:rsidP="00A54A18">
      <w:pPr>
        <w:numPr>
          <w:ilvl w:val="0"/>
          <w:numId w:val="257"/>
        </w:numPr>
      </w:pPr>
      <w:r w:rsidRPr="00A54A18">
        <w:rPr>
          <w:b/>
          <w:bCs/>
        </w:rPr>
        <w:t>Blog:</w:t>
      </w:r>
      <w:r w:rsidRPr="00A54A18">
        <w:t xml:space="preserve"> Regular posts on topics such as co-living benefits, commuting tips, local events, and resident stories to drive organic traffic and establish authority in the housing market.</w:t>
      </w:r>
    </w:p>
    <w:p w14:paraId="01CFC7E7" w14:textId="77777777" w:rsidR="00A54A18" w:rsidRPr="00A54A18" w:rsidRDefault="00A54A18" w:rsidP="00A54A18">
      <w:r w:rsidRPr="00A54A18">
        <w:rPr>
          <w:b/>
          <w:bCs/>
        </w:rPr>
        <w:t>c. Email Marketing:</w:t>
      </w:r>
    </w:p>
    <w:p w14:paraId="1B34A337" w14:textId="77777777" w:rsidR="00A54A18" w:rsidRPr="00A54A18" w:rsidRDefault="00A54A18" w:rsidP="00A54A18">
      <w:pPr>
        <w:numPr>
          <w:ilvl w:val="0"/>
          <w:numId w:val="258"/>
        </w:numPr>
      </w:pPr>
      <w:r w:rsidRPr="00A54A18">
        <w:rPr>
          <w:b/>
          <w:bCs/>
        </w:rPr>
        <w:t>Newsletters:</w:t>
      </w:r>
      <w:r w:rsidRPr="00A54A18">
        <w:t xml:space="preserve"> Monthly newsletters with updates, promotions, and valuable content to keep subscribers engaged.</w:t>
      </w:r>
    </w:p>
    <w:p w14:paraId="4D663499" w14:textId="77777777" w:rsidR="00A54A18" w:rsidRPr="00A54A18" w:rsidRDefault="00A54A18" w:rsidP="00A54A18">
      <w:pPr>
        <w:numPr>
          <w:ilvl w:val="0"/>
          <w:numId w:val="258"/>
        </w:numPr>
      </w:pPr>
      <w:r w:rsidRPr="00A54A18">
        <w:rPr>
          <w:b/>
          <w:bCs/>
        </w:rPr>
        <w:t>Automated Email Campaigns:</w:t>
      </w:r>
      <w:r w:rsidRPr="00A54A18">
        <w:t xml:space="preserve"> Welcome emails, booking confirmations, and follow-up emails to enhance the customer journey.</w:t>
      </w:r>
    </w:p>
    <w:p w14:paraId="64FCA43A" w14:textId="77777777" w:rsidR="00A54A18" w:rsidRPr="00A54A18" w:rsidRDefault="00A54A18" w:rsidP="00A54A18">
      <w:r w:rsidRPr="00A54A18">
        <w:rPr>
          <w:b/>
          <w:bCs/>
        </w:rPr>
        <w:t>d. Search Engine Marketing (SEM):</w:t>
      </w:r>
    </w:p>
    <w:p w14:paraId="4B352C52" w14:textId="77777777" w:rsidR="00A54A18" w:rsidRPr="00A54A18" w:rsidRDefault="00A54A18" w:rsidP="00A54A18">
      <w:pPr>
        <w:numPr>
          <w:ilvl w:val="0"/>
          <w:numId w:val="259"/>
        </w:numPr>
      </w:pPr>
      <w:r w:rsidRPr="00A54A18">
        <w:rPr>
          <w:b/>
          <w:bCs/>
        </w:rPr>
        <w:t>Google Ads:</w:t>
      </w:r>
      <w:r w:rsidRPr="00A54A18">
        <w:t xml:space="preserve"> Pay-per-click (PPC) campaigns targeting relevant keywords to drive traffic to the website.</w:t>
      </w:r>
    </w:p>
    <w:p w14:paraId="51F22B2B" w14:textId="77777777" w:rsidR="00A54A18" w:rsidRPr="00A54A18" w:rsidRDefault="00A54A18" w:rsidP="00A54A18">
      <w:pPr>
        <w:numPr>
          <w:ilvl w:val="0"/>
          <w:numId w:val="259"/>
        </w:numPr>
      </w:pPr>
      <w:r w:rsidRPr="00A54A18">
        <w:rPr>
          <w:b/>
          <w:bCs/>
        </w:rPr>
        <w:t>SEO:</w:t>
      </w:r>
      <w:r w:rsidRPr="00A54A18">
        <w:t xml:space="preserve"> Optimizing website content to rank higher in search engine results, increasing organic visibility.</w:t>
      </w:r>
    </w:p>
    <w:p w14:paraId="526EE13E" w14:textId="77777777" w:rsidR="00A54A18" w:rsidRPr="00A54A18" w:rsidRDefault="00A54A18" w:rsidP="00A54A18">
      <w:r w:rsidRPr="00A54A18">
        <w:rPr>
          <w:b/>
          <w:bCs/>
        </w:rPr>
        <w:t>e. Online Listings:</w:t>
      </w:r>
    </w:p>
    <w:p w14:paraId="02C3F273" w14:textId="77777777" w:rsidR="00A54A18" w:rsidRPr="00A54A18" w:rsidRDefault="00A54A18" w:rsidP="00A54A18">
      <w:pPr>
        <w:numPr>
          <w:ilvl w:val="0"/>
          <w:numId w:val="260"/>
        </w:numPr>
      </w:pPr>
      <w:r w:rsidRPr="00A54A18">
        <w:rPr>
          <w:b/>
          <w:bCs/>
        </w:rPr>
        <w:t>Accommodation Platforms:</w:t>
      </w:r>
      <w:r w:rsidRPr="00A54A18">
        <w:t xml:space="preserve"> Listing Island Rest on popular platforms like Airbnb, Booking.com, and </w:t>
      </w:r>
      <w:proofErr w:type="spellStart"/>
      <w:r w:rsidRPr="00A54A18">
        <w:t>Hostelworld</w:t>
      </w:r>
      <w:proofErr w:type="spellEnd"/>
      <w:r w:rsidRPr="00A54A18">
        <w:t xml:space="preserve"> to reach a broader audience.</w:t>
      </w:r>
    </w:p>
    <w:p w14:paraId="3238E0F9" w14:textId="77777777" w:rsidR="00A54A18" w:rsidRPr="00A54A18" w:rsidRDefault="00A54A18" w:rsidP="00A54A18">
      <w:pPr>
        <w:rPr>
          <w:b/>
          <w:bCs/>
        </w:rPr>
      </w:pPr>
      <w:r w:rsidRPr="00A54A18">
        <w:rPr>
          <w:b/>
          <w:bCs/>
        </w:rPr>
        <w:t>2. Traditional Media</w:t>
      </w:r>
    </w:p>
    <w:p w14:paraId="4B1B76F7" w14:textId="77777777" w:rsidR="00A54A18" w:rsidRPr="00A54A18" w:rsidRDefault="00A54A18" w:rsidP="00A54A18">
      <w:r w:rsidRPr="00A54A18">
        <w:rPr>
          <w:b/>
          <w:bCs/>
        </w:rPr>
        <w:t>a. Print Media:</w:t>
      </w:r>
    </w:p>
    <w:p w14:paraId="77AFCFA6" w14:textId="77777777" w:rsidR="00A54A18" w:rsidRPr="00A54A18" w:rsidRDefault="00A54A18" w:rsidP="00A54A18">
      <w:pPr>
        <w:numPr>
          <w:ilvl w:val="0"/>
          <w:numId w:val="261"/>
        </w:numPr>
      </w:pPr>
      <w:r w:rsidRPr="00A54A18">
        <w:rPr>
          <w:b/>
          <w:bCs/>
        </w:rPr>
        <w:lastRenderedPageBreak/>
        <w:t>Flyers and Brochures:</w:t>
      </w:r>
      <w:r w:rsidRPr="00A54A18">
        <w:t xml:space="preserve"> Distributed in key locations such as universities, corporate offices, and co-working spaces.</w:t>
      </w:r>
    </w:p>
    <w:p w14:paraId="2EBDFF0E" w14:textId="77777777" w:rsidR="00A54A18" w:rsidRPr="00A54A18" w:rsidRDefault="00A54A18" w:rsidP="00A54A18">
      <w:pPr>
        <w:numPr>
          <w:ilvl w:val="0"/>
          <w:numId w:val="261"/>
        </w:numPr>
      </w:pPr>
      <w:r w:rsidRPr="00A54A18">
        <w:rPr>
          <w:b/>
          <w:bCs/>
        </w:rPr>
        <w:t>Newspaper Ads:</w:t>
      </w:r>
      <w:r w:rsidRPr="00A54A18">
        <w:t xml:space="preserve"> Placing ads in local newspapers to reach a wider demographic, especially those less active online.</w:t>
      </w:r>
    </w:p>
    <w:p w14:paraId="49EE775B" w14:textId="77777777" w:rsidR="00A54A18" w:rsidRPr="00A54A18" w:rsidRDefault="00A54A18" w:rsidP="00A54A18">
      <w:r w:rsidRPr="00A54A18">
        <w:rPr>
          <w:b/>
          <w:bCs/>
        </w:rPr>
        <w:t>b. Outdoor Advertising:</w:t>
      </w:r>
    </w:p>
    <w:p w14:paraId="5C65AB88" w14:textId="77777777" w:rsidR="00A54A18" w:rsidRPr="00A54A18" w:rsidRDefault="00A54A18" w:rsidP="00A54A18">
      <w:pPr>
        <w:numPr>
          <w:ilvl w:val="0"/>
          <w:numId w:val="262"/>
        </w:numPr>
      </w:pPr>
      <w:r w:rsidRPr="00A54A18">
        <w:rPr>
          <w:b/>
          <w:bCs/>
        </w:rPr>
        <w:t>Billboards:</w:t>
      </w:r>
      <w:r w:rsidRPr="00A54A18">
        <w:t xml:space="preserve"> Strategically placed billboards in high-traffic areas on Lagos Island and the mainland to create brand awareness.</w:t>
      </w:r>
    </w:p>
    <w:p w14:paraId="43727991" w14:textId="77777777" w:rsidR="00A54A18" w:rsidRPr="00A54A18" w:rsidRDefault="00A54A18" w:rsidP="00A54A18">
      <w:pPr>
        <w:numPr>
          <w:ilvl w:val="0"/>
          <w:numId w:val="262"/>
        </w:numPr>
      </w:pPr>
      <w:r w:rsidRPr="00A54A18">
        <w:rPr>
          <w:b/>
          <w:bCs/>
        </w:rPr>
        <w:t>Transit Advertising:</w:t>
      </w:r>
      <w:r w:rsidRPr="00A54A18">
        <w:t xml:space="preserve"> Ads on buses and taxis that commute between the mainland and Lagos Island to target daily commuters.</w:t>
      </w:r>
    </w:p>
    <w:p w14:paraId="19AE7E81" w14:textId="77777777" w:rsidR="00A54A18" w:rsidRPr="00A54A18" w:rsidRDefault="00A54A18" w:rsidP="00A54A18">
      <w:pPr>
        <w:rPr>
          <w:b/>
          <w:bCs/>
        </w:rPr>
      </w:pPr>
      <w:r w:rsidRPr="00A54A18">
        <w:rPr>
          <w:b/>
          <w:bCs/>
        </w:rPr>
        <w:t>3. Experiential Marketing</w:t>
      </w:r>
    </w:p>
    <w:p w14:paraId="5637D1A3" w14:textId="77777777" w:rsidR="00A54A18" w:rsidRPr="00A54A18" w:rsidRDefault="00A54A18" w:rsidP="00A54A18">
      <w:r w:rsidRPr="00A54A18">
        <w:rPr>
          <w:b/>
          <w:bCs/>
        </w:rPr>
        <w:t>a. Events and Open Houses:</w:t>
      </w:r>
    </w:p>
    <w:p w14:paraId="36722B96" w14:textId="77777777" w:rsidR="00A54A18" w:rsidRPr="00A54A18" w:rsidRDefault="00A54A18" w:rsidP="00A54A18">
      <w:pPr>
        <w:numPr>
          <w:ilvl w:val="0"/>
          <w:numId w:val="263"/>
        </w:numPr>
      </w:pPr>
      <w:r w:rsidRPr="00A54A18">
        <w:rPr>
          <w:b/>
          <w:bCs/>
        </w:rPr>
        <w:t>Launch Event:</w:t>
      </w:r>
      <w:r w:rsidRPr="00A54A18">
        <w:t xml:space="preserve"> Hosting an opening event to introduce Island Rest to potential residents and the media.</w:t>
      </w:r>
    </w:p>
    <w:p w14:paraId="54FEFD5F" w14:textId="77777777" w:rsidR="00A54A18" w:rsidRPr="00A54A18" w:rsidRDefault="00A54A18" w:rsidP="00A54A18">
      <w:pPr>
        <w:numPr>
          <w:ilvl w:val="0"/>
          <w:numId w:val="263"/>
        </w:numPr>
      </w:pPr>
      <w:r w:rsidRPr="00A54A18">
        <w:rPr>
          <w:b/>
          <w:bCs/>
        </w:rPr>
        <w:t>Open House Days:</w:t>
      </w:r>
      <w:r w:rsidRPr="00A54A18">
        <w:t xml:space="preserve"> Regular events where interested individuals can tour the hostel and experience the amenities firsthand.</w:t>
      </w:r>
    </w:p>
    <w:p w14:paraId="554B0438" w14:textId="77777777" w:rsidR="00A54A18" w:rsidRPr="00A54A18" w:rsidRDefault="00A54A18" w:rsidP="00A54A18">
      <w:r w:rsidRPr="00A54A18">
        <w:rPr>
          <w:b/>
          <w:bCs/>
        </w:rPr>
        <w:t>b. Partnerships and Sponsorships:</w:t>
      </w:r>
    </w:p>
    <w:p w14:paraId="39EDC8F6" w14:textId="77777777" w:rsidR="00A54A18" w:rsidRPr="00A54A18" w:rsidRDefault="00A54A18" w:rsidP="00A54A18">
      <w:pPr>
        <w:numPr>
          <w:ilvl w:val="0"/>
          <w:numId w:val="264"/>
        </w:numPr>
      </w:pPr>
      <w:r w:rsidRPr="00A54A18">
        <w:rPr>
          <w:b/>
          <w:bCs/>
        </w:rPr>
        <w:t>Local Businesses:</w:t>
      </w:r>
      <w:r w:rsidRPr="00A54A18">
        <w:t xml:space="preserve"> Partnering with local gyms, cafes, and entertainment venues to offer exclusive deals to Island Rest residents.</w:t>
      </w:r>
    </w:p>
    <w:p w14:paraId="72435F6E" w14:textId="77777777" w:rsidR="00A54A18" w:rsidRPr="00A54A18" w:rsidRDefault="00A54A18" w:rsidP="00A54A18">
      <w:pPr>
        <w:numPr>
          <w:ilvl w:val="0"/>
          <w:numId w:val="264"/>
        </w:numPr>
      </w:pPr>
      <w:r w:rsidRPr="00A54A18">
        <w:rPr>
          <w:b/>
          <w:bCs/>
        </w:rPr>
        <w:t>Corporate Partnerships:</w:t>
      </w:r>
      <w:r w:rsidRPr="00A54A18">
        <w:t xml:space="preserve"> Collaborating with companies to provide accommodation for their employees, enhancing corporate visibility.</w:t>
      </w:r>
    </w:p>
    <w:p w14:paraId="1DB0E58A" w14:textId="77777777" w:rsidR="00A54A18" w:rsidRPr="00A54A18" w:rsidRDefault="00A54A18" w:rsidP="00A54A18">
      <w:pPr>
        <w:rPr>
          <w:b/>
          <w:bCs/>
        </w:rPr>
      </w:pPr>
      <w:r w:rsidRPr="00A54A18">
        <w:rPr>
          <w:b/>
          <w:bCs/>
        </w:rPr>
        <w:t>4. Influencer Marketing</w:t>
      </w:r>
    </w:p>
    <w:p w14:paraId="2662AC3C" w14:textId="77777777" w:rsidR="00A54A18" w:rsidRPr="00A54A18" w:rsidRDefault="00A54A18" w:rsidP="00A54A18">
      <w:r w:rsidRPr="00A54A18">
        <w:rPr>
          <w:b/>
          <w:bCs/>
        </w:rPr>
        <w:t>a. Local Influencers and Bloggers:</w:t>
      </w:r>
    </w:p>
    <w:p w14:paraId="3276501E" w14:textId="77777777" w:rsidR="00A54A18" w:rsidRPr="00A54A18" w:rsidRDefault="00A54A18" w:rsidP="00A54A18">
      <w:pPr>
        <w:numPr>
          <w:ilvl w:val="0"/>
          <w:numId w:val="265"/>
        </w:numPr>
      </w:pPr>
      <w:r w:rsidRPr="00A54A18">
        <w:rPr>
          <w:b/>
          <w:bCs/>
        </w:rPr>
        <w:t>Influencer Collaborations:</w:t>
      </w:r>
      <w:r w:rsidRPr="00A54A18">
        <w:t xml:space="preserve"> Working with local influencers who resonate with the target audience to promote Island Rest through social media posts, reviews, and giveaways.</w:t>
      </w:r>
    </w:p>
    <w:p w14:paraId="7FEC4BF6" w14:textId="77777777" w:rsidR="00A54A18" w:rsidRPr="00A54A18" w:rsidRDefault="00A54A18" w:rsidP="00A54A18">
      <w:pPr>
        <w:numPr>
          <w:ilvl w:val="0"/>
          <w:numId w:val="265"/>
        </w:numPr>
      </w:pPr>
      <w:r w:rsidRPr="00A54A18">
        <w:rPr>
          <w:b/>
          <w:bCs/>
        </w:rPr>
        <w:t>Guest Blog Posts:</w:t>
      </w:r>
      <w:r w:rsidRPr="00A54A18">
        <w:t xml:space="preserve"> Featuring influencers and bloggers on Island Rest’s blog to leverage their audience and credibility.</w:t>
      </w:r>
    </w:p>
    <w:p w14:paraId="272B1DFF" w14:textId="77777777" w:rsidR="00A54A18" w:rsidRPr="00A54A18" w:rsidRDefault="00A54A18" w:rsidP="00A54A18">
      <w:pPr>
        <w:rPr>
          <w:b/>
          <w:bCs/>
        </w:rPr>
      </w:pPr>
      <w:r w:rsidRPr="00A54A18">
        <w:rPr>
          <w:b/>
          <w:bCs/>
        </w:rPr>
        <w:t>5. Content Marketing</w:t>
      </w:r>
    </w:p>
    <w:p w14:paraId="3C2A7C67" w14:textId="77777777" w:rsidR="00A54A18" w:rsidRPr="00A54A18" w:rsidRDefault="00A54A18" w:rsidP="00A54A18">
      <w:r w:rsidRPr="00A54A18">
        <w:rPr>
          <w:b/>
          <w:bCs/>
        </w:rPr>
        <w:t>a. Video Marketing:</w:t>
      </w:r>
    </w:p>
    <w:p w14:paraId="44F3612C" w14:textId="77777777" w:rsidR="00A54A18" w:rsidRPr="00A54A18" w:rsidRDefault="00A54A18" w:rsidP="00A54A18">
      <w:pPr>
        <w:numPr>
          <w:ilvl w:val="0"/>
          <w:numId w:val="266"/>
        </w:numPr>
      </w:pPr>
      <w:r w:rsidRPr="00A54A18">
        <w:rPr>
          <w:b/>
          <w:bCs/>
        </w:rPr>
        <w:t>YouTube Channel:</w:t>
      </w:r>
      <w:r w:rsidRPr="00A54A18">
        <w:t xml:space="preserve"> Creating a YouTube channel to share virtual tours, resident testimonials, and informational videos about co-living.</w:t>
      </w:r>
    </w:p>
    <w:p w14:paraId="47E3A216" w14:textId="77777777" w:rsidR="00A54A18" w:rsidRPr="00A54A18" w:rsidRDefault="00A54A18" w:rsidP="00A54A18">
      <w:pPr>
        <w:numPr>
          <w:ilvl w:val="0"/>
          <w:numId w:val="266"/>
        </w:numPr>
      </w:pPr>
      <w:r w:rsidRPr="00A54A18">
        <w:rPr>
          <w:b/>
          <w:bCs/>
        </w:rPr>
        <w:t>Short Videos:</w:t>
      </w:r>
      <w:r w:rsidRPr="00A54A18">
        <w:t xml:space="preserve"> Producing short, engaging videos for social media platforms like Instagram, TikTok, and Facebook.</w:t>
      </w:r>
    </w:p>
    <w:p w14:paraId="02CDFC50" w14:textId="77777777" w:rsidR="00A54A18" w:rsidRPr="00A54A18" w:rsidRDefault="00A54A18" w:rsidP="00A54A18">
      <w:r w:rsidRPr="00A54A18">
        <w:rPr>
          <w:b/>
          <w:bCs/>
        </w:rPr>
        <w:t>b. Visual Content:</w:t>
      </w:r>
    </w:p>
    <w:p w14:paraId="33554621" w14:textId="77777777" w:rsidR="00A54A18" w:rsidRPr="00A54A18" w:rsidRDefault="00A54A18" w:rsidP="00A54A18">
      <w:pPr>
        <w:numPr>
          <w:ilvl w:val="0"/>
          <w:numId w:val="267"/>
        </w:numPr>
      </w:pPr>
      <w:r w:rsidRPr="00A54A18">
        <w:rPr>
          <w:b/>
          <w:bCs/>
        </w:rPr>
        <w:lastRenderedPageBreak/>
        <w:t>Photography:</w:t>
      </w:r>
      <w:r w:rsidRPr="00A54A18">
        <w:t xml:space="preserve"> Professional photos of the hostel, amenities, and community events to be used across all digital and print media.</w:t>
      </w:r>
    </w:p>
    <w:p w14:paraId="69703B40" w14:textId="77777777" w:rsidR="00A54A18" w:rsidRPr="00A54A18" w:rsidRDefault="00A54A18" w:rsidP="00A54A18">
      <w:pPr>
        <w:numPr>
          <w:ilvl w:val="0"/>
          <w:numId w:val="267"/>
        </w:numPr>
      </w:pPr>
      <w:r w:rsidRPr="00A54A18">
        <w:rPr>
          <w:b/>
          <w:bCs/>
        </w:rPr>
        <w:t>Infographics:</w:t>
      </w:r>
      <w:r w:rsidRPr="00A54A18">
        <w:t xml:space="preserve"> Creating infographics to illustrate the benefits of co-living, safety measures, and the booking process.</w:t>
      </w:r>
    </w:p>
    <w:p w14:paraId="119E003D" w14:textId="77777777" w:rsidR="00A54A18" w:rsidRPr="00A54A18" w:rsidRDefault="00A54A18" w:rsidP="00A54A18">
      <w:pPr>
        <w:rPr>
          <w:b/>
          <w:bCs/>
        </w:rPr>
      </w:pPr>
      <w:r w:rsidRPr="00A54A18">
        <w:rPr>
          <w:b/>
          <w:bCs/>
        </w:rPr>
        <w:t>Measurement and Analytics</w:t>
      </w:r>
    </w:p>
    <w:p w14:paraId="757BCC8B" w14:textId="77777777" w:rsidR="00A54A18" w:rsidRPr="00A54A18" w:rsidRDefault="00A54A18" w:rsidP="00A54A18">
      <w:r w:rsidRPr="00A54A18">
        <w:t>To ensure the effectiveness of the marketing efforts, Island Rest will implement robust measurement and analytics strategies:</w:t>
      </w:r>
    </w:p>
    <w:p w14:paraId="2962ED07" w14:textId="77777777" w:rsidR="00A54A18" w:rsidRPr="00A54A18" w:rsidRDefault="00A54A18" w:rsidP="00A54A18">
      <w:pPr>
        <w:numPr>
          <w:ilvl w:val="0"/>
          <w:numId w:val="268"/>
        </w:numPr>
      </w:pPr>
      <w:r w:rsidRPr="00A54A18">
        <w:rPr>
          <w:b/>
          <w:bCs/>
        </w:rPr>
        <w:t>Social Media Analytics:</w:t>
      </w:r>
      <w:r w:rsidRPr="00A54A18">
        <w:t xml:space="preserve"> Monitoring engagement, reach, and conversion metrics on social media platforms.</w:t>
      </w:r>
    </w:p>
    <w:p w14:paraId="532BFB2F" w14:textId="77777777" w:rsidR="00A54A18" w:rsidRPr="00A54A18" w:rsidRDefault="00A54A18" w:rsidP="00A54A18">
      <w:pPr>
        <w:numPr>
          <w:ilvl w:val="0"/>
          <w:numId w:val="268"/>
        </w:numPr>
      </w:pPr>
      <w:r w:rsidRPr="00A54A18">
        <w:rPr>
          <w:b/>
          <w:bCs/>
        </w:rPr>
        <w:t>Website Analytics:</w:t>
      </w:r>
      <w:r w:rsidRPr="00A54A18">
        <w:t xml:space="preserve"> Using Google Analytics to track website traffic, user </w:t>
      </w:r>
      <w:proofErr w:type="spellStart"/>
      <w:r w:rsidRPr="00A54A18">
        <w:t>behavior</w:t>
      </w:r>
      <w:proofErr w:type="spellEnd"/>
      <w:r w:rsidRPr="00A54A18">
        <w:t>, and conversion rates.</w:t>
      </w:r>
    </w:p>
    <w:p w14:paraId="59502B84" w14:textId="77777777" w:rsidR="00A54A18" w:rsidRPr="00A54A18" w:rsidRDefault="00A54A18" w:rsidP="00A54A18">
      <w:pPr>
        <w:numPr>
          <w:ilvl w:val="0"/>
          <w:numId w:val="268"/>
        </w:numPr>
      </w:pPr>
      <w:r w:rsidRPr="00A54A18">
        <w:rPr>
          <w:b/>
          <w:bCs/>
        </w:rPr>
        <w:t>Email Analytics:</w:t>
      </w:r>
      <w:r w:rsidRPr="00A54A18">
        <w:t xml:space="preserve"> </w:t>
      </w:r>
      <w:proofErr w:type="spellStart"/>
      <w:r w:rsidRPr="00A54A18">
        <w:t>Analyzing</w:t>
      </w:r>
      <w:proofErr w:type="spellEnd"/>
      <w:r w:rsidRPr="00A54A18">
        <w:t xml:space="preserve"> open rates, click-through rates, and conversion rates for email campaigns.</w:t>
      </w:r>
    </w:p>
    <w:p w14:paraId="73A240F0" w14:textId="77777777" w:rsidR="00A54A18" w:rsidRPr="00A54A18" w:rsidRDefault="00A54A18" w:rsidP="00A54A18">
      <w:pPr>
        <w:numPr>
          <w:ilvl w:val="0"/>
          <w:numId w:val="268"/>
        </w:numPr>
      </w:pPr>
      <w:r w:rsidRPr="00A54A18">
        <w:rPr>
          <w:b/>
          <w:bCs/>
        </w:rPr>
        <w:t>Advertising Metrics:</w:t>
      </w:r>
      <w:r w:rsidRPr="00A54A18">
        <w:t xml:space="preserve"> Evaluating the performance of online and offline advertising campaigns through metrics like impressions, click-through rates, and ROI.</w:t>
      </w:r>
    </w:p>
    <w:p w14:paraId="32A23D29" w14:textId="77777777" w:rsidR="00A54A18" w:rsidRPr="00A54A18" w:rsidRDefault="00A54A18" w:rsidP="00A54A18">
      <w:pPr>
        <w:rPr>
          <w:b/>
          <w:bCs/>
        </w:rPr>
      </w:pPr>
      <w:r w:rsidRPr="00A54A18">
        <w:rPr>
          <w:b/>
          <w:bCs/>
        </w:rPr>
        <w:t>Conclusion</w:t>
      </w:r>
    </w:p>
    <w:p w14:paraId="15111F0B" w14:textId="77777777" w:rsidR="00A54A18" w:rsidRPr="00A54A18" w:rsidRDefault="00A54A18" w:rsidP="00A54A18">
      <w:r w:rsidRPr="00A54A18">
        <w:t>By leveraging a mix of digital and traditional media, Island Rest will create a comprehensive and effective marketing strategy. This approach will ensure that the brand reaches its target audience, builds a strong online and offline presence, and drives occupancy rates. Continuous monitoring and adaptation of the strategy based on performance metrics will further enhance the effectiveness of the marketing efforts.</w:t>
      </w:r>
    </w:p>
    <w:p w14:paraId="47A39AF8" w14:textId="77777777" w:rsidR="00A54A18" w:rsidRDefault="00A54A18"/>
    <w:p w14:paraId="5CD451D5" w14:textId="77777777" w:rsidR="00C37299" w:rsidRDefault="00C37299"/>
    <w:p w14:paraId="35BD6A7A" w14:textId="77777777" w:rsidR="00C37299" w:rsidRDefault="00C37299"/>
    <w:p w14:paraId="309FAAA4" w14:textId="77777777" w:rsidR="00C37299" w:rsidRDefault="00C37299"/>
    <w:p w14:paraId="679FC61D" w14:textId="77777777" w:rsidR="00C37299" w:rsidRDefault="00C37299"/>
    <w:p w14:paraId="0BB13A2B" w14:textId="77777777" w:rsidR="00C37299" w:rsidRDefault="00C37299"/>
    <w:p w14:paraId="14EE8695" w14:textId="77777777" w:rsidR="00C37299" w:rsidRDefault="00C37299"/>
    <w:p w14:paraId="30165F33" w14:textId="77777777" w:rsidR="00C37299" w:rsidRDefault="00C37299"/>
    <w:p w14:paraId="22BAC769" w14:textId="77777777" w:rsidR="00C37299" w:rsidRDefault="00C37299"/>
    <w:p w14:paraId="504D6E61" w14:textId="77777777" w:rsidR="00C37299" w:rsidRDefault="00C37299"/>
    <w:p w14:paraId="506806E6" w14:textId="77777777" w:rsidR="00C37299" w:rsidRDefault="00C37299"/>
    <w:p w14:paraId="6A9DC9A7" w14:textId="77777777" w:rsidR="00C37299" w:rsidRDefault="00C37299"/>
    <w:p w14:paraId="45EB8156" w14:textId="77777777" w:rsidR="00C37299" w:rsidRPr="00C37299" w:rsidRDefault="00C37299" w:rsidP="00C37299">
      <w:pPr>
        <w:rPr>
          <w:b/>
          <w:bCs/>
        </w:rPr>
      </w:pPr>
      <w:r w:rsidRPr="00C37299">
        <w:rPr>
          <w:b/>
          <w:bCs/>
        </w:rPr>
        <w:lastRenderedPageBreak/>
        <w:t>Acquiring and Managing New Customers, Partners, and Locations as Part of the Scaling Process</w:t>
      </w:r>
    </w:p>
    <w:p w14:paraId="76CDA4F1" w14:textId="77777777" w:rsidR="00C37299" w:rsidRPr="00C37299" w:rsidRDefault="00C37299" w:rsidP="00C37299">
      <w:r w:rsidRPr="00C37299">
        <w:t>Scaling up Island Rest requires a comprehensive strategy to acquire and manage new customers, partners, and locations. This involves leveraging various marketing, operational, and partnership tactics to ensure a seamless expansion. Here’s an in-depth look at how to achieve this:</w:t>
      </w:r>
    </w:p>
    <w:p w14:paraId="4A3DB68C" w14:textId="77777777" w:rsidR="00C37299" w:rsidRPr="00C37299" w:rsidRDefault="00C37299" w:rsidP="00C37299">
      <w:pPr>
        <w:rPr>
          <w:b/>
          <w:bCs/>
        </w:rPr>
      </w:pPr>
      <w:r w:rsidRPr="00C37299">
        <w:rPr>
          <w:b/>
          <w:bCs/>
        </w:rPr>
        <w:t>Acquiring and Managing New Customers</w:t>
      </w:r>
    </w:p>
    <w:p w14:paraId="3C910295" w14:textId="77777777" w:rsidR="00C37299" w:rsidRPr="00C37299" w:rsidRDefault="00C37299" w:rsidP="00C37299">
      <w:pPr>
        <w:rPr>
          <w:b/>
          <w:bCs/>
        </w:rPr>
      </w:pPr>
      <w:r w:rsidRPr="00C37299">
        <w:rPr>
          <w:b/>
          <w:bCs/>
        </w:rPr>
        <w:t>1. Customer Acquisition Strategies</w:t>
      </w:r>
    </w:p>
    <w:p w14:paraId="221CF349" w14:textId="77777777" w:rsidR="00C37299" w:rsidRPr="00C37299" w:rsidRDefault="00C37299" w:rsidP="00C37299">
      <w:r w:rsidRPr="00C37299">
        <w:rPr>
          <w:b/>
          <w:bCs/>
        </w:rPr>
        <w:t>a. Digital Marketing:</w:t>
      </w:r>
    </w:p>
    <w:p w14:paraId="4BADF33D" w14:textId="77777777" w:rsidR="00C37299" w:rsidRPr="00C37299" w:rsidRDefault="00C37299" w:rsidP="00C37299">
      <w:pPr>
        <w:numPr>
          <w:ilvl w:val="0"/>
          <w:numId w:val="269"/>
        </w:numPr>
      </w:pPr>
      <w:r w:rsidRPr="00C37299">
        <w:rPr>
          <w:b/>
          <w:bCs/>
        </w:rPr>
        <w:t>Social Media Advertising:</w:t>
      </w:r>
      <w:r w:rsidRPr="00C37299">
        <w:t xml:space="preserve"> Use targeted ads on platforms like Facebook, Instagram, and LinkedIn to reach potential customers based on demographics, interests, and </w:t>
      </w:r>
      <w:proofErr w:type="spellStart"/>
      <w:r w:rsidRPr="00C37299">
        <w:t>behavior</w:t>
      </w:r>
      <w:proofErr w:type="spellEnd"/>
      <w:r w:rsidRPr="00C37299">
        <w:t>.</w:t>
      </w:r>
    </w:p>
    <w:p w14:paraId="6B593C15" w14:textId="77777777" w:rsidR="00C37299" w:rsidRPr="00C37299" w:rsidRDefault="00C37299" w:rsidP="00C37299">
      <w:pPr>
        <w:numPr>
          <w:ilvl w:val="0"/>
          <w:numId w:val="269"/>
        </w:numPr>
      </w:pPr>
      <w:r w:rsidRPr="00C37299">
        <w:rPr>
          <w:b/>
          <w:bCs/>
        </w:rPr>
        <w:t>Search Engine Optimization (SEO):</w:t>
      </w:r>
      <w:r w:rsidRPr="00C37299">
        <w:t xml:space="preserve"> Optimize the Island Rest website and content for search engines to attract organic traffic from users searching for co-living spaces in Lagos.</w:t>
      </w:r>
    </w:p>
    <w:p w14:paraId="5962D20F" w14:textId="77777777" w:rsidR="00C37299" w:rsidRPr="00C37299" w:rsidRDefault="00C37299" w:rsidP="00C37299">
      <w:pPr>
        <w:numPr>
          <w:ilvl w:val="0"/>
          <w:numId w:val="269"/>
        </w:numPr>
      </w:pPr>
      <w:r w:rsidRPr="00C37299">
        <w:rPr>
          <w:b/>
          <w:bCs/>
        </w:rPr>
        <w:t>Content Marketing:</w:t>
      </w:r>
      <w:r w:rsidRPr="00C37299">
        <w:t xml:space="preserve"> Create valuable content such as blog posts, videos, and infographics that address the commuting and housing challenges in Lagos and highlight Island Rest’s solutions.</w:t>
      </w:r>
    </w:p>
    <w:p w14:paraId="3F2180F6" w14:textId="77777777" w:rsidR="00C37299" w:rsidRPr="00C37299" w:rsidRDefault="00C37299" w:rsidP="00C37299">
      <w:r w:rsidRPr="00C37299">
        <w:rPr>
          <w:b/>
          <w:bCs/>
        </w:rPr>
        <w:t>b. Referral Programs:</w:t>
      </w:r>
    </w:p>
    <w:p w14:paraId="035D2C58" w14:textId="77777777" w:rsidR="00C37299" w:rsidRPr="00C37299" w:rsidRDefault="00C37299" w:rsidP="00C37299">
      <w:pPr>
        <w:numPr>
          <w:ilvl w:val="0"/>
          <w:numId w:val="270"/>
        </w:numPr>
      </w:pPr>
      <w:r w:rsidRPr="00C37299">
        <w:rPr>
          <w:b/>
          <w:bCs/>
        </w:rPr>
        <w:t>Resident Referrals:</w:t>
      </w:r>
      <w:r w:rsidRPr="00C37299">
        <w:t xml:space="preserve"> Encourage current residents to refer friends and colleagues by offering incentives such as discounts or free services.</w:t>
      </w:r>
    </w:p>
    <w:p w14:paraId="287AF0AE" w14:textId="77777777" w:rsidR="00C37299" w:rsidRPr="00C37299" w:rsidRDefault="00C37299" w:rsidP="00C37299">
      <w:pPr>
        <w:numPr>
          <w:ilvl w:val="0"/>
          <w:numId w:val="270"/>
        </w:numPr>
      </w:pPr>
      <w:r w:rsidRPr="00C37299">
        <w:rPr>
          <w:b/>
          <w:bCs/>
        </w:rPr>
        <w:t>Corporate Referrals:</w:t>
      </w:r>
      <w:r w:rsidRPr="00C37299">
        <w:t xml:space="preserve"> Establish referral programs with partner organizations where they receive benefits for referring their employees to Island Rest.</w:t>
      </w:r>
    </w:p>
    <w:p w14:paraId="0F700C58" w14:textId="77777777" w:rsidR="00C37299" w:rsidRPr="00C37299" w:rsidRDefault="00C37299" w:rsidP="00C37299">
      <w:r w:rsidRPr="00C37299">
        <w:rPr>
          <w:b/>
          <w:bCs/>
        </w:rPr>
        <w:t>c. Partnerships with Relocation Services:</w:t>
      </w:r>
    </w:p>
    <w:p w14:paraId="58964A3C" w14:textId="77777777" w:rsidR="00C37299" w:rsidRPr="00C37299" w:rsidRDefault="00C37299" w:rsidP="00C37299">
      <w:pPr>
        <w:numPr>
          <w:ilvl w:val="0"/>
          <w:numId w:val="271"/>
        </w:numPr>
      </w:pPr>
      <w:r w:rsidRPr="00C37299">
        <w:rPr>
          <w:b/>
          <w:bCs/>
        </w:rPr>
        <w:t>Corporate Relocation:</w:t>
      </w:r>
      <w:r w:rsidRPr="00C37299">
        <w:t xml:space="preserve"> Partner with companies that offer relocation services to employees moving to Lagos, ensuring Island Rest is a preferred housing option.</w:t>
      </w:r>
    </w:p>
    <w:p w14:paraId="18AAB777" w14:textId="77777777" w:rsidR="00C37299" w:rsidRPr="00C37299" w:rsidRDefault="00C37299" w:rsidP="00C37299">
      <w:pPr>
        <w:numPr>
          <w:ilvl w:val="0"/>
          <w:numId w:val="271"/>
        </w:numPr>
      </w:pPr>
      <w:r w:rsidRPr="00C37299">
        <w:rPr>
          <w:b/>
          <w:bCs/>
        </w:rPr>
        <w:t>University Relocation:</w:t>
      </w:r>
      <w:r w:rsidRPr="00C37299">
        <w:t xml:space="preserve"> Collaborate with universities to provide housing for students, visiting faculty, and researchers.</w:t>
      </w:r>
    </w:p>
    <w:p w14:paraId="684D17A3" w14:textId="77777777" w:rsidR="00C37299" w:rsidRPr="00C37299" w:rsidRDefault="00C37299" w:rsidP="00C37299">
      <w:pPr>
        <w:rPr>
          <w:b/>
          <w:bCs/>
        </w:rPr>
      </w:pPr>
      <w:r w:rsidRPr="00C37299">
        <w:rPr>
          <w:b/>
          <w:bCs/>
        </w:rPr>
        <w:t>2. Customer Relationship Management (CRM)</w:t>
      </w:r>
    </w:p>
    <w:p w14:paraId="7090A606" w14:textId="77777777" w:rsidR="00C37299" w:rsidRPr="00C37299" w:rsidRDefault="00C37299" w:rsidP="00C37299">
      <w:r w:rsidRPr="00C37299">
        <w:rPr>
          <w:b/>
          <w:bCs/>
        </w:rPr>
        <w:t>a. Personalized Communication:</w:t>
      </w:r>
    </w:p>
    <w:p w14:paraId="783E1DE7" w14:textId="77777777" w:rsidR="00C37299" w:rsidRPr="00C37299" w:rsidRDefault="00C37299" w:rsidP="00C37299">
      <w:pPr>
        <w:numPr>
          <w:ilvl w:val="0"/>
          <w:numId w:val="272"/>
        </w:numPr>
      </w:pPr>
      <w:r w:rsidRPr="00C37299">
        <w:rPr>
          <w:b/>
          <w:bCs/>
        </w:rPr>
        <w:t>CRM Software:</w:t>
      </w:r>
      <w:r w:rsidRPr="00C37299">
        <w:t xml:space="preserve"> Implement CRM software to manage interactions with current and potential customers, track their preferences, and provide personalized communication.</w:t>
      </w:r>
    </w:p>
    <w:p w14:paraId="020E0C26" w14:textId="77777777" w:rsidR="00C37299" w:rsidRPr="00C37299" w:rsidRDefault="00C37299" w:rsidP="00C37299">
      <w:pPr>
        <w:numPr>
          <w:ilvl w:val="0"/>
          <w:numId w:val="272"/>
        </w:numPr>
      </w:pPr>
      <w:r w:rsidRPr="00C37299">
        <w:rPr>
          <w:b/>
          <w:bCs/>
        </w:rPr>
        <w:t>Customer Feedback:</w:t>
      </w:r>
      <w:r w:rsidRPr="00C37299">
        <w:t xml:space="preserve"> Regularly collect and </w:t>
      </w:r>
      <w:proofErr w:type="spellStart"/>
      <w:r w:rsidRPr="00C37299">
        <w:t>analyze</w:t>
      </w:r>
      <w:proofErr w:type="spellEnd"/>
      <w:r w:rsidRPr="00C37299">
        <w:t xml:space="preserve"> feedback from residents to improve services and address any issues promptly.</w:t>
      </w:r>
    </w:p>
    <w:p w14:paraId="6FF4D090" w14:textId="77777777" w:rsidR="00C37299" w:rsidRPr="00C37299" w:rsidRDefault="00C37299" w:rsidP="00C37299">
      <w:r w:rsidRPr="00C37299">
        <w:rPr>
          <w:b/>
          <w:bCs/>
        </w:rPr>
        <w:t>b. Loyalty Programs:</w:t>
      </w:r>
    </w:p>
    <w:p w14:paraId="1DF21E73" w14:textId="77777777" w:rsidR="00C37299" w:rsidRPr="00C37299" w:rsidRDefault="00C37299" w:rsidP="00C37299">
      <w:pPr>
        <w:numPr>
          <w:ilvl w:val="0"/>
          <w:numId w:val="273"/>
        </w:numPr>
      </w:pPr>
      <w:r w:rsidRPr="00C37299">
        <w:rPr>
          <w:b/>
          <w:bCs/>
        </w:rPr>
        <w:t>Rewards System:</w:t>
      </w:r>
      <w:r w:rsidRPr="00C37299">
        <w:t xml:space="preserve"> Develop a loyalty program where residents earn points for their stays, referrals, and participation in community events, which can be redeemed for discounts or services.</w:t>
      </w:r>
    </w:p>
    <w:p w14:paraId="6C86EF2D" w14:textId="77777777" w:rsidR="00C37299" w:rsidRPr="00C37299" w:rsidRDefault="00C37299" w:rsidP="00C37299">
      <w:pPr>
        <w:rPr>
          <w:b/>
          <w:bCs/>
        </w:rPr>
      </w:pPr>
      <w:r w:rsidRPr="00C37299">
        <w:rPr>
          <w:b/>
          <w:bCs/>
        </w:rPr>
        <w:lastRenderedPageBreak/>
        <w:t>Acquiring and Managing New Partners</w:t>
      </w:r>
    </w:p>
    <w:p w14:paraId="0F92838B" w14:textId="77777777" w:rsidR="00C37299" w:rsidRPr="00C37299" w:rsidRDefault="00C37299" w:rsidP="00C37299">
      <w:pPr>
        <w:rPr>
          <w:b/>
          <w:bCs/>
        </w:rPr>
      </w:pPr>
      <w:r w:rsidRPr="00C37299">
        <w:rPr>
          <w:b/>
          <w:bCs/>
        </w:rPr>
        <w:t>1. Partnership Strategies</w:t>
      </w:r>
    </w:p>
    <w:p w14:paraId="02CD1815" w14:textId="77777777" w:rsidR="00C37299" w:rsidRPr="00C37299" w:rsidRDefault="00C37299" w:rsidP="00C37299">
      <w:r w:rsidRPr="00C37299">
        <w:rPr>
          <w:b/>
          <w:bCs/>
        </w:rPr>
        <w:t>a. Corporate Partnerships:</w:t>
      </w:r>
    </w:p>
    <w:p w14:paraId="11219408" w14:textId="77777777" w:rsidR="00C37299" w:rsidRPr="00C37299" w:rsidRDefault="00C37299" w:rsidP="00C37299">
      <w:pPr>
        <w:numPr>
          <w:ilvl w:val="0"/>
          <w:numId w:val="274"/>
        </w:numPr>
      </w:pPr>
      <w:r w:rsidRPr="00C37299">
        <w:rPr>
          <w:b/>
          <w:bCs/>
        </w:rPr>
        <w:t>Bulk Deals:</w:t>
      </w:r>
      <w:r w:rsidRPr="00C37299">
        <w:t xml:space="preserve"> Offer attractive packages for companies that book multiple rooms for their employees, providing discounts or additional services.</w:t>
      </w:r>
    </w:p>
    <w:p w14:paraId="5038A570" w14:textId="77777777" w:rsidR="00C37299" w:rsidRPr="00C37299" w:rsidRDefault="00C37299" w:rsidP="00C37299">
      <w:pPr>
        <w:numPr>
          <w:ilvl w:val="0"/>
          <w:numId w:val="274"/>
        </w:numPr>
      </w:pPr>
      <w:r w:rsidRPr="00C37299">
        <w:rPr>
          <w:b/>
          <w:bCs/>
        </w:rPr>
        <w:t>Co-Branded Events:</w:t>
      </w:r>
      <w:r w:rsidRPr="00C37299">
        <w:t xml:space="preserve"> Organize co-branded events with partner organizations to promote Island Rest and strengthen relationships.</w:t>
      </w:r>
    </w:p>
    <w:p w14:paraId="282FA2D0" w14:textId="77777777" w:rsidR="00C37299" w:rsidRPr="00C37299" w:rsidRDefault="00C37299" w:rsidP="00C37299">
      <w:r w:rsidRPr="00C37299">
        <w:rPr>
          <w:b/>
          <w:bCs/>
        </w:rPr>
        <w:t>b. Local Business Collaborations:</w:t>
      </w:r>
    </w:p>
    <w:p w14:paraId="4685D955" w14:textId="77777777" w:rsidR="00C37299" w:rsidRPr="00C37299" w:rsidRDefault="00C37299" w:rsidP="00C37299">
      <w:pPr>
        <w:numPr>
          <w:ilvl w:val="0"/>
          <w:numId w:val="275"/>
        </w:numPr>
      </w:pPr>
      <w:r w:rsidRPr="00C37299">
        <w:rPr>
          <w:b/>
          <w:bCs/>
        </w:rPr>
        <w:t>Local Services:</w:t>
      </w:r>
      <w:r w:rsidRPr="00C37299">
        <w:t xml:space="preserve"> Partner with local businesses such as gyms, cafes, and laundry services to offer exclusive deals to Island Rest residents.</w:t>
      </w:r>
    </w:p>
    <w:p w14:paraId="17EF6E91" w14:textId="77777777" w:rsidR="00C37299" w:rsidRPr="00C37299" w:rsidRDefault="00C37299" w:rsidP="00C37299">
      <w:pPr>
        <w:numPr>
          <w:ilvl w:val="0"/>
          <w:numId w:val="275"/>
        </w:numPr>
      </w:pPr>
      <w:r w:rsidRPr="00C37299">
        <w:rPr>
          <w:b/>
          <w:bCs/>
        </w:rPr>
        <w:t>Community Engagement:</w:t>
      </w:r>
      <w:r w:rsidRPr="00C37299">
        <w:t xml:space="preserve"> Collaborate with local community organizations and NGOs to enhance the </w:t>
      </w:r>
      <w:proofErr w:type="spellStart"/>
      <w:r w:rsidRPr="00C37299">
        <w:t>neighborhood</w:t>
      </w:r>
      <w:proofErr w:type="spellEnd"/>
      <w:r w:rsidRPr="00C37299">
        <w:t xml:space="preserve"> and increase Island Rest’s visibility.</w:t>
      </w:r>
    </w:p>
    <w:p w14:paraId="57717E9A" w14:textId="77777777" w:rsidR="00C37299" w:rsidRPr="00C37299" w:rsidRDefault="00C37299" w:rsidP="00C37299">
      <w:r w:rsidRPr="00C37299">
        <w:rPr>
          <w:b/>
          <w:bCs/>
        </w:rPr>
        <w:t>c. Real Estate Partnerships:</w:t>
      </w:r>
    </w:p>
    <w:p w14:paraId="3812B030" w14:textId="77777777" w:rsidR="00C37299" w:rsidRPr="00C37299" w:rsidRDefault="00C37299" w:rsidP="00C37299">
      <w:pPr>
        <w:numPr>
          <w:ilvl w:val="0"/>
          <w:numId w:val="276"/>
        </w:numPr>
      </w:pPr>
      <w:r w:rsidRPr="00C37299">
        <w:rPr>
          <w:b/>
          <w:bCs/>
        </w:rPr>
        <w:t>Property Owners:</w:t>
      </w:r>
      <w:r w:rsidRPr="00C37299">
        <w:t xml:space="preserve"> Partner with property owners and developers to secure prime locations for new hostels.</w:t>
      </w:r>
    </w:p>
    <w:p w14:paraId="3FFDFDE6" w14:textId="77777777" w:rsidR="00C37299" w:rsidRPr="00C37299" w:rsidRDefault="00C37299" w:rsidP="00C37299">
      <w:pPr>
        <w:numPr>
          <w:ilvl w:val="0"/>
          <w:numId w:val="276"/>
        </w:numPr>
      </w:pPr>
      <w:r w:rsidRPr="00C37299">
        <w:rPr>
          <w:b/>
          <w:bCs/>
        </w:rPr>
        <w:t>Real Estate Agencies:</w:t>
      </w:r>
      <w:r w:rsidRPr="00C37299">
        <w:t xml:space="preserve"> Work with real estate agencies to identify and acquire suitable properties for expansion.</w:t>
      </w:r>
    </w:p>
    <w:p w14:paraId="0E023FF1" w14:textId="77777777" w:rsidR="00C37299" w:rsidRPr="00C37299" w:rsidRDefault="00C37299" w:rsidP="00C37299">
      <w:pPr>
        <w:rPr>
          <w:b/>
          <w:bCs/>
        </w:rPr>
      </w:pPr>
      <w:r w:rsidRPr="00C37299">
        <w:rPr>
          <w:b/>
          <w:bCs/>
        </w:rPr>
        <w:t>2. Managing Partnerships</w:t>
      </w:r>
    </w:p>
    <w:p w14:paraId="075BBCCC" w14:textId="77777777" w:rsidR="00C37299" w:rsidRPr="00C37299" w:rsidRDefault="00C37299" w:rsidP="00C37299">
      <w:r w:rsidRPr="00C37299">
        <w:rPr>
          <w:b/>
          <w:bCs/>
        </w:rPr>
        <w:t>a. Partnership Management:</w:t>
      </w:r>
    </w:p>
    <w:p w14:paraId="65669315" w14:textId="77777777" w:rsidR="00C37299" w:rsidRPr="00C37299" w:rsidRDefault="00C37299" w:rsidP="00C37299">
      <w:pPr>
        <w:numPr>
          <w:ilvl w:val="0"/>
          <w:numId w:val="277"/>
        </w:numPr>
      </w:pPr>
      <w:r w:rsidRPr="00C37299">
        <w:rPr>
          <w:b/>
          <w:bCs/>
        </w:rPr>
        <w:t>Dedicated Partnership Manager:</w:t>
      </w:r>
      <w:r w:rsidRPr="00C37299">
        <w:t xml:space="preserve"> Appoint a partnership manager to oversee and nurture relationships with corporate, local business, and real estate partners.</w:t>
      </w:r>
    </w:p>
    <w:p w14:paraId="2B257694" w14:textId="77777777" w:rsidR="00C37299" w:rsidRPr="00C37299" w:rsidRDefault="00C37299" w:rsidP="00C37299">
      <w:pPr>
        <w:numPr>
          <w:ilvl w:val="0"/>
          <w:numId w:val="277"/>
        </w:numPr>
      </w:pPr>
      <w:r w:rsidRPr="00C37299">
        <w:rPr>
          <w:b/>
          <w:bCs/>
        </w:rPr>
        <w:t>Regular Reviews:</w:t>
      </w:r>
      <w:r w:rsidRPr="00C37299">
        <w:t xml:space="preserve"> Conduct regular reviews and meetings with partners to assess the partnership’s performance and explore new opportunities.</w:t>
      </w:r>
    </w:p>
    <w:p w14:paraId="5742DF76" w14:textId="77777777" w:rsidR="00C37299" w:rsidRPr="00C37299" w:rsidRDefault="00C37299" w:rsidP="00C37299">
      <w:pPr>
        <w:rPr>
          <w:b/>
          <w:bCs/>
        </w:rPr>
      </w:pPr>
      <w:r w:rsidRPr="00C37299">
        <w:rPr>
          <w:b/>
          <w:bCs/>
        </w:rPr>
        <w:t>Acquiring and Managing New Locations</w:t>
      </w:r>
    </w:p>
    <w:p w14:paraId="3B838796" w14:textId="77777777" w:rsidR="00C37299" w:rsidRPr="00C37299" w:rsidRDefault="00C37299" w:rsidP="00C37299">
      <w:pPr>
        <w:rPr>
          <w:b/>
          <w:bCs/>
        </w:rPr>
      </w:pPr>
      <w:r w:rsidRPr="00C37299">
        <w:rPr>
          <w:b/>
          <w:bCs/>
        </w:rPr>
        <w:t>1. Location Acquisition Strategies</w:t>
      </w:r>
    </w:p>
    <w:p w14:paraId="3FF5578A" w14:textId="77777777" w:rsidR="00C37299" w:rsidRPr="00C37299" w:rsidRDefault="00C37299" w:rsidP="00C37299">
      <w:r w:rsidRPr="00C37299">
        <w:rPr>
          <w:b/>
          <w:bCs/>
        </w:rPr>
        <w:t>a. Market Research:</w:t>
      </w:r>
    </w:p>
    <w:p w14:paraId="422C1F00" w14:textId="77777777" w:rsidR="00C37299" w:rsidRPr="00C37299" w:rsidRDefault="00C37299" w:rsidP="00C37299">
      <w:pPr>
        <w:numPr>
          <w:ilvl w:val="0"/>
          <w:numId w:val="278"/>
        </w:numPr>
      </w:pPr>
      <w:r w:rsidRPr="00C37299">
        <w:rPr>
          <w:b/>
          <w:bCs/>
        </w:rPr>
        <w:t>Feasibility Studies:</w:t>
      </w:r>
      <w:r w:rsidRPr="00C37299">
        <w:t xml:space="preserve"> Conduct feasibility studies in potential new locations to assess demand, competition, and the viability of opening new hostels.</w:t>
      </w:r>
    </w:p>
    <w:p w14:paraId="31AE22FC" w14:textId="77777777" w:rsidR="00C37299" w:rsidRPr="00C37299" w:rsidRDefault="00C37299" w:rsidP="00C37299">
      <w:pPr>
        <w:numPr>
          <w:ilvl w:val="0"/>
          <w:numId w:val="278"/>
        </w:numPr>
      </w:pPr>
      <w:r w:rsidRPr="00C37299">
        <w:rPr>
          <w:b/>
          <w:bCs/>
        </w:rPr>
        <w:t>Demographic Analysis:</w:t>
      </w:r>
      <w:r w:rsidRPr="00C37299">
        <w:t xml:space="preserve"> </w:t>
      </w:r>
      <w:proofErr w:type="spellStart"/>
      <w:r w:rsidRPr="00C37299">
        <w:t>Analyze</w:t>
      </w:r>
      <w:proofErr w:type="spellEnd"/>
      <w:r w:rsidRPr="00C37299">
        <w:t xml:space="preserve"> the demographics of potential locations to ensure they align with the target customer profile.</w:t>
      </w:r>
    </w:p>
    <w:p w14:paraId="0080EB2D" w14:textId="77777777" w:rsidR="00C37299" w:rsidRPr="00C37299" w:rsidRDefault="00C37299" w:rsidP="00C37299">
      <w:r w:rsidRPr="00C37299">
        <w:rPr>
          <w:b/>
          <w:bCs/>
        </w:rPr>
        <w:t>b. Real Estate Acquisition:</w:t>
      </w:r>
    </w:p>
    <w:p w14:paraId="6CCAD7B7" w14:textId="77777777" w:rsidR="00C37299" w:rsidRPr="00C37299" w:rsidRDefault="00C37299" w:rsidP="00C37299">
      <w:pPr>
        <w:numPr>
          <w:ilvl w:val="0"/>
          <w:numId w:val="279"/>
        </w:numPr>
      </w:pPr>
      <w:r w:rsidRPr="00C37299">
        <w:rPr>
          <w:b/>
          <w:bCs/>
        </w:rPr>
        <w:t>Negotiation:</w:t>
      </w:r>
      <w:r w:rsidRPr="00C37299">
        <w:t xml:space="preserve"> Negotiate </w:t>
      </w:r>
      <w:proofErr w:type="spellStart"/>
      <w:r w:rsidRPr="00C37299">
        <w:t>favorable</w:t>
      </w:r>
      <w:proofErr w:type="spellEnd"/>
      <w:r w:rsidRPr="00C37299">
        <w:t xml:space="preserve"> lease terms or purchase agreements with property owners.</w:t>
      </w:r>
    </w:p>
    <w:p w14:paraId="3CC2746E" w14:textId="77777777" w:rsidR="00C37299" w:rsidRPr="00C37299" w:rsidRDefault="00C37299" w:rsidP="00C37299">
      <w:pPr>
        <w:numPr>
          <w:ilvl w:val="0"/>
          <w:numId w:val="279"/>
        </w:numPr>
      </w:pPr>
      <w:r w:rsidRPr="00C37299">
        <w:rPr>
          <w:b/>
          <w:bCs/>
        </w:rPr>
        <w:lastRenderedPageBreak/>
        <w:t>Due Diligence:</w:t>
      </w:r>
      <w:r w:rsidRPr="00C37299">
        <w:t xml:space="preserve"> Perform thorough due diligence on properties to ensure they meet the required standards and have no hidden liabilities.</w:t>
      </w:r>
    </w:p>
    <w:p w14:paraId="0AF96306" w14:textId="77777777" w:rsidR="00C37299" w:rsidRPr="00C37299" w:rsidRDefault="00C37299" w:rsidP="00C37299">
      <w:pPr>
        <w:rPr>
          <w:b/>
          <w:bCs/>
        </w:rPr>
      </w:pPr>
      <w:r w:rsidRPr="00C37299">
        <w:rPr>
          <w:b/>
          <w:bCs/>
        </w:rPr>
        <w:t>2. Managing New Locations</w:t>
      </w:r>
    </w:p>
    <w:p w14:paraId="1C58A676" w14:textId="77777777" w:rsidR="00C37299" w:rsidRPr="00C37299" w:rsidRDefault="00C37299" w:rsidP="00C37299">
      <w:r w:rsidRPr="00C37299">
        <w:rPr>
          <w:b/>
          <w:bCs/>
        </w:rPr>
        <w:t>a. Standardization:</w:t>
      </w:r>
    </w:p>
    <w:p w14:paraId="0FF6C913" w14:textId="77777777" w:rsidR="00C37299" w:rsidRPr="00C37299" w:rsidRDefault="00C37299" w:rsidP="00C37299">
      <w:pPr>
        <w:numPr>
          <w:ilvl w:val="0"/>
          <w:numId w:val="280"/>
        </w:numPr>
      </w:pPr>
      <w:r w:rsidRPr="00C37299">
        <w:rPr>
          <w:b/>
          <w:bCs/>
        </w:rPr>
        <w:t>Operational Procedures:</w:t>
      </w:r>
      <w:r w:rsidRPr="00C37299">
        <w:t xml:space="preserve"> Standardize operating procedures across all locations to ensure consistency in service quality.</w:t>
      </w:r>
    </w:p>
    <w:p w14:paraId="098C86F7" w14:textId="77777777" w:rsidR="00C37299" w:rsidRPr="00C37299" w:rsidRDefault="00C37299" w:rsidP="00C37299">
      <w:pPr>
        <w:numPr>
          <w:ilvl w:val="0"/>
          <w:numId w:val="280"/>
        </w:numPr>
      </w:pPr>
      <w:r w:rsidRPr="00C37299">
        <w:rPr>
          <w:b/>
          <w:bCs/>
        </w:rPr>
        <w:t>Training Programs:</w:t>
      </w:r>
      <w:r w:rsidRPr="00C37299">
        <w:t xml:space="preserve"> Develop comprehensive training programs for staff at new locations to maintain high standards of service.</w:t>
      </w:r>
    </w:p>
    <w:p w14:paraId="6F2279E2" w14:textId="77777777" w:rsidR="00C37299" w:rsidRPr="00C37299" w:rsidRDefault="00C37299" w:rsidP="00C37299">
      <w:r w:rsidRPr="00C37299">
        <w:rPr>
          <w:b/>
          <w:bCs/>
        </w:rPr>
        <w:t>b. Technology Integration:</w:t>
      </w:r>
    </w:p>
    <w:p w14:paraId="18AAD03C" w14:textId="77777777" w:rsidR="00C37299" w:rsidRPr="00C37299" w:rsidRDefault="00C37299" w:rsidP="00C37299">
      <w:pPr>
        <w:numPr>
          <w:ilvl w:val="0"/>
          <w:numId w:val="281"/>
        </w:numPr>
      </w:pPr>
      <w:r w:rsidRPr="00C37299">
        <w:rPr>
          <w:b/>
          <w:bCs/>
        </w:rPr>
        <w:t>Centralized Management System:</w:t>
      </w:r>
      <w:r w:rsidRPr="00C37299">
        <w:t xml:space="preserve"> Implement a centralized property management system to oversee operations, bookings, and maintenance across all locations.</w:t>
      </w:r>
    </w:p>
    <w:p w14:paraId="6C034E75" w14:textId="77777777" w:rsidR="00C37299" w:rsidRPr="00C37299" w:rsidRDefault="00C37299" w:rsidP="00C37299">
      <w:pPr>
        <w:numPr>
          <w:ilvl w:val="0"/>
          <w:numId w:val="281"/>
        </w:numPr>
      </w:pPr>
      <w:r w:rsidRPr="00C37299">
        <w:rPr>
          <w:b/>
          <w:bCs/>
        </w:rPr>
        <w:t>Remote Monitoring:</w:t>
      </w:r>
      <w:r w:rsidRPr="00C37299">
        <w:t xml:space="preserve"> Use remote monitoring technology to keep track of the operational status and security of all properties.</w:t>
      </w:r>
    </w:p>
    <w:p w14:paraId="55E5D557" w14:textId="77777777" w:rsidR="00C37299" w:rsidRPr="00C37299" w:rsidRDefault="00C37299" w:rsidP="00C37299">
      <w:pPr>
        <w:rPr>
          <w:b/>
          <w:bCs/>
        </w:rPr>
      </w:pPr>
      <w:r w:rsidRPr="00C37299">
        <w:rPr>
          <w:b/>
          <w:bCs/>
        </w:rPr>
        <w:t>Conclusion</w:t>
      </w:r>
    </w:p>
    <w:p w14:paraId="6D3647BD" w14:textId="77777777" w:rsidR="00C37299" w:rsidRPr="00C37299" w:rsidRDefault="00C37299" w:rsidP="00C37299">
      <w:r w:rsidRPr="00C37299">
        <w:t>Successfully scaling up Island Rest involves a multifaceted approach to acquiring and managing new customers, partners, and locations. By leveraging digital marketing, CRM systems, loyalty programs, and strategic partnerships, Island Rest can attract and retain customers. Establishing strong partnerships with corporations, local businesses, and real estate agencies will facilitate expansion. Conducting thorough market research and standardizing operations across new locations will ensure consistency and efficiency. Through these strategies, Island Rest can effectively scale up and continue to provide high-quality co-living solutions in new markets.</w:t>
      </w:r>
    </w:p>
    <w:p w14:paraId="44DFD611" w14:textId="77777777" w:rsidR="00C37299" w:rsidRDefault="00C37299"/>
    <w:p w14:paraId="7D10C7F8" w14:textId="77777777" w:rsidR="00C37299" w:rsidRDefault="00C37299"/>
    <w:p w14:paraId="7BB34137" w14:textId="77777777" w:rsidR="00C37299" w:rsidRDefault="00C37299"/>
    <w:p w14:paraId="0FD6FF19" w14:textId="77777777" w:rsidR="00C37299" w:rsidRDefault="00C37299"/>
    <w:p w14:paraId="4A78135F" w14:textId="77777777" w:rsidR="00C37299" w:rsidRDefault="00C37299"/>
    <w:p w14:paraId="47C1F1FE" w14:textId="77777777" w:rsidR="00C37299" w:rsidRDefault="00C37299"/>
    <w:p w14:paraId="602EE8D4" w14:textId="77777777" w:rsidR="00C37299" w:rsidRDefault="00C37299"/>
    <w:p w14:paraId="57F3313B" w14:textId="77777777" w:rsidR="00C37299" w:rsidRDefault="00C37299"/>
    <w:p w14:paraId="524BECE1" w14:textId="77777777" w:rsidR="00C37299" w:rsidRDefault="00C37299"/>
    <w:p w14:paraId="25B37E30" w14:textId="77777777" w:rsidR="00C37299" w:rsidRDefault="00C37299"/>
    <w:p w14:paraId="0640F8A8" w14:textId="77777777" w:rsidR="00C37299" w:rsidRDefault="00C37299"/>
    <w:p w14:paraId="7F3D64E5" w14:textId="77777777" w:rsidR="00C37299" w:rsidRDefault="00C37299"/>
    <w:p w14:paraId="3775F6E5" w14:textId="77777777" w:rsidR="00C37299" w:rsidRPr="00C37299" w:rsidRDefault="00C37299" w:rsidP="00C37299">
      <w:pPr>
        <w:rPr>
          <w:b/>
          <w:bCs/>
        </w:rPr>
      </w:pPr>
      <w:r w:rsidRPr="00C37299">
        <w:rPr>
          <w:b/>
          <w:bCs/>
        </w:rPr>
        <w:lastRenderedPageBreak/>
        <w:t>Scaling Up Strategy for Island Rest</w:t>
      </w:r>
    </w:p>
    <w:p w14:paraId="438D8609" w14:textId="77777777" w:rsidR="00C37299" w:rsidRPr="00C37299" w:rsidRDefault="00C37299" w:rsidP="00C37299">
      <w:r w:rsidRPr="00C37299">
        <w:t>As Island Rest establishes itself as a trusted co-living accommodation provider on Lagos Island, the next logical step is to scale up operations. Scaling up involves expanding the business model to new locations, enhancing service offerings, and improving operational efficiency. Here’s a detailed strategy for scaling up Island Rest:</w:t>
      </w:r>
    </w:p>
    <w:p w14:paraId="275BCEC1" w14:textId="77777777" w:rsidR="00C37299" w:rsidRPr="00C37299" w:rsidRDefault="00C37299" w:rsidP="00C37299">
      <w:pPr>
        <w:rPr>
          <w:b/>
          <w:bCs/>
        </w:rPr>
      </w:pPr>
      <w:r w:rsidRPr="00C37299">
        <w:rPr>
          <w:b/>
          <w:bCs/>
        </w:rPr>
        <w:t>1. Market Expansion</w:t>
      </w:r>
    </w:p>
    <w:p w14:paraId="08178088" w14:textId="77777777" w:rsidR="00C37299" w:rsidRPr="00C37299" w:rsidRDefault="00C37299" w:rsidP="00C37299">
      <w:r w:rsidRPr="00C37299">
        <w:rPr>
          <w:b/>
          <w:bCs/>
        </w:rPr>
        <w:t>a. Geographic Expansion:</w:t>
      </w:r>
    </w:p>
    <w:p w14:paraId="08AAA0A6" w14:textId="77777777" w:rsidR="00C37299" w:rsidRPr="00C37299" w:rsidRDefault="00C37299" w:rsidP="00C37299">
      <w:pPr>
        <w:numPr>
          <w:ilvl w:val="0"/>
          <w:numId w:val="282"/>
        </w:numPr>
      </w:pPr>
      <w:r w:rsidRPr="00C37299">
        <w:rPr>
          <w:b/>
          <w:bCs/>
        </w:rPr>
        <w:t>New Locations in Lagos:</w:t>
      </w:r>
      <w:r w:rsidRPr="00C37299">
        <w:t xml:space="preserve"> Identify high-demand areas in Lagos, such as Victoria Island, Ikoyi, and Lekki, for opening new hostels. Conduct market research to understand the specific needs and preferences of potential residents in these areas.</w:t>
      </w:r>
    </w:p>
    <w:p w14:paraId="14E1BF79" w14:textId="77777777" w:rsidR="00C37299" w:rsidRPr="00C37299" w:rsidRDefault="00C37299" w:rsidP="00C37299">
      <w:pPr>
        <w:numPr>
          <w:ilvl w:val="0"/>
          <w:numId w:val="282"/>
        </w:numPr>
      </w:pPr>
      <w:r w:rsidRPr="00C37299">
        <w:rPr>
          <w:b/>
          <w:bCs/>
        </w:rPr>
        <w:t>Other Nigerian Cities:</w:t>
      </w:r>
      <w:r w:rsidRPr="00C37299">
        <w:t xml:space="preserve"> Explore opportunities in other major Nigerian cities like Abuja and Port Harcourt, where similar commuting and housing challenges exist. This can involve conducting feasibility studies and pilot projects.</w:t>
      </w:r>
    </w:p>
    <w:p w14:paraId="337B3D28" w14:textId="77777777" w:rsidR="00C37299" w:rsidRPr="00C37299" w:rsidRDefault="00C37299" w:rsidP="00C37299">
      <w:r w:rsidRPr="00C37299">
        <w:rPr>
          <w:b/>
          <w:bCs/>
        </w:rPr>
        <w:t>b. International Expansion:</w:t>
      </w:r>
    </w:p>
    <w:p w14:paraId="19E5E3DA" w14:textId="77777777" w:rsidR="00C37299" w:rsidRPr="00C37299" w:rsidRDefault="00C37299" w:rsidP="00C37299">
      <w:pPr>
        <w:numPr>
          <w:ilvl w:val="0"/>
          <w:numId w:val="283"/>
        </w:numPr>
      </w:pPr>
      <w:r w:rsidRPr="00C37299">
        <w:rPr>
          <w:b/>
          <w:bCs/>
        </w:rPr>
        <w:t>West African Market:</w:t>
      </w:r>
      <w:r w:rsidRPr="00C37299">
        <w:t xml:space="preserve"> Consider expanding to other West African cities with high urbanization rates and similar housing challenges, such as Accra in Ghana and Abidjan in Côte d'Ivoire.</w:t>
      </w:r>
    </w:p>
    <w:p w14:paraId="2362DE24" w14:textId="77777777" w:rsidR="00C37299" w:rsidRPr="00C37299" w:rsidRDefault="00C37299" w:rsidP="00C37299">
      <w:pPr>
        <w:rPr>
          <w:b/>
          <w:bCs/>
        </w:rPr>
      </w:pPr>
      <w:r w:rsidRPr="00C37299">
        <w:rPr>
          <w:b/>
          <w:bCs/>
        </w:rPr>
        <w:t>2. Diversifying Service Offerings</w:t>
      </w:r>
    </w:p>
    <w:p w14:paraId="22F0CA8B" w14:textId="77777777" w:rsidR="00C37299" w:rsidRPr="00C37299" w:rsidRDefault="00C37299" w:rsidP="00C37299">
      <w:r w:rsidRPr="00C37299">
        <w:rPr>
          <w:b/>
          <w:bCs/>
        </w:rPr>
        <w:t>a. Enhanced Amenities:</w:t>
      </w:r>
    </w:p>
    <w:p w14:paraId="0A970A92" w14:textId="77777777" w:rsidR="00C37299" w:rsidRPr="00C37299" w:rsidRDefault="00C37299" w:rsidP="00C37299">
      <w:pPr>
        <w:numPr>
          <w:ilvl w:val="0"/>
          <w:numId w:val="284"/>
        </w:numPr>
      </w:pPr>
      <w:r w:rsidRPr="00C37299">
        <w:rPr>
          <w:b/>
          <w:bCs/>
        </w:rPr>
        <w:t>Co-Working Spaces:</w:t>
      </w:r>
      <w:r w:rsidRPr="00C37299">
        <w:t xml:space="preserve"> Integrate co-working spaces within the hostel premises to cater to remote workers and freelancers.</w:t>
      </w:r>
    </w:p>
    <w:p w14:paraId="5F7D2EDF" w14:textId="77777777" w:rsidR="00C37299" w:rsidRPr="00C37299" w:rsidRDefault="00C37299" w:rsidP="00C37299">
      <w:pPr>
        <w:numPr>
          <w:ilvl w:val="0"/>
          <w:numId w:val="284"/>
        </w:numPr>
      </w:pPr>
      <w:r w:rsidRPr="00C37299">
        <w:rPr>
          <w:b/>
          <w:bCs/>
        </w:rPr>
        <w:t xml:space="preserve">Fitness </w:t>
      </w:r>
      <w:proofErr w:type="spellStart"/>
      <w:r w:rsidRPr="00C37299">
        <w:rPr>
          <w:b/>
          <w:bCs/>
        </w:rPr>
        <w:t>Centers</w:t>
      </w:r>
      <w:proofErr w:type="spellEnd"/>
      <w:r w:rsidRPr="00C37299">
        <w:rPr>
          <w:b/>
          <w:bCs/>
        </w:rPr>
        <w:t>:</w:t>
      </w:r>
      <w:r w:rsidRPr="00C37299">
        <w:t xml:space="preserve"> Develop fitness </w:t>
      </w:r>
      <w:proofErr w:type="spellStart"/>
      <w:r w:rsidRPr="00C37299">
        <w:t>centers</w:t>
      </w:r>
      <w:proofErr w:type="spellEnd"/>
      <w:r w:rsidRPr="00C37299">
        <w:t xml:space="preserve"> and wellness programs to promote a healthy lifestyle among residents.</w:t>
      </w:r>
    </w:p>
    <w:p w14:paraId="607C04D1" w14:textId="77777777" w:rsidR="00C37299" w:rsidRPr="00C37299" w:rsidRDefault="00C37299" w:rsidP="00C37299">
      <w:r w:rsidRPr="00C37299">
        <w:rPr>
          <w:b/>
          <w:bCs/>
        </w:rPr>
        <w:t>b. Customizable Living Options:</w:t>
      </w:r>
    </w:p>
    <w:p w14:paraId="10D19DAC" w14:textId="77777777" w:rsidR="00C37299" w:rsidRPr="00C37299" w:rsidRDefault="00C37299" w:rsidP="00C37299">
      <w:pPr>
        <w:numPr>
          <w:ilvl w:val="0"/>
          <w:numId w:val="285"/>
        </w:numPr>
      </w:pPr>
      <w:r w:rsidRPr="00C37299">
        <w:rPr>
          <w:b/>
          <w:bCs/>
        </w:rPr>
        <w:t>Premium Rooms:</w:t>
      </w:r>
      <w:r w:rsidRPr="00C37299">
        <w:t xml:space="preserve"> Introduce premium room options with additional amenities for those willing to pay higher rates.</w:t>
      </w:r>
    </w:p>
    <w:p w14:paraId="549A777F" w14:textId="77777777" w:rsidR="00C37299" w:rsidRPr="00C37299" w:rsidRDefault="00C37299" w:rsidP="00C37299">
      <w:pPr>
        <w:numPr>
          <w:ilvl w:val="0"/>
          <w:numId w:val="285"/>
        </w:numPr>
      </w:pPr>
      <w:r w:rsidRPr="00C37299">
        <w:rPr>
          <w:b/>
          <w:bCs/>
        </w:rPr>
        <w:t>Family Rooms:</w:t>
      </w:r>
      <w:r w:rsidRPr="00C37299">
        <w:t xml:space="preserve"> Offer family rooms to accommodate residents who have families or require larger living spaces.</w:t>
      </w:r>
    </w:p>
    <w:p w14:paraId="44E71CD3" w14:textId="77777777" w:rsidR="00C37299" w:rsidRPr="00C37299" w:rsidRDefault="00C37299" w:rsidP="00C37299">
      <w:pPr>
        <w:rPr>
          <w:b/>
          <w:bCs/>
        </w:rPr>
      </w:pPr>
      <w:r w:rsidRPr="00C37299">
        <w:rPr>
          <w:b/>
          <w:bCs/>
        </w:rPr>
        <w:t>3. Strengthening Partnerships</w:t>
      </w:r>
    </w:p>
    <w:p w14:paraId="7149B4C0" w14:textId="77777777" w:rsidR="00C37299" w:rsidRPr="00C37299" w:rsidRDefault="00C37299" w:rsidP="00C37299">
      <w:r w:rsidRPr="00C37299">
        <w:rPr>
          <w:b/>
          <w:bCs/>
        </w:rPr>
        <w:t>a. Corporate Partnerships:</w:t>
      </w:r>
    </w:p>
    <w:p w14:paraId="33A80B62" w14:textId="77777777" w:rsidR="00C37299" w:rsidRPr="00C37299" w:rsidRDefault="00C37299" w:rsidP="00C37299">
      <w:pPr>
        <w:numPr>
          <w:ilvl w:val="0"/>
          <w:numId w:val="286"/>
        </w:numPr>
      </w:pPr>
      <w:r w:rsidRPr="00C37299">
        <w:rPr>
          <w:b/>
          <w:bCs/>
        </w:rPr>
        <w:t>Bulk Deals:</w:t>
      </w:r>
      <w:r w:rsidRPr="00C37299">
        <w:t xml:space="preserve"> Offer discounted rates for companies that book multiple rooms for their employees.</w:t>
      </w:r>
    </w:p>
    <w:p w14:paraId="50C97C27" w14:textId="77777777" w:rsidR="00C37299" w:rsidRPr="00C37299" w:rsidRDefault="00C37299" w:rsidP="00C37299">
      <w:pPr>
        <w:numPr>
          <w:ilvl w:val="0"/>
          <w:numId w:val="286"/>
        </w:numPr>
      </w:pPr>
      <w:r w:rsidRPr="00C37299">
        <w:rPr>
          <w:b/>
          <w:bCs/>
        </w:rPr>
        <w:t>Long-Term Contracts:</w:t>
      </w:r>
      <w:r w:rsidRPr="00C37299">
        <w:t xml:space="preserve"> Secure long-term contracts with businesses to ensure steady occupancy rates.</w:t>
      </w:r>
    </w:p>
    <w:p w14:paraId="5CACBDEE" w14:textId="77777777" w:rsidR="00C37299" w:rsidRPr="00C37299" w:rsidRDefault="00C37299" w:rsidP="00C37299">
      <w:r w:rsidRPr="00C37299">
        <w:rPr>
          <w:b/>
          <w:bCs/>
        </w:rPr>
        <w:t>b. Academic Partnerships:</w:t>
      </w:r>
    </w:p>
    <w:p w14:paraId="69FF4487" w14:textId="77777777" w:rsidR="00C37299" w:rsidRPr="00C37299" w:rsidRDefault="00C37299" w:rsidP="00C37299">
      <w:pPr>
        <w:numPr>
          <w:ilvl w:val="0"/>
          <w:numId w:val="287"/>
        </w:numPr>
      </w:pPr>
      <w:r w:rsidRPr="00C37299">
        <w:rPr>
          <w:b/>
          <w:bCs/>
        </w:rPr>
        <w:lastRenderedPageBreak/>
        <w:t>University Collaborations:</w:t>
      </w:r>
      <w:r w:rsidRPr="00C37299">
        <w:t xml:space="preserve"> Partner with universities to provide accommodation for students, visiting faculty, and researchers.</w:t>
      </w:r>
    </w:p>
    <w:p w14:paraId="00F4CC8F" w14:textId="77777777" w:rsidR="00C37299" w:rsidRPr="00C37299" w:rsidRDefault="00C37299" w:rsidP="00C37299">
      <w:pPr>
        <w:numPr>
          <w:ilvl w:val="0"/>
          <w:numId w:val="287"/>
        </w:numPr>
      </w:pPr>
      <w:r w:rsidRPr="00C37299">
        <w:rPr>
          <w:b/>
          <w:bCs/>
        </w:rPr>
        <w:t>Internship Programs:</w:t>
      </w:r>
      <w:r w:rsidRPr="00C37299">
        <w:t xml:space="preserve"> Create internship programs with educational institutions to provide housing for interns.</w:t>
      </w:r>
    </w:p>
    <w:p w14:paraId="4A583170" w14:textId="77777777" w:rsidR="00C37299" w:rsidRPr="00C37299" w:rsidRDefault="00C37299" w:rsidP="00C37299">
      <w:pPr>
        <w:rPr>
          <w:b/>
          <w:bCs/>
        </w:rPr>
      </w:pPr>
      <w:r w:rsidRPr="00C37299">
        <w:rPr>
          <w:b/>
          <w:bCs/>
        </w:rPr>
        <w:t>4. Operational Efficiency</w:t>
      </w:r>
    </w:p>
    <w:p w14:paraId="346D64F7" w14:textId="77777777" w:rsidR="00C37299" w:rsidRPr="00C37299" w:rsidRDefault="00C37299" w:rsidP="00C37299">
      <w:r w:rsidRPr="00C37299">
        <w:rPr>
          <w:b/>
          <w:bCs/>
        </w:rPr>
        <w:t>a. Technology Integration:</w:t>
      </w:r>
    </w:p>
    <w:p w14:paraId="63C71D69" w14:textId="77777777" w:rsidR="00C37299" w:rsidRPr="00C37299" w:rsidRDefault="00C37299" w:rsidP="00C37299">
      <w:pPr>
        <w:numPr>
          <w:ilvl w:val="0"/>
          <w:numId w:val="288"/>
        </w:numPr>
      </w:pPr>
      <w:r w:rsidRPr="00C37299">
        <w:rPr>
          <w:b/>
          <w:bCs/>
        </w:rPr>
        <w:t>Property Management Systems (PMS):</w:t>
      </w:r>
      <w:r w:rsidRPr="00C37299">
        <w:t xml:space="preserve"> Implement advanced PMS to streamline booking, maintenance, and billing processes.</w:t>
      </w:r>
    </w:p>
    <w:p w14:paraId="68C0427F" w14:textId="77777777" w:rsidR="00C37299" w:rsidRPr="00C37299" w:rsidRDefault="00C37299" w:rsidP="00C37299">
      <w:pPr>
        <w:numPr>
          <w:ilvl w:val="0"/>
          <w:numId w:val="288"/>
        </w:numPr>
      </w:pPr>
      <w:r w:rsidRPr="00C37299">
        <w:rPr>
          <w:b/>
          <w:bCs/>
        </w:rPr>
        <w:t>Mobile App:</w:t>
      </w:r>
      <w:r w:rsidRPr="00C37299">
        <w:t xml:space="preserve"> Develop a mobile app for residents to manage their bookings, make payments, and request services easily.</w:t>
      </w:r>
    </w:p>
    <w:p w14:paraId="32C3FDEB" w14:textId="77777777" w:rsidR="00C37299" w:rsidRPr="00C37299" w:rsidRDefault="00C37299" w:rsidP="00C37299">
      <w:r w:rsidRPr="00C37299">
        <w:rPr>
          <w:b/>
          <w:bCs/>
        </w:rPr>
        <w:t>b. Standardization:</w:t>
      </w:r>
    </w:p>
    <w:p w14:paraId="23F0FCE9" w14:textId="77777777" w:rsidR="00C37299" w:rsidRPr="00C37299" w:rsidRDefault="00C37299" w:rsidP="00C37299">
      <w:pPr>
        <w:numPr>
          <w:ilvl w:val="0"/>
          <w:numId w:val="289"/>
        </w:numPr>
      </w:pPr>
      <w:r w:rsidRPr="00C37299">
        <w:rPr>
          <w:b/>
          <w:bCs/>
        </w:rPr>
        <w:t>Operating Procedures:</w:t>
      </w:r>
      <w:r w:rsidRPr="00C37299">
        <w:t xml:space="preserve"> Standardize operating procedures across all locations to ensure consistent service quality.</w:t>
      </w:r>
    </w:p>
    <w:p w14:paraId="6F2336A1" w14:textId="77777777" w:rsidR="00C37299" w:rsidRPr="00C37299" w:rsidRDefault="00C37299" w:rsidP="00C37299">
      <w:pPr>
        <w:numPr>
          <w:ilvl w:val="0"/>
          <w:numId w:val="289"/>
        </w:numPr>
      </w:pPr>
      <w:r w:rsidRPr="00C37299">
        <w:rPr>
          <w:b/>
          <w:bCs/>
        </w:rPr>
        <w:t>Staff Training:</w:t>
      </w:r>
      <w:r w:rsidRPr="00C37299">
        <w:t xml:space="preserve"> Regular training programs for staff to maintain high service standards and operational efficiency.</w:t>
      </w:r>
    </w:p>
    <w:p w14:paraId="34F3C356" w14:textId="77777777" w:rsidR="00C37299" w:rsidRPr="00C37299" w:rsidRDefault="00C37299" w:rsidP="00C37299">
      <w:pPr>
        <w:rPr>
          <w:b/>
          <w:bCs/>
        </w:rPr>
      </w:pPr>
      <w:r w:rsidRPr="00C37299">
        <w:rPr>
          <w:b/>
          <w:bCs/>
        </w:rPr>
        <w:t>5. Marketing and Brand Building</w:t>
      </w:r>
    </w:p>
    <w:p w14:paraId="06999608" w14:textId="77777777" w:rsidR="00C37299" w:rsidRPr="00C37299" w:rsidRDefault="00C37299" w:rsidP="00C37299">
      <w:r w:rsidRPr="00C37299">
        <w:rPr>
          <w:b/>
          <w:bCs/>
        </w:rPr>
        <w:t>a. Brand Expansion:</w:t>
      </w:r>
    </w:p>
    <w:p w14:paraId="4D1D77F0" w14:textId="77777777" w:rsidR="00C37299" w:rsidRPr="00C37299" w:rsidRDefault="00C37299" w:rsidP="00C37299">
      <w:pPr>
        <w:numPr>
          <w:ilvl w:val="0"/>
          <w:numId w:val="290"/>
        </w:numPr>
      </w:pPr>
      <w:r w:rsidRPr="00C37299">
        <w:rPr>
          <w:b/>
          <w:bCs/>
        </w:rPr>
        <w:t>Consistent Branding:</w:t>
      </w:r>
      <w:r w:rsidRPr="00C37299">
        <w:t xml:space="preserve"> Maintain a consistent brand image across all locations through standardized marketing materials and communication strategies.</w:t>
      </w:r>
    </w:p>
    <w:p w14:paraId="7E8F1384" w14:textId="77777777" w:rsidR="00C37299" w:rsidRPr="00C37299" w:rsidRDefault="00C37299" w:rsidP="00C37299">
      <w:pPr>
        <w:numPr>
          <w:ilvl w:val="0"/>
          <w:numId w:val="290"/>
        </w:numPr>
      </w:pPr>
      <w:r w:rsidRPr="00C37299">
        <w:rPr>
          <w:b/>
          <w:bCs/>
        </w:rPr>
        <w:t>Brand Ambassadors:</w:t>
      </w:r>
      <w:r w:rsidRPr="00C37299">
        <w:t xml:space="preserve"> Leverage satisfied residents as brand ambassadors to promote Island Rest through word-of-mouth and social media.</w:t>
      </w:r>
    </w:p>
    <w:p w14:paraId="51ECAD48" w14:textId="77777777" w:rsidR="00C37299" w:rsidRPr="00C37299" w:rsidRDefault="00C37299" w:rsidP="00C37299">
      <w:r w:rsidRPr="00C37299">
        <w:rPr>
          <w:b/>
          <w:bCs/>
        </w:rPr>
        <w:t>b. Enhanced Digital Presence:</w:t>
      </w:r>
    </w:p>
    <w:p w14:paraId="7FC08695" w14:textId="77777777" w:rsidR="00C37299" w:rsidRPr="00C37299" w:rsidRDefault="00C37299" w:rsidP="00C37299">
      <w:pPr>
        <w:numPr>
          <w:ilvl w:val="0"/>
          <w:numId w:val="291"/>
        </w:numPr>
      </w:pPr>
      <w:r w:rsidRPr="00C37299">
        <w:rPr>
          <w:b/>
          <w:bCs/>
        </w:rPr>
        <w:t>SEO and Content Marketing:</w:t>
      </w:r>
      <w:r w:rsidRPr="00C37299">
        <w:t xml:space="preserve"> Invest in SEO and content marketing to improve online visibility and attract more potential residents.</w:t>
      </w:r>
    </w:p>
    <w:p w14:paraId="17F803C2" w14:textId="77777777" w:rsidR="00C37299" w:rsidRPr="00C37299" w:rsidRDefault="00C37299" w:rsidP="00C37299">
      <w:pPr>
        <w:numPr>
          <w:ilvl w:val="0"/>
          <w:numId w:val="291"/>
        </w:numPr>
      </w:pPr>
      <w:r w:rsidRPr="00C37299">
        <w:rPr>
          <w:b/>
          <w:bCs/>
        </w:rPr>
        <w:t>Influencer Partnerships:</w:t>
      </w:r>
      <w:r w:rsidRPr="00C37299">
        <w:t xml:space="preserve"> Collaborate with influencers and bloggers to reach a broader audience and enhance brand credibility.</w:t>
      </w:r>
    </w:p>
    <w:p w14:paraId="20B4E63F" w14:textId="77777777" w:rsidR="00C37299" w:rsidRPr="00C37299" w:rsidRDefault="00C37299" w:rsidP="00C37299">
      <w:pPr>
        <w:rPr>
          <w:b/>
          <w:bCs/>
        </w:rPr>
      </w:pPr>
      <w:r w:rsidRPr="00C37299">
        <w:rPr>
          <w:b/>
          <w:bCs/>
        </w:rPr>
        <w:t>6. Financial Planning and Investment</w:t>
      </w:r>
    </w:p>
    <w:p w14:paraId="56F1BE46" w14:textId="77777777" w:rsidR="00C37299" w:rsidRPr="00C37299" w:rsidRDefault="00C37299" w:rsidP="00C37299">
      <w:r w:rsidRPr="00C37299">
        <w:rPr>
          <w:b/>
          <w:bCs/>
        </w:rPr>
        <w:t>a. Funding:</w:t>
      </w:r>
    </w:p>
    <w:p w14:paraId="131D76E6" w14:textId="77777777" w:rsidR="00C37299" w:rsidRPr="00C37299" w:rsidRDefault="00C37299" w:rsidP="00C37299">
      <w:pPr>
        <w:numPr>
          <w:ilvl w:val="0"/>
          <w:numId w:val="292"/>
        </w:numPr>
      </w:pPr>
      <w:r w:rsidRPr="00C37299">
        <w:rPr>
          <w:b/>
          <w:bCs/>
        </w:rPr>
        <w:t>Investor Relations:</w:t>
      </w:r>
      <w:r w:rsidRPr="00C37299">
        <w:t xml:space="preserve"> Build relationships with investors to secure funding for expansion projects. This can include venture capital, private equity, or strategic partnerships.</w:t>
      </w:r>
    </w:p>
    <w:p w14:paraId="6C670582" w14:textId="77777777" w:rsidR="00C37299" w:rsidRPr="00C37299" w:rsidRDefault="00C37299" w:rsidP="00C37299">
      <w:pPr>
        <w:numPr>
          <w:ilvl w:val="0"/>
          <w:numId w:val="292"/>
        </w:numPr>
      </w:pPr>
      <w:r w:rsidRPr="00C37299">
        <w:rPr>
          <w:b/>
          <w:bCs/>
        </w:rPr>
        <w:t>Crowdfunding:</w:t>
      </w:r>
      <w:r w:rsidRPr="00C37299">
        <w:t xml:space="preserve"> Consider crowdfunding campaigns to raise capital and involve the community in the growth journey.</w:t>
      </w:r>
    </w:p>
    <w:p w14:paraId="474B2FA8" w14:textId="77777777" w:rsidR="00C37299" w:rsidRPr="00C37299" w:rsidRDefault="00C37299" w:rsidP="00C37299">
      <w:r w:rsidRPr="00C37299">
        <w:rPr>
          <w:b/>
          <w:bCs/>
        </w:rPr>
        <w:t>b. Financial Projections:</w:t>
      </w:r>
    </w:p>
    <w:p w14:paraId="2A701B5F" w14:textId="77777777" w:rsidR="00C37299" w:rsidRPr="00C37299" w:rsidRDefault="00C37299" w:rsidP="00C37299">
      <w:pPr>
        <w:numPr>
          <w:ilvl w:val="0"/>
          <w:numId w:val="293"/>
        </w:numPr>
      </w:pPr>
      <w:r w:rsidRPr="00C37299">
        <w:rPr>
          <w:b/>
          <w:bCs/>
        </w:rPr>
        <w:lastRenderedPageBreak/>
        <w:t>Revenue Forecasting:</w:t>
      </w:r>
      <w:r w:rsidRPr="00C37299">
        <w:t xml:space="preserve"> Develop detailed financial projections for new locations, including expected occupancy rates, revenue, and expenses.</w:t>
      </w:r>
    </w:p>
    <w:p w14:paraId="29D6CF19" w14:textId="77777777" w:rsidR="00C37299" w:rsidRPr="00C37299" w:rsidRDefault="00C37299" w:rsidP="00C37299">
      <w:pPr>
        <w:numPr>
          <w:ilvl w:val="0"/>
          <w:numId w:val="293"/>
        </w:numPr>
      </w:pPr>
      <w:r w:rsidRPr="00C37299">
        <w:rPr>
          <w:b/>
          <w:bCs/>
        </w:rPr>
        <w:t>Cost Management:</w:t>
      </w:r>
      <w:r w:rsidRPr="00C37299">
        <w:t xml:space="preserve"> Implement cost management strategies to optimize expenditures and increase profitability.</w:t>
      </w:r>
    </w:p>
    <w:p w14:paraId="30D3C5C7" w14:textId="77777777" w:rsidR="00C37299" w:rsidRPr="00C37299" w:rsidRDefault="00C37299" w:rsidP="00C37299">
      <w:pPr>
        <w:rPr>
          <w:b/>
          <w:bCs/>
        </w:rPr>
      </w:pPr>
      <w:r w:rsidRPr="00C37299">
        <w:rPr>
          <w:b/>
          <w:bCs/>
        </w:rPr>
        <w:t>7. Risk Management</w:t>
      </w:r>
    </w:p>
    <w:p w14:paraId="47573903" w14:textId="77777777" w:rsidR="00C37299" w:rsidRPr="00C37299" w:rsidRDefault="00C37299" w:rsidP="00C37299">
      <w:r w:rsidRPr="00C37299">
        <w:rPr>
          <w:b/>
          <w:bCs/>
        </w:rPr>
        <w:t>a. Diversification of Risk:</w:t>
      </w:r>
    </w:p>
    <w:p w14:paraId="7832FA22" w14:textId="77777777" w:rsidR="00C37299" w:rsidRPr="00C37299" w:rsidRDefault="00C37299" w:rsidP="00C37299">
      <w:pPr>
        <w:numPr>
          <w:ilvl w:val="0"/>
          <w:numId w:val="294"/>
        </w:numPr>
      </w:pPr>
      <w:r w:rsidRPr="00C37299">
        <w:rPr>
          <w:b/>
          <w:bCs/>
        </w:rPr>
        <w:t>Multiple Revenue Streams:</w:t>
      </w:r>
      <w:r w:rsidRPr="00C37299">
        <w:t xml:space="preserve"> Diversify revenue streams through different service offerings to reduce dependence on a single income source.</w:t>
      </w:r>
    </w:p>
    <w:p w14:paraId="56B2E695" w14:textId="77777777" w:rsidR="00C37299" w:rsidRPr="00C37299" w:rsidRDefault="00C37299" w:rsidP="00C37299">
      <w:pPr>
        <w:numPr>
          <w:ilvl w:val="0"/>
          <w:numId w:val="294"/>
        </w:numPr>
      </w:pPr>
      <w:r w:rsidRPr="00C37299">
        <w:rPr>
          <w:b/>
          <w:bCs/>
        </w:rPr>
        <w:t>Geographic Diversification:</w:t>
      </w:r>
      <w:r w:rsidRPr="00C37299">
        <w:t xml:space="preserve"> Spread the risk by expanding to multiple locations rather than concentrating on a single area.</w:t>
      </w:r>
    </w:p>
    <w:p w14:paraId="2844C244" w14:textId="77777777" w:rsidR="00C37299" w:rsidRPr="00C37299" w:rsidRDefault="00C37299" w:rsidP="00C37299">
      <w:r w:rsidRPr="00C37299">
        <w:rPr>
          <w:b/>
          <w:bCs/>
        </w:rPr>
        <w:t>b. Contingency Planning:</w:t>
      </w:r>
    </w:p>
    <w:p w14:paraId="70DD5FE6" w14:textId="77777777" w:rsidR="00C37299" w:rsidRPr="00C37299" w:rsidRDefault="00C37299" w:rsidP="00C37299">
      <w:pPr>
        <w:numPr>
          <w:ilvl w:val="0"/>
          <w:numId w:val="295"/>
        </w:numPr>
      </w:pPr>
      <w:r w:rsidRPr="00C37299">
        <w:rPr>
          <w:b/>
          <w:bCs/>
        </w:rPr>
        <w:t>Crisis Management Plans:</w:t>
      </w:r>
      <w:r w:rsidRPr="00C37299">
        <w:t xml:space="preserve"> Develop crisis management plans to handle unforeseen events such as economic downturns, natural disasters, or pandemics.</w:t>
      </w:r>
    </w:p>
    <w:p w14:paraId="77B4F968" w14:textId="77777777" w:rsidR="00C37299" w:rsidRPr="00C37299" w:rsidRDefault="00C37299" w:rsidP="00C37299">
      <w:pPr>
        <w:numPr>
          <w:ilvl w:val="0"/>
          <w:numId w:val="295"/>
        </w:numPr>
      </w:pPr>
      <w:r w:rsidRPr="00C37299">
        <w:rPr>
          <w:b/>
          <w:bCs/>
        </w:rPr>
        <w:t>Insurance:</w:t>
      </w:r>
      <w:r w:rsidRPr="00C37299">
        <w:t xml:space="preserve"> Secure comprehensive insurance coverage to mitigate financial losses from potential risks.</w:t>
      </w:r>
    </w:p>
    <w:p w14:paraId="74D0F88C" w14:textId="77777777" w:rsidR="00C37299" w:rsidRPr="00C37299" w:rsidRDefault="00C37299" w:rsidP="00C37299">
      <w:pPr>
        <w:rPr>
          <w:b/>
          <w:bCs/>
        </w:rPr>
      </w:pPr>
      <w:r w:rsidRPr="00C37299">
        <w:rPr>
          <w:b/>
          <w:bCs/>
        </w:rPr>
        <w:t>Conclusion</w:t>
      </w:r>
    </w:p>
    <w:p w14:paraId="0FDC171C" w14:textId="77777777" w:rsidR="00C37299" w:rsidRPr="00C37299" w:rsidRDefault="00C37299" w:rsidP="00C37299">
      <w:r w:rsidRPr="00C37299">
        <w:t>Scaling up Island Rest requires a strategic approach that involves market expansion, diversifying service offerings, strengthening partnerships, enhancing operational efficiency, robust marketing, and sound financial planning. By focusing on these areas, Island Rest can grow its footprint, increase its market share, and provide superior co-living experiences to a broader audience. Continuous evaluation and adaptation of strategies based on market feedback and performance metrics will ensure sustained growth and success.</w:t>
      </w:r>
    </w:p>
    <w:p w14:paraId="5748A637" w14:textId="77777777" w:rsidR="00C37299" w:rsidRDefault="00C37299"/>
    <w:p w14:paraId="4C8BC71E" w14:textId="77777777" w:rsidR="00E51D07" w:rsidRDefault="00E51D07"/>
    <w:p w14:paraId="49AEAA22" w14:textId="77777777" w:rsidR="00E51D07" w:rsidRDefault="00E51D07"/>
    <w:p w14:paraId="3C72C143" w14:textId="77777777" w:rsidR="00E51D07" w:rsidRDefault="00E51D07"/>
    <w:p w14:paraId="4DE746CC" w14:textId="77777777" w:rsidR="00F709F3" w:rsidRDefault="00F709F3"/>
    <w:p w14:paraId="10DA9CE8" w14:textId="77777777" w:rsidR="00F709F3" w:rsidRDefault="00F709F3"/>
    <w:p w14:paraId="0DD3E4C7" w14:textId="77777777" w:rsidR="00F709F3" w:rsidRDefault="00F709F3"/>
    <w:p w14:paraId="325FB178" w14:textId="77777777" w:rsidR="00F709F3" w:rsidRDefault="00F709F3"/>
    <w:p w14:paraId="4950BE6C" w14:textId="77777777" w:rsidR="00F709F3" w:rsidRDefault="00F709F3"/>
    <w:p w14:paraId="307DD605" w14:textId="77777777" w:rsidR="00F709F3" w:rsidRDefault="00F709F3"/>
    <w:p w14:paraId="138428A7" w14:textId="77777777" w:rsidR="00F709F3" w:rsidRDefault="00F709F3"/>
    <w:p w14:paraId="4D947847" w14:textId="77777777" w:rsidR="00F709F3" w:rsidRDefault="00F709F3"/>
    <w:p w14:paraId="7D239C7F" w14:textId="77777777" w:rsidR="00F709F3" w:rsidRDefault="00F709F3"/>
    <w:p w14:paraId="22F20341" w14:textId="77777777" w:rsidR="00F709F3" w:rsidRDefault="00F709F3"/>
    <w:p w14:paraId="20D6C4EB" w14:textId="77777777" w:rsidR="00F709F3" w:rsidRDefault="00F709F3"/>
    <w:p w14:paraId="2C1B1734" w14:textId="77777777" w:rsidR="00F709F3" w:rsidRDefault="00F709F3"/>
    <w:p w14:paraId="49DC3627" w14:textId="77777777" w:rsidR="00F709F3" w:rsidRDefault="00F709F3"/>
    <w:p w14:paraId="12479711" w14:textId="77777777" w:rsidR="00F709F3" w:rsidRDefault="00F709F3"/>
    <w:p w14:paraId="11CB5E0F" w14:textId="77777777" w:rsidR="00F709F3" w:rsidRDefault="00F709F3"/>
    <w:p w14:paraId="655DFC1F" w14:textId="77777777" w:rsidR="00F709F3" w:rsidRDefault="00F709F3"/>
    <w:p w14:paraId="0C5B19BA" w14:textId="77777777" w:rsidR="00F709F3" w:rsidRDefault="00F709F3"/>
    <w:p w14:paraId="199411CD" w14:textId="77777777" w:rsidR="00F709F3" w:rsidRDefault="00F709F3"/>
    <w:p w14:paraId="050B6163" w14:textId="77777777" w:rsidR="00F709F3" w:rsidRDefault="00F709F3"/>
    <w:p w14:paraId="45EC8FA1" w14:textId="77777777" w:rsidR="00F709F3" w:rsidRDefault="00F709F3"/>
    <w:p w14:paraId="30753264" w14:textId="77777777" w:rsidR="00F709F3" w:rsidRDefault="00F709F3"/>
    <w:p w14:paraId="71B7D345" w14:textId="77777777" w:rsidR="00F709F3" w:rsidRDefault="00F709F3"/>
    <w:p w14:paraId="55AE995D" w14:textId="77777777" w:rsidR="00F709F3" w:rsidRDefault="00F709F3"/>
    <w:p w14:paraId="420E8E4E" w14:textId="77777777" w:rsidR="00F709F3" w:rsidRDefault="00F709F3"/>
    <w:p w14:paraId="263E8A34" w14:textId="77777777" w:rsidR="00F709F3" w:rsidRDefault="00F709F3"/>
    <w:sectPr w:rsidR="00F709F3" w:rsidSect="00C06E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17:00Z" w:initials="OA">
    <w:p w14:paraId="5C84935D" w14:textId="3F3710CB" w:rsidR="00CD1BD2" w:rsidRDefault="00CD1BD2" w:rsidP="00CD1BD2">
      <w:pPr>
        <w:pStyle w:val="CommentText"/>
      </w:pPr>
      <w:r>
        <w:rPr>
          <w:rStyle w:val="CommentReference"/>
        </w:rPr>
        <w:annotationRef/>
      </w:r>
      <w:r>
        <w:t>Continue from here and you should do this also</w:t>
      </w:r>
    </w:p>
  </w:comment>
  <w:comment w:id="1" w:author="Oladayo Ayodeji" w:date="2024-07-11T14:38:00Z" w:initials="OA">
    <w:p w14:paraId="2B4A818A" w14:textId="77777777" w:rsidR="00400023" w:rsidRDefault="00400023">
      <w:pPr>
        <w:pStyle w:val="CommentText"/>
      </w:pPr>
      <w:r>
        <w:rPr>
          <w:rStyle w:val="CommentReference"/>
        </w:rPr>
        <w:annotationRef/>
      </w:r>
      <w:r>
        <w:t>Check for details of how to come about this diagram in some of the past one I ave sent to you</w:t>
      </w:r>
    </w:p>
    <w:p w14:paraId="1DDAAD38" w14:textId="77777777" w:rsidR="00400023" w:rsidRDefault="00400023">
      <w:pPr>
        <w:pStyle w:val="CommentText"/>
      </w:pPr>
      <w:r>
        <w:t>Especially hivemind</w:t>
      </w:r>
    </w:p>
    <w:p w14:paraId="5FFA689C" w14:textId="5C4297B2" w:rsidR="00400023" w:rsidRDefault="00400023">
      <w:pPr>
        <w:pStyle w:val="CommentText"/>
      </w:pPr>
    </w:p>
  </w:comment>
  <w:comment w:id="2" w:author="Oladayo Ayodeji" w:date="2024-07-11T14:43:00Z" w:initials="OA">
    <w:p w14:paraId="5D3C7D0B" w14:textId="77777777" w:rsidR="004D338F" w:rsidRDefault="004D338F">
      <w:pPr>
        <w:pStyle w:val="CommentText"/>
      </w:pPr>
      <w:r>
        <w:rPr>
          <w:rStyle w:val="CommentReference"/>
        </w:rPr>
        <w:annotationRef/>
      </w:r>
      <w:r>
        <w:t>You will see the template for this also on Hivemind</w:t>
      </w:r>
    </w:p>
    <w:p w14:paraId="6F5E56B0" w14:textId="5E646B83" w:rsidR="004D338F" w:rsidRDefault="004D33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84935D" w15:done="0"/>
  <w15:commentEx w15:paraId="5FFA689C" w15:done="0"/>
  <w15:commentEx w15:paraId="6F5E56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00D1B4" w16cex:dateUtc="2024-06-16T20:17:00Z"/>
  <w16cex:commentExtensible w16cex:durableId="530DC2A8" w16cex:dateUtc="2024-07-11T13:38:00Z"/>
  <w16cex:commentExtensible w16cex:durableId="76FB959B" w16cex:dateUtc="2024-07-11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84935D" w16cid:durableId="0F00D1B4"/>
  <w16cid:commentId w16cid:paraId="5FFA689C" w16cid:durableId="530DC2A8"/>
  <w16cid:commentId w16cid:paraId="6F5E56B0" w16cid:durableId="76FB95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1E190F"/>
    <w:multiLevelType w:val="multilevel"/>
    <w:tmpl w:val="F176C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163672"/>
    <w:multiLevelType w:val="multilevel"/>
    <w:tmpl w:val="D07EE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47D524C"/>
    <w:multiLevelType w:val="multilevel"/>
    <w:tmpl w:val="CF4C4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512311C"/>
    <w:multiLevelType w:val="multilevel"/>
    <w:tmpl w:val="6A1E9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57A5501"/>
    <w:multiLevelType w:val="multilevel"/>
    <w:tmpl w:val="A4560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614542B"/>
    <w:multiLevelType w:val="multilevel"/>
    <w:tmpl w:val="9A3A2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8E14A8"/>
    <w:multiLevelType w:val="multilevel"/>
    <w:tmpl w:val="54409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6A63A95"/>
    <w:multiLevelType w:val="multilevel"/>
    <w:tmpl w:val="54D834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8DC005B"/>
    <w:multiLevelType w:val="multilevel"/>
    <w:tmpl w:val="BE10F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90A772F"/>
    <w:multiLevelType w:val="multilevel"/>
    <w:tmpl w:val="2EC8F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9D906DC"/>
    <w:multiLevelType w:val="multilevel"/>
    <w:tmpl w:val="C34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0C8632F0"/>
    <w:multiLevelType w:val="multilevel"/>
    <w:tmpl w:val="BFDCD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0DC569EC"/>
    <w:multiLevelType w:val="multilevel"/>
    <w:tmpl w:val="92BCC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EE05354"/>
    <w:multiLevelType w:val="multilevel"/>
    <w:tmpl w:val="20FCD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0F666C13"/>
    <w:multiLevelType w:val="multilevel"/>
    <w:tmpl w:val="E6FA8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0A07B51"/>
    <w:multiLevelType w:val="multilevel"/>
    <w:tmpl w:val="406E1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0EE1CB5"/>
    <w:multiLevelType w:val="multilevel"/>
    <w:tmpl w:val="F8045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3D57F1A"/>
    <w:multiLevelType w:val="multilevel"/>
    <w:tmpl w:val="AC140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45243A0"/>
    <w:multiLevelType w:val="multilevel"/>
    <w:tmpl w:val="3BA6E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14F24B1B"/>
    <w:multiLevelType w:val="multilevel"/>
    <w:tmpl w:val="24A2B9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15976768"/>
    <w:multiLevelType w:val="multilevel"/>
    <w:tmpl w:val="7B525E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178B726B"/>
    <w:multiLevelType w:val="multilevel"/>
    <w:tmpl w:val="723A98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79F5946"/>
    <w:multiLevelType w:val="multilevel"/>
    <w:tmpl w:val="27FEB5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1ACF2015"/>
    <w:multiLevelType w:val="multilevel"/>
    <w:tmpl w:val="ED1C1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1BDD1374"/>
    <w:multiLevelType w:val="multilevel"/>
    <w:tmpl w:val="E5E2A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1D3C371E"/>
    <w:multiLevelType w:val="multilevel"/>
    <w:tmpl w:val="72941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1E153B24"/>
    <w:multiLevelType w:val="multilevel"/>
    <w:tmpl w:val="1D84B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1F147BB9"/>
    <w:multiLevelType w:val="multilevel"/>
    <w:tmpl w:val="85F0E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1F4A1CFD"/>
    <w:multiLevelType w:val="multilevel"/>
    <w:tmpl w:val="88BC2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2206709"/>
    <w:multiLevelType w:val="multilevel"/>
    <w:tmpl w:val="41BE9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23D42BD3"/>
    <w:multiLevelType w:val="multilevel"/>
    <w:tmpl w:val="D300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24406B60"/>
    <w:multiLevelType w:val="multilevel"/>
    <w:tmpl w:val="2102B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26135558"/>
    <w:multiLevelType w:val="multilevel"/>
    <w:tmpl w:val="CB9A8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2748228F"/>
    <w:multiLevelType w:val="multilevel"/>
    <w:tmpl w:val="16426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27A47045"/>
    <w:multiLevelType w:val="multilevel"/>
    <w:tmpl w:val="89FA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27D70AEB"/>
    <w:multiLevelType w:val="multilevel"/>
    <w:tmpl w:val="03CCF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29073650"/>
    <w:multiLevelType w:val="multilevel"/>
    <w:tmpl w:val="9190C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296131C4"/>
    <w:multiLevelType w:val="multilevel"/>
    <w:tmpl w:val="F600E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0"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34457E0E"/>
    <w:multiLevelType w:val="multilevel"/>
    <w:tmpl w:val="56044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5A71626"/>
    <w:multiLevelType w:val="multilevel"/>
    <w:tmpl w:val="B6A20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3682555F"/>
    <w:multiLevelType w:val="multilevel"/>
    <w:tmpl w:val="AE1A8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38A41D96"/>
    <w:multiLevelType w:val="multilevel"/>
    <w:tmpl w:val="56D45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38AB4548"/>
    <w:multiLevelType w:val="multilevel"/>
    <w:tmpl w:val="5706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39EC5312"/>
    <w:multiLevelType w:val="multilevel"/>
    <w:tmpl w:val="23D85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3A7D1408"/>
    <w:multiLevelType w:val="multilevel"/>
    <w:tmpl w:val="75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3F3816AD"/>
    <w:multiLevelType w:val="multilevel"/>
    <w:tmpl w:val="40546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9"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40C343F8"/>
    <w:multiLevelType w:val="multilevel"/>
    <w:tmpl w:val="847E4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41AA4ACF"/>
    <w:multiLevelType w:val="multilevel"/>
    <w:tmpl w:val="54E67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42934374"/>
    <w:multiLevelType w:val="multilevel"/>
    <w:tmpl w:val="1B78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9"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44BD4B01"/>
    <w:multiLevelType w:val="multilevel"/>
    <w:tmpl w:val="66844F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457E34CF"/>
    <w:multiLevelType w:val="multilevel"/>
    <w:tmpl w:val="44D86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47750E48"/>
    <w:multiLevelType w:val="multilevel"/>
    <w:tmpl w:val="3D52D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7986854"/>
    <w:multiLevelType w:val="multilevel"/>
    <w:tmpl w:val="3FEE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498F2796"/>
    <w:multiLevelType w:val="multilevel"/>
    <w:tmpl w:val="C2526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4A7E03E1"/>
    <w:multiLevelType w:val="multilevel"/>
    <w:tmpl w:val="1B862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7" w15:restartNumberingAfterBreak="0">
    <w:nsid w:val="4A893F17"/>
    <w:multiLevelType w:val="multilevel"/>
    <w:tmpl w:val="3AD2F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4BBB0B87"/>
    <w:multiLevelType w:val="multilevel"/>
    <w:tmpl w:val="B7E43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0"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4C6F056C"/>
    <w:multiLevelType w:val="multilevel"/>
    <w:tmpl w:val="6990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4CFE7D61"/>
    <w:multiLevelType w:val="multilevel"/>
    <w:tmpl w:val="8BF4B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4F472A21"/>
    <w:multiLevelType w:val="multilevel"/>
    <w:tmpl w:val="D1D0C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50B97D76"/>
    <w:multiLevelType w:val="multilevel"/>
    <w:tmpl w:val="B7D87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51405B80"/>
    <w:multiLevelType w:val="multilevel"/>
    <w:tmpl w:val="18E8F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51E91EBF"/>
    <w:multiLevelType w:val="multilevel"/>
    <w:tmpl w:val="71646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53F94ECA"/>
    <w:multiLevelType w:val="multilevel"/>
    <w:tmpl w:val="DFAEC6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9" w15:restartNumberingAfterBreak="0">
    <w:nsid w:val="54016862"/>
    <w:multiLevelType w:val="multilevel"/>
    <w:tmpl w:val="A3A0B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56D2115D"/>
    <w:multiLevelType w:val="multilevel"/>
    <w:tmpl w:val="865E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5"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5B31280D"/>
    <w:multiLevelType w:val="multilevel"/>
    <w:tmpl w:val="78BE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7"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9"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5EFF2426"/>
    <w:multiLevelType w:val="multilevel"/>
    <w:tmpl w:val="0AE2E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6"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9"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647C2B41"/>
    <w:multiLevelType w:val="multilevel"/>
    <w:tmpl w:val="126CF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64C63B98"/>
    <w:multiLevelType w:val="multilevel"/>
    <w:tmpl w:val="D81EA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4"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6"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7" w15:restartNumberingAfterBreak="0">
    <w:nsid w:val="67253281"/>
    <w:multiLevelType w:val="multilevel"/>
    <w:tmpl w:val="974E2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8"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9"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688F788F"/>
    <w:multiLevelType w:val="multilevel"/>
    <w:tmpl w:val="D06AE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2"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6C263CB7"/>
    <w:multiLevelType w:val="multilevel"/>
    <w:tmpl w:val="02E66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5"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8" w15:restartNumberingAfterBreak="0">
    <w:nsid w:val="6DB50B3C"/>
    <w:multiLevelType w:val="multilevel"/>
    <w:tmpl w:val="797AB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6DF117B3"/>
    <w:multiLevelType w:val="multilevel"/>
    <w:tmpl w:val="D60C0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0"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2" w15:restartNumberingAfterBreak="0">
    <w:nsid w:val="6F3E6C68"/>
    <w:multiLevelType w:val="multilevel"/>
    <w:tmpl w:val="2716C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4"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7" w15:restartNumberingAfterBreak="0">
    <w:nsid w:val="70F83B2F"/>
    <w:multiLevelType w:val="multilevel"/>
    <w:tmpl w:val="5E044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8" w15:restartNumberingAfterBreak="0">
    <w:nsid w:val="718014CF"/>
    <w:multiLevelType w:val="multilevel"/>
    <w:tmpl w:val="E63AFD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9"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0"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1"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2" w15:restartNumberingAfterBreak="0">
    <w:nsid w:val="734B50C8"/>
    <w:multiLevelType w:val="multilevel"/>
    <w:tmpl w:val="9A9282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3" w15:restartNumberingAfterBreak="0">
    <w:nsid w:val="738C1F9F"/>
    <w:multiLevelType w:val="multilevel"/>
    <w:tmpl w:val="90546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5" w15:restartNumberingAfterBreak="0">
    <w:nsid w:val="74732F21"/>
    <w:multiLevelType w:val="multilevel"/>
    <w:tmpl w:val="936C1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6" w15:restartNumberingAfterBreak="0">
    <w:nsid w:val="74FC427E"/>
    <w:multiLevelType w:val="multilevel"/>
    <w:tmpl w:val="5622A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7"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8"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9" w15:restartNumberingAfterBreak="0">
    <w:nsid w:val="75B97BCE"/>
    <w:multiLevelType w:val="multilevel"/>
    <w:tmpl w:val="E59C1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0"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1"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2"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3"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4"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5" w15:restartNumberingAfterBreak="0">
    <w:nsid w:val="7735732E"/>
    <w:multiLevelType w:val="multilevel"/>
    <w:tmpl w:val="FE14F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6"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7" w15:restartNumberingAfterBreak="0">
    <w:nsid w:val="776F3F0A"/>
    <w:multiLevelType w:val="multilevel"/>
    <w:tmpl w:val="5FE2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8" w15:restartNumberingAfterBreak="0">
    <w:nsid w:val="77BC336C"/>
    <w:multiLevelType w:val="multilevel"/>
    <w:tmpl w:val="CDEA1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9" w15:restartNumberingAfterBreak="0">
    <w:nsid w:val="783020A2"/>
    <w:multiLevelType w:val="multilevel"/>
    <w:tmpl w:val="5888C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0"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1"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2"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3"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4" w15:restartNumberingAfterBreak="0">
    <w:nsid w:val="7ACE0496"/>
    <w:multiLevelType w:val="multilevel"/>
    <w:tmpl w:val="21B2F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5" w15:restartNumberingAfterBreak="0">
    <w:nsid w:val="7AD63B92"/>
    <w:multiLevelType w:val="multilevel"/>
    <w:tmpl w:val="1BF85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6"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7"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8" w15:restartNumberingAfterBreak="0">
    <w:nsid w:val="7B4441FC"/>
    <w:multiLevelType w:val="multilevel"/>
    <w:tmpl w:val="2974D0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9" w15:restartNumberingAfterBreak="0">
    <w:nsid w:val="7BFA03B3"/>
    <w:multiLevelType w:val="multilevel"/>
    <w:tmpl w:val="1550F3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0" w15:restartNumberingAfterBreak="0">
    <w:nsid w:val="7D3B1B91"/>
    <w:multiLevelType w:val="multilevel"/>
    <w:tmpl w:val="6300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1"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2" w15:restartNumberingAfterBreak="0">
    <w:nsid w:val="7F232F54"/>
    <w:multiLevelType w:val="multilevel"/>
    <w:tmpl w:val="DFAA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3"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4"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114"/>
  </w:num>
  <w:num w:numId="2" w16cid:durableId="1224605930">
    <w:abstractNumId w:val="106"/>
  </w:num>
  <w:num w:numId="3" w16cid:durableId="1473254360">
    <w:abstractNumId w:val="195"/>
  </w:num>
  <w:num w:numId="4" w16cid:durableId="501705777">
    <w:abstractNumId w:val="251"/>
  </w:num>
  <w:num w:numId="5" w16cid:durableId="436564167">
    <w:abstractNumId w:val="213"/>
  </w:num>
  <w:num w:numId="6" w16cid:durableId="748038271">
    <w:abstractNumId w:val="219"/>
  </w:num>
  <w:num w:numId="7" w16cid:durableId="2111778026">
    <w:abstractNumId w:val="166"/>
  </w:num>
  <w:num w:numId="8" w16cid:durableId="544878858">
    <w:abstractNumId w:val="188"/>
  </w:num>
  <w:num w:numId="9" w16cid:durableId="626201305">
    <w:abstractNumId w:val="293"/>
  </w:num>
  <w:num w:numId="10" w16cid:durableId="347102708">
    <w:abstractNumId w:val="155"/>
  </w:num>
  <w:num w:numId="11" w16cid:durableId="595601296">
    <w:abstractNumId w:val="97"/>
  </w:num>
  <w:num w:numId="12" w16cid:durableId="1713923782">
    <w:abstractNumId w:val="18"/>
  </w:num>
  <w:num w:numId="13" w16cid:durableId="144443678">
    <w:abstractNumId w:val="276"/>
  </w:num>
  <w:num w:numId="14" w16cid:durableId="830681637">
    <w:abstractNumId w:val="158"/>
  </w:num>
  <w:num w:numId="15" w16cid:durableId="827676230">
    <w:abstractNumId w:val="283"/>
  </w:num>
  <w:num w:numId="16" w16cid:durableId="1877934199">
    <w:abstractNumId w:val="34"/>
  </w:num>
  <w:num w:numId="17" w16cid:durableId="2029333796">
    <w:abstractNumId w:val="23"/>
  </w:num>
  <w:num w:numId="18" w16cid:durableId="377974341">
    <w:abstractNumId w:val="250"/>
  </w:num>
  <w:num w:numId="19" w16cid:durableId="299071904">
    <w:abstractNumId w:val="112"/>
  </w:num>
  <w:num w:numId="20" w16cid:durableId="1881236577">
    <w:abstractNumId w:val="173"/>
  </w:num>
  <w:num w:numId="21" w16cid:durableId="1062751888">
    <w:abstractNumId w:val="58"/>
  </w:num>
  <w:num w:numId="22" w16cid:durableId="1331250341">
    <w:abstractNumId w:val="154"/>
  </w:num>
  <w:num w:numId="23" w16cid:durableId="1347832722">
    <w:abstractNumId w:val="121"/>
  </w:num>
  <w:num w:numId="24" w16cid:durableId="1849907673">
    <w:abstractNumId w:val="220"/>
  </w:num>
  <w:num w:numId="25" w16cid:durableId="882062096">
    <w:abstractNumId w:val="120"/>
  </w:num>
  <w:num w:numId="26" w16cid:durableId="1261373332">
    <w:abstractNumId w:val="115"/>
  </w:num>
  <w:num w:numId="27" w16cid:durableId="1523982187">
    <w:abstractNumId w:val="137"/>
  </w:num>
  <w:num w:numId="28" w16cid:durableId="1721780950">
    <w:abstractNumId w:val="273"/>
  </w:num>
  <w:num w:numId="29" w16cid:durableId="242230368">
    <w:abstractNumId w:val="151"/>
  </w:num>
  <w:num w:numId="30" w16cid:durableId="210113360">
    <w:abstractNumId w:val="125"/>
  </w:num>
  <w:num w:numId="31" w16cid:durableId="1472669206">
    <w:abstractNumId w:val="17"/>
  </w:num>
  <w:num w:numId="32" w16cid:durableId="2028292717">
    <w:abstractNumId w:val="226"/>
  </w:num>
  <w:num w:numId="33" w16cid:durableId="1499691544">
    <w:abstractNumId w:val="246"/>
  </w:num>
  <w:num w:numId="34" w16cid:durableId="671496988">
    <w:abstractNumId w:val="170"/>
  </w:num>
  <w:num w:numId="35" w16cid:durableId="62341745">
    <w:abstractNumId w:val="230"/>
  </w:num>
  <w:num w:numId="36" w16cid:durableId="372968043">
    <w:abstractNumId w:val="148"/>
  </w:num>
  <w:num w:numId="37" w16cid:durableId="1338733001">
    <w:abstractNumId w:val="216"/>
  </w:num>
  <w:num w:numId="38" w16cid:durableId="1899901643">
    <w:abstractNumId w:val="268"/>
  </w:num>
  <w:num w:numId="39" w16cid:durableId="2016373100">
    <w:abstractNumId w:val="204"/>
  </w:num>
  <w:num w:numId="40" w16cid:durableId="1718627957">
    <w:abstractNumId w:val="107"/>
  </w:num>
  <w:num w:numId="41" w16cid:durableId="1190148088">
    <w:abstractNumId w:val="48"/>
  </w:num>
  <w:num w:numId="42" w16cid:durableId="1690064985">
    <w:abstractNumId w:val="236"/>
  </w:num>
  <w:num w:numId="43" w16cid:durableId="363404437">
    <w:abstractNumId w:val="73"/>
  </w:num>
  <w:num w:numId="44" w16cid:durableId="1330711588">
    <w:abstractNumId w:val="90"/>
  </w:num>
  <w:num w:numId="45" w16cid:durableId="548419450">
    <w:abstractNumId w:val="238"/>
  </w:num>
  <w:num w:numId="46" w16cid:durableId="449133281">
    <w:abstractNumId w:val="287"/>
  </w:num>
  <w:num w:numId="47" w16cid:durableId="139158296">
    <w:abstractNumId w:val="15"/>
  </w:num>
  <w:num w:numId="48" w16cid:durableId="1161045334">
    <w:abstractNumId w:val="228"/>
  </w:num>
  <w:num w:numId="49" w16cid:durableId="1384402246">
    <w:abstractNumId w:val="82"/>
  </w:num>
  <w:num w:numId="50" w16cid:durableId="1060590211">
    <w:abstractNumId w:val="132"/>
  </w:num>
  <w:num w:numId="51" w16cid:durableId="345833857">
    <w:abstractNumId w:val="28"/>
  </w:num>
  <w:num w:numId="52" w16cid:durableId="210769978">
    <w:abstractNumId w:val="260"/>
  </w:num>
  <w:num w:numId="53" w16cid:durableId="936133526">
    <w:abstractNumId w:val="44"/>
  </w:num>
  <w:num w:numId="54" w16cid:durableId="1438528598">
    <w:abstractNumId w:val="49"/>
  </w:num>
  <w:num w:numId="55" w16cid:durableId="105077061">
    <w:abstractNumId w:val="282"/>
  </w:num>
  <w:num w:numId="56" w16cid:durableId="1766220728">
    <w:abstractNumId w:val="20"/>
  </w:num>
  <w:num w:numId="57" w16cid:durableId="2065252094">
    <w:abstractNumId w:val="185"/>
  </w:num>
  <w:num w:numId="58" w16cid:durableId="90511928">
    <w:abstractNumId w:val="218"/>
  </w:num>
  <w:num w:numId="59" w16cid:durableId="53700326">
    <w:abstractNumId w:val="63"/>
  </w:num>
  <w:num w:numId="60" w16cid:durableId="1215116213">
    <w:abstractNumId w:val="163"/>
  </w:num>
  <w:num w:numId="61" w16cid:durableId="987245194">
    <w:abstractNumId w:val="229"/>
  </w:num>
  <w:num w:numId="62" w16cid:durableId="1117063951">
    <w:abstractNumId w:val="93"/>
  </w:num>
  <w:num w:numId="63" w16cid:durableId="1962220349">
    <w:abstractNumId w:val="294"/>
  </w:num>
  <w:num w:numId="64" w16cid:durableId="1710953420">
    <w:abstractNumId w:val="87"/>
  </w:num>
  <w:num w:numId="65" w16cid:durableId="1380397285">
    <w:abstractNumId w:val="144"/>
  </w:num>
  <w:num w:numId="66" w16cid:durableId="1133402619">
    <w:abstractNumId w:val="261"/>
  </w:num>
  <w:num w:numId="67" w16cid:durableId="82648003">
    <w:abstractNumId w:val="143"/>
  </w:num>
  <w:num w:numId="68" w16cid:durableId="1972128630">
    <w:abstractNumId w:val="191"/>
  </w:num>
  <w:num w:numId="69" w16cid:durableId="1296981534">
    <w:abstractNumId w:val="152"/>
  </w:num>
  <w:num w:numId="70" w16cid:durableId="214006758">
    <w:abstractNumId w:val="241"/>
  </w:num>
  <w:num w:numId="71" w16cid:durableId="499008809">
    <w:abstractNumId w:val="256"/>
  </w:num>
  <w:num w:numId="72" w16cid:durableId="2058435612">
    <w:abstractNumId w:val="27"/>
  </w:num>
  <w:num w:numId="73" w16cid:durableId="487790442">
    <w:abstractNumId w:val="174"/>
  </w:num>
  <w:num w:numId="74" w16cid:durableId="1798790437">
    <w:abstractNumId w:val="231"/>
  </w:num>
  <w:num w:numId="75" w16cid:durableId="1846169109">
    <w:abstractNumId w:val="65"/>
  </w:num>
  <w:num w:numId="76" w16cid:durableId="2103646373">
    <w:abstractNumId w:val="113"/>
  </w:num>
  <w:num w:numId="77" w16cid:durableId="2070954339">
    <w:abstractNumId w:val="76"/>
  </w:num>
  <w:num w:numId="78" w16cid:durableId="1323701184">
    <w:abstractNumId w:val="111"/>
  </w:num>
  <w:num w:numId="79" w16cid:durableId="1141920538">
    <w:abstractNumId w:val="201"/>
  </w:num>
  <w:num w:numId="80" w16cid:durableId="1854496539">
    <w:abstractNumId w:val="186"/>
  </w:num>
  <w:num w:numId="81" w16cid:durableId="160195721">
    <w:abstractNumId w:val="178"/>
  </w:num>
  <w:num w:numId="82" w16cid:durableId="460197300">
    <w:abstractNumId w:val="123"/>
  </w:num>
  <w:num w:numId="83" w16cid:durableId="1564098146">
    <w:abstractNumId w:val="253"/>
  </w:num>
  <w:num w:numId="84" w16cid:durableId="380791497">
    <w:abstractNumId w:val="254"/>
  </w:num>
  <w:num w:numId="85" w16cid:durableId="31350354">
    <w:abstractNumId w:val="223"/>
  </w:num>
  <w:num w:numId="86" w16cid:durableId="925580478">
    <w:abstractNumId w:val="142"/>
  </w:num>
  <w:num w:numId="87" w16cid:durableId="1708678867">
    <w:abstractNumId w:val="33"/>
  </w:num>
  <w:num w:numId="88" w16cid:durableId="803742818">
    <w:abstractNumId w:val="5"/>
  </w:num>
  <w:num w:numId="89" w16cid:durableId="772088719">
    <w:abstractNumId w:val="227"/>
  </w:num>
  <w:num w:numId="90" w16cid:durableId="1647978576">
    <w:abstractNumId w:val="208"/>
  </w:num>
  <w:num w:numId="91" w16cid:durableId="249894783">
    <w:abstractNumId w:val="160"/>
  </w:num>
  <w:num w:numId="92" w16cid:durableId="198511050">
    <w:abstractNumId w:val="62"/>
  </w:num>
  <w:num w:numId="93" w16cid:durableId="2023119911">
    <w:abstractNumId w:val="110"/>
  </w:num>
  <w:num w:numId="94" w16cid:durableId="117647420">
    <w:abstractNumId w:val="46"/>
  </w:num>
  <w:num w:numId="95" w16cid:durableId="135414685">
    <w:abstractNumId w:val="116"/>
  </w:num>
  <w:num w:numId="96" w16cid:durableId="1156989452">
    <w:abstractNumId w:val="98"/>
  </w:num>
  <w:num w:numId="97" w16cid:durableId="618881175">
    <w:abstractNumId w:val="1"/>
  </w:num>
  <w:num w:numId="98" w16cid:durableId="1150170394">
    <w:abstractNumId w:val="291"/>
  </w:num>
  <w:num w:numId="99" w16cid:durableId="1250190238">
    <w:abstractNumId w:val="274"/>
  </w:num>
  <w:num w:numId="100" w16cid:durableId="1681422304">
    <w:abstractNumId w:val="267"/>
  </w:num>
  <w:num w:numId="101" w16cid:durableId="1146698861">
    <w:abstractNumId w:val="100"/>
  </w:num>
  <w:num w:numId="102" w16cid:durableId="890724655">
    <w:abstractNumId w:val="245"/>
  </w:num>
  <w:num w:numId="103" w16cid:durableId="1420830455">
    <w:abstractNumId w:val="8"/>
  </w:num>
  <w:num w:numId="104" w16cid:durableId="99569424">
    <w:abstractNumId w:val="47"/>
  </w:num>
  <w:num w:numId="105" w16cid:durableId="2084601716">
    <w:abstractNumId w:val="203"/>
  </w:num>
  <w:num w:numId="106" w16cid:durableId="767772023">
    <w:abstractNumId w:val="239"/>
  </w:num>
  <w:num w:numId="107" w16cid:durableId="984352468">
    <w:abstractNumId w:val="67"/>
  </w:num>
  <w:num w:numId="108" w16cid:durableId="1583178546">
    <w:abstractNumId w:val="57"/>
  </w:num>
  <w:num w:numId="109" w16cid:durableId="827017247">
    <w:abstractNumId w:val="119"/>
  </w:num>
  <w:num w:numId="110" w16cid:durableId="478036290">
    <w:abstractNumId w:val="37"/>
  </w:num>
  <w:num w:numId="111" w16cid:durableId="1408501599">
    <w:abstractNumId w:val="109"/>
  </w:num>
  <w:num w:numId="112" w16cid:durableId="1562328615">
    <w:abstractNumId w:val="6"/>
  </w:num>
  <w:num w:numId="113" w16cid:durableId="1552306679">
    <w:abstractNumId w:val="41"/>
  </w:num>
  <w:num w:numId="114" w16cid:durableId="1260142848">
    <w:abstractNumId w:val="117"/>
  </w:num>
  <w:num w:numId="115" w16cid:durableId="829712217">
    <w:abstractNumId w:val="224"/>
  </w:num>
  <w:num w:numId="116" w16cid:durableId="1093159936">
    <w:abstractNumId w:val="43"/>
  </w:num>
  <w:num w:numId="117" w16cid:durableId="658651553">
    <w:abstractNumId w:val="264"/>
  </w:num>
  <w:num w:numId="118" w16cid:durableId="341275754">
    <w:abstractNumId w:val="53"/>
  </w:num>
  <w:num w:numId="119" w16cid:durableId="768549570">
    <w:abstractNumId w:val="209"/>
  </w:num>
  <w:num w:numId="120" w16cid:durableId="412315626">
    <w:abstractNumId w:val="95"/>
  </w:num>
  <w:num w:numId="121" w16cid:durableId="805006148">
    <w:abstractNumId w:val="31"/>
  </w:num>
  <w:num w:numId="122" w16cid:durableId="98724486">
    <w:abstractNumId w:val="200"/>
  </w:num>
  <w:num w:numId="123" w16cid:durableId="1377773857">
    <w:abstractNumId w:val="272"/>
  </w:num>
  <w:num w:numId="124" w16cid:durableId="474881379">
    <w:abstractNumId w:val="74"/>
  </w:num>
  <w:num w:numId="125" w16cid:durableId="1722636743">
    <w:abstractNumId w:val="81"/>
  </w:num>
  <w:num w:numId="126" w16cid:durableId="197594881">
    <w:abstractNumId w:val="286"/>
  </w:num>
  <w:num w:numId="127" w16cid:durableId="422920400">
    <w:abstractNumId w:val="171"/>
  </w:num>
  <w:num w:numId="128" w16cid:durableId="1186558025">
    <w:abstractNumId w:val="84"/>
  </w:num>
  <w:num w:numId="129" w16cid:durableId="440077360">
    <w:abstractNumId w:val="108"/>
  </w:num>
  <w:num w:numId="130" w16cid:durableId="308022059">
    <w:abstractNumId w:val="147"/>
  </w:num>
  <w:num w:numId="131" w16cid:durableId="2136171194">
    <w:abstractNumId w:val="36"/>
  </w:num>
  <w:num w:numId="132" w16cid:durableId="1343779448">
    <w:abstractNumId w:val="175"/>
  </w:num>
  <w:num w:numId="133" w16cid:durableId="216162540">
    <w:abstractNumId w:val="139"/>
  </w:num>
  <w:num w:numId="134" w16cid:durableId="158816349">
    <w:abstractNumId w:val="51"/>
  </w:num>
  <w:num w:numId="135" w16cid:durableId="1479109370">
    <w:abstractNumId w:val="89"/>
  </w:num>
  <w:num w:numId="136" w16cid:durableId="2058552942">
    <w:abstractNumId w:val="197"/>
  </w:num>
  <w:num w:numId="137" w16cid:durableId="152600213">
    <w:abstractNumId w:val="205"/>
  </w:num>
  <w:num w:numId="138" w16cid:durableId="208416785">
    <w:abstractNumId w:val="242"/>
  </w:num>
  <w:num w:numId="139" w16cid:durableId="893733944">
    <w:abstractNumId w:val="140"/>
  </w:num>
  <w:num w:numId="140" w16cid:durableId="1515652304">
    <w:abstractNumId w:val="0"/>
  </w:num>
  <w:num w:numId="141" w16cid:durableId="1420831978">
    <w:abstractNumId w:val="207"/>
  </w:num>
  <w:num w:numId="142" w16cid:durableId="20864202">
    <w:abstractNumId w:val="131"/>
  </w:num>
  <w:num w:numId="143" w16cid:durableId="1187056547">
    <w:abstractNumId w:val="16"/>
  </w:num>
  <w:num w:numId="144" w16cid:durableId="1876771545">
    <w:abstractNumId w:val="80"/>
  </w:num>
  <w:num w:numId="145" w16cid:durableId="1305429322">
    <w:abstractNumId w:val="126"/>
  </w:num>
  <w:num w:numId="146" w16cid:durableId="2041928954">
    <w:abstractNumId w:val="270"/>
  </w:num>
  <w:num w:numId="147" w16cid:durableId="1446542651">
    <w:abstractNumId w:val="130"/>
  </w:num>
  <w:num w:numId="148" w16cid:durableId="1331057855">
    <w:abstractNumId w:val="24"/>
  </w:num>
  <w:num w:numId="149" w16cid:durableId="171918246">
    <w:abstractNumId w:val="210"/>
  </w:num>
  <w:num w:numId="150" w16cid:durableId="285238126">
    <w:abstractNumId w:val="247"/>
  </w:num>
  <w:num w:numId="151" w16cid:durableId="155263228">
    <w:abstractNumId w:val="122"/>
  </w:num>
  <w:num w:numId="152" w16cid:durableId="267129664">
    <w:abstractNumId w:val="64"/>
  </w:num>
  <w:num w:numId="153" w16cid:durableId="76094220">
    <w:abstractNumId w:val="141"/>
  </w:num>
  <w:num w:numId="154" w16cid:durableId="1807962941">
    <w:abstractNumId w:val="196"/>
  </w:num>
  <w:num w:numId="155" w16cid:durableId="916211182">
    <w:abstractNumId w:val="30"/>
  </w:num>
  <w:num w:numId="156" w16cid:durableId="1280257638">
    <w:abstractNumId w:val="281"/>
  </w:num>
  <w:num w:numId="157" w16cid:durableId="1893540217">
    <w:abstractNumId w:val="127"/>
  </w:num>
  <w:num w:numId="158" w16cid:durableId="2127237304">
    <w:abstractNumId w:val="235"/>
  </w:num>
  <w:num w:numId="159" w16cid:durableId="584804552">
    <w:abstractNumId w:val="69"/>
  </w:num>
  <w:num w:numId="160" w16cid:durableId="82798717">
    <w:abstractNumId w:val="71"/>
  </w:num>
  <w:num w:numId="161" w16cid:durableId="2131899480">
    <w:abstractNumId w:val="149"/>
  </w:num>
  <w:num w:numId="162" w16cid:durableId="1464234244">
    <w:abstractNumId w:val="156"/>
  </w:num>
  <w:num w:numId="163" w16cid:durableId="1512377633">
    <w:abstractNumId w:val="214"/>
  </w:num>
  <w:num w:numId="164" w16cid:durableId="1151409593">
    <w:abstractNumId w:val="225"/>
  </w:num>
  <w:num w:numId="165" w16cid:durableId="670959536">
    <w:abstractNumId w:val="243"/>
  </w:num>
  <w:num w:numId="166" w16cid:durableId="457994877">
    <w:abstractNumId w:val="45"/>
  </w:num>
  <w:num w:numId="167" w16cid:durableId="1650479241">
    <w:abstractNumId w:val="19"/>
  </w:num>
  <w:num w:numId="168" w16cid:durableId="2004162550">
    <w:abstractNumId w:val="182"/>
  </w:num>
  <w:num w:numId="169" w16cid:durableId="1119179862">
    <w:abstractNumId w:val="234"/>
  </w:num>
  <w:num w:numId="170" w16cid:durableId="1161386782">
    <w:abstractNumId w:val="88"/>
  </w:num>
  <w:num w:numId="171" w16cid:durableId="766851418">
    <w:abstractNumId w:val="180"/>
  </w:num>
  <w:num w:numId="172" w16cid:durableId="1300721754">
    <w:abstractNumId w:val="7"/>
  </w:num>
  <w:num w:numId="173" w16cid:durableId="969474544">
    <w:abstractNumId w:val="85"/>
  </w:num>
  <w:num w:numId="174" w16cid:durableId="314264695">
    <w:abstractNumId w:val="280"/>
  </w:num>
  <w:num w:numId="175" w16cid:durableId="1344864834">
    <w:abstractNumId w:val="159"/>
  </w:num>
  <w:num w:numId="176" w16cid:durableId="1038436884">
    <w:abstractNumId w:val="187"/>
  </w:num>
  <w:num w:numId="177" w16cid:durableId="816385868">
    <w:abstractNumId w:val="118"/>
  </w:num>
  <w:num w:numId="178" w16cid:durableId="1099640917">
    <w:abstractNumId w:val="3"/>
  </w:num>
  <w:num w:numId="179" w16cid:durableId="1201557163">
    <w:abstractNumId w:val="215"/>
  </w:num>
  <w:num w:numId="180" w16cid:durableId="869073040">
    <w:abstractNumId w:val="164"/>
  </w:num>
  <w:num w:numId="181" w16cid:durableId="105781687">
    <w:abstractNumId w:val="190"/>
  </w:num>
  <w:num w:numId="182" w16cid:durableId="1620187466">
    <w:abstractNumId w:val="39"/>
  </w:num>
  <w:num w:numId="183" w16cid:durableId="761410137">
    <w:abstractNumId w:val="217"/>
  </w:num>
  <w:num w:numId="184" w16cid:durableId="1871717818">
    <w:abstractNumId w:val="145"/>
  </w:num>
  <w:num w:numId="185" w16cid:durableId="500317717">
    <w:abstractNumId w:val="54"/>
  </w:num>
  <w:num w:numId="186" w16cid:durableId="241914995">
    <w:abstractNumId w:val="259"/>
  </w:num>
  <w:num w:numId="187" w16cid:durableId="1765373453">
    <w:abstractNumId w:val="26"/>
  </w:num>
  <w:num w:numId="188" w16cid:durableId="700399421">
    <w:abstractNumId w:val="103"/>
  </w:num>
  <w:num w:numId="189" w16cid:durableId="1929848961">
    <w:abstractNumId w:val="184"/>
  </w:num>
  <w:num w:numId="190" w16cid:durableId="1959338475">
    <w:abstractNumId w:val="60"/>
  </w:num>
  <w:num w:numId="191" w16cid:durableId="1549026819">
    <w:abstractNumId w:val="221"/>
  </w:num>
  <w:num w:numId="192" w16cid:durableId="556626472">
    <w:abstractNumId w:val="72"/>
  </w:num>
  <w:num w:numId="193" w16cid:durableId="945694668">
    <w:abstractNumId w:val="165"/>
  </w:num>
  <w:num w:numId="194" w16cid:durableId="367221936">
    <w:abstractNumId w:val="136"/>
  </w:num>
  <w:num w:numId="195" w16cid:durableId="1504541458">
    <w:abstractNumId w:val="83"/>
  </w:num>
  <w:num w:numId="196" w16cid:durableId="1917782017">
    <w:abstractNumId w:val="94"/>
  </w:num>
  <w:num w:numId="197" w16cid:durableId="598291434">
    <w:abstractNumId w:val="169"/>
  </w:num>
  <w:num w:numId="198" w16cid:durableId="1328753054">
    <w:abstractNumId w:val="211"/>
  </w:num>
  <w:num w:numId="199" w16cid:durableId="1123233991">
    <w:abstractNumId w:val="206"/>
  </w:num>
  <w:num w:numId="200" w16cid:durableId="1654137894">
    <w:abstractNumId w:val="255"/>
  </w:num>
  <w:num w:numId="201" w16cid:durableId="1916622126">
    <w:abstractNumId w:val="271"/>
  </w:num>
  <w:num w:numId="202" w16cid:durableId="681396379">
    <w:abstractNumId w:val="68"/>
  </w:num>
  <w:num w:numId="203" w16cid:durableId="1187259167">
    <w:abstractNumId w:val="13"/>
  </w:num>
  <w:num w:numId="204" w16cid:durableId="4402045">
    <w:abstractNumId w:val="92"/>
  </w:num>
  <w:num w:numId="205" w16cid:durableId="2006126146">
    <w:abstractNumId w:val="35"/>
  </w:num>
  <w:num w:numId="206" w16cid:durableId="1049263188">
    <w:abstractNumId w:val="12"/>
  </w:num>
  <w:num w:numId="207" w16cid:durableId="1221095783">
    <w:abstractNumId w:val="290"/>
  </w:num>
  <w:num w:numId="208" w16cid:durableId="1059399427">
    <w:abstractNumId w:val="157"/>
  </w:num>
  <w:num w:numId="209" w16cid:durableId="1613899803">
    <w:abstractNumId w:val="91"/>
  </w:num>
  <w:num w:numId="210" w16cid:durableId="1476490442">
    <w:abstractNumId w:val="183"/>
  </w:num>
  <w:num w:numId="211" w16cid:durableId="487550240">
    <w:abstractNumId w:val="104"/>
  </w:num>
  <w:num w:numId="212" w16cid:durableId="1390307444">
    <w:abstractNumId w:val="99"/>
  </w:num>
  <w:num w:numId="213" w16cid:durableId="1756589400">
    <w:abstractNumId w:val="285"/>
  </w:num>
  <w:num w:numId="214" w16cid:durableId="1263339603">
    <w:abstractNumId w:val="11"/>
  </w:num>
  <w:num w:numId="215" w16cid:durableId="1857424250">
    <w:abstractNumId w:val="52"/>
  </w:num>
  <w:num w:numId="216" w16cid:durableId="956258955">
    <w:abstractNumId w:val="240"/>
  </w:num>
  <w:num w:numId="217" w16cid:durableId="1072964552">
    <w:abstractNumId w:val="212"/>
  </w:num>
  <w:num w:numId="218" w16cid:durableId="1554582544">
    <w:abstractNumId w:val="202"/>
  </w:num>
  <w:num w:numId="219" w16cid:durableId="1514685120">
    <w:abstractNumId w:val="2"/>
  </w:num>
  <w:num w:numId="220" w16cid:durableId="171797177">
    <w:abstractNumId w:val="198"/>
  </w:num>
  <w:num w:numId="221" w16cid:durableId="803932709">
    <w:abstractNumId w:val="289"/>
  </w:num>
  <w:num w:numId="222" w16cid:durableId="545988665">
    <w:abstractNumId w:val="179"/>
  </w:num>
  <w:num w:numId="223" w16cid:durableId="439838295">
    <w:abstractNumId w:val="262"/>
  </w:num>
  <w:num w:numId="224" w16cid:durableId="1229613753">
    <w:abstractNumId w:val="56"/>
  </w:num>
  <w:num w:numId="225" w16cid:durableId="399135980">
    <w:abstractNumId w:val="55"/>
  </w:num>
  <w:num w:numId="226" w16cid:durableId="716975814">
    <w:abstractNumId w:val="59"/>
  </w:num>
  <w:num w:numId="227" w16cid:durableId="1301111910">
    <w:abstractNumId w:val="61"/>
  </w:num>
  <w:num w:numId="228" w16cid:durableId="225342138">
    <w:abstractNumId w:val="258"/>
  </w:num>
  <w:num w:numId="229" w16cid:durableId="184170503">
    <w:abstractNumId w:val="288"/>
  </w:num>
  <w:num w:numId="230" w16cid:durableId="1961453025">
    <w:abstractNumId w:val="232"/>
  </w:num>
  <w:num w:numId="231" w16cid:durableId="2069567985">
    <w:abstractNumId w:val="101"/>
  </w:num>
  <w:num w:numId="232" w16cid:durableId="1120497053">
    <w:abstractNumId w:val="252"/>
  </w:num>
  <w:num w:numId="233" w16cid:durableId="157313963">
    <w:abstractNumId w:val="233"/>
  </w:num>
  <w:num w:numId="234" w16cid:durableId="1191265335">
    <w:abstractNumId w:val="189"/>
  </w:num>
  <w:num w:numId="235" w16cid:durableId="268895567">
    <w:abstractNumId w:val="134"/>
  </w:num>
  <w:num w:numId="236" w16cid:durableId="608196022">
    <w:abstractNumId w:val="40"/>
  </w:num>
  <w:num w:numId="237" w16cid:durableId="1007899186">
    <w:abstractNumId w:val="292"/>
  </w:num>
  <w:num w:numId="238" w16cid:durableId="2059475305">
    <w:abstractNumId w:val="32"/>
  </w:num>
  <w:num w:numId="239" w16cid:durableId="1995179968">
    <w:abstractNumId w:val="4"/>
  </w:num>
  <w:num w:numId="240" w16cid:durableId="908922122">
    <w:abstractNumId w:val="50"/>
  </w:num>
  <w:num w:numId="241" w16cid:durableId="1361856484">
    <w:abstractNumId w:val="257"/>
  </w:num>
  <w:num w:numId="242" w16cid:durableId="1034307978">
    <w:abstractNumId w:val="105"/>
  </w:num>
  <w:num w:numId="243" w16cid:durableId="1234241004">
    <w:abstractNumId w:val="248"/>
  </w:num>
  <w:num w:numId="244" w16cid:durableId="999843121">
    <w:abstractNumId w:val="237"/>
  </w:num>
  <w:num w:numId="245" w16cid:durableId="1981419982">
    <w:abstractNumId w:val="161"/>
  </w:num>
  <w:num w:numId="246" w16cid:durableId="2099058985">
    <w:abstractNumId w:val="192"/>
  </w:num>
  <w:num w:numId="247" w16cid:durableId="441996538">
    <w:abstractNumId w:val="244"/>
  </w:num>
  <w:num w:numId="248" w16cid:durableId="756441159">
    <w:abstractNumId w:val="176"/>
  </w:num>
  <w:num w:numId="249" w16cid:durableId="754976248">
    <w:abstractNumId w:val="181"/>
  </w:num>
  <w:num w:numId="250" w16cid:durableId="959145643">
    <w:abstractNumId w:val="96"/>
  </w:num>
  <w:num w:numId="251" w16cid:durableId="132601975">
    <w:abstractNumId w:val="284"/>
  </w:num>
  <w:num w:numId="252" w16cid:durableId="1955745517">
    <w:abstractNumId w:val="14"/>
  </w:num>
  <w:num w:numId="253" w16cid:durableId="1821269332">
    <w:abstractNumId w:val="78"/>
  </w:num>
  <w:num w:numId="254" w16cid:durableId="1935505876">
    <w:abstractNumId w:val="75"/>
  </w:num>
  <w:num w:numId="255" w16cid:durableId="638267253">
    <w:abstractNumId w:val="66"/>
  </w:num>
  <w:num w:numId="256" w16cid:durableId="896235686">
    <w:abstractNumId w:val="162"/>
  </w:num>
  <w:num w:numId="257" w16cid:durableId="1841038433">
    <w:abstractNumId w:val="146"/>
  </w:num>
  <w:num w:numId="258" w16cid:durableId="1186216533">
    <w:abstractNumId w:val="102"/>
  </w:num>
  <w:num w:numId="259" w16cid:durableId="95903486">
    <w:abstractNumId w:val="25"/>
  </w:num>
  <w:num w:numId="260" w16cid:durableId="1359117807">
    <w:abstractNumId w:val="279"/>
  </w:num>
  <w:num w:numId="261" w16cid:durableId="582568095">
    <w:abstractNumId w:val="10"/>
  </w:num>
  <w:num w:numId="262" w16cid:durableId="2020348495">
    <w:abstractNumId w:val="133"/>
  </w:num>
  <w:num w:numId="263" w16cid:durableId="1853646821">
    <w:abstractNumId w:val="86"/>
  </w:num>
  <w:num w:numId="264" w16cid:durableId="244077077">
    <w:abstractNumId w:val="38"/>
  </w:num>
  <w:num w:numId="265" w16cid:durableId="640840538">
    <w:abstractNumId w:val="167"/>
  </w:num>
  <w:num w:numId="266" w16cid:durableId="1465926094">
    <w:abstractNumId w:val="42"/>
  </w:num>
  <w:num w:numId="267" w16cid:durableId="1118378722">
    <w:abstractNumId w:val="172"/>
  </w:num>
  <w:num w:numId="268" w16cid:durableId="1468931947">
    <w:abstractNumId w:val="275"/>
  </w:num>
  <w:num w:numId="269" w16cid:durableId="1442454924">
    <w:abstractNumId w:val="79"/>
  </w:num>
  <w:num w:numId="270" w16cid:durableId="1635215639">
    <w:abstractNumId w:val="128"/>
  </w:num>
  <w:num w:numId="271" w16cid:durableId="404036532">
    <w:abstractNumId w:val="278"/>
  </w:num>
  <w:num w:numId="272" w16cid:durableId="1257326817">
    <w:abstractNumId w:val="263"/>
  </w:num>
  <w:num w:numId="273" w16cid:durableId="337587245">
    <w:abstractNumId w:val="77"/>
  </w:num>
  <w:num w:numId="274" w16cid:durableId="804935964">
    <w:abstractNumId w:val="21"/>
  </w:num>
  <w:num w:numId="275" w16cid:durableId="774011733">
    <w:abstractNumId w:val="150"/>
  </w:num>
  <w:num w:numId="276" w16cid:durableId="1564825482">
    <w:abstractNumId w:val="153"/>
  </w:num>
  <w:num w:numId="277" w16cid:durableId="2013137607">
    <w:abstractNumId w:val="22"/>
  </w:num>
  <w:num w:numId="278" w16cid:durableId="882014128">
    <w:abstractNumId w:val="129"/>
  </w:num>
  <w:num w:numId="279" w16cid:durableId="786195057">
    <w:abstractNumId w:val="266"/>
  </w:num>
  <w:num w:numId="280" w16cid:durableId="1794443085">
    <w:abstractNumId w:val="177"/>
  </w:num>
  <w:num w:numId="281" w16cid:durableId="1748304885">
    <w:abstractNumId w:val="199"/>
  </w:num>
  <w:num w:numId="282" w16cid:durableId="1177304861">
    <w:abstractNumId w:val="135"/>
  </w:num>
  <w:num w:numId="283" w16cid:durableId="891889769">
    <w:abstractNumId w:val="29"/>
  </w:num>
  <w:num w:numId="284" w16cid:durableId="828443563">
    <w:abstractNumId w:val="9"/>
  </w:num>
  <w:num w:numId="285" w16cid:durableId="1394428167">
    <w:abstractNumId w:val="194"/>
  </w:num>
  <w:num w:numId="286" w16cid:durableId="1521704041">
    <w:abstractNumId w:val="168"/>
  </w:num>
  <w:num w:numId="287" w16cid:durableId="1128232845">
    <w:abstractNumId w:val="222"/>
  </w:num>
  <w:num w:numId="288" w16cid:durableId="1100566785">
    <w:abstractNumId w:val="124"/>
  </w:num>
  <w:num w:numId="289" w16cid:durableId="920069295">
    <w:abstractNumId w:val="193"/>
  </w:num>
  <w:num w:numId="290" w16cid:durableId="817380154">
    <w:abstractNumId w:val="277"/>
  </w:num>
  <w:num w:numId="291" w16cid:durableId="427579203">
    <w:abstractNumId w:val="249"/>
  </w:num>
  <w:num w:numId="292" w16cid:durableId="617417719">
    <w:abstractNumId w:val="269"/>
  </w:num>
  <w:num w:numId="293" w16cid:durableId="600839161">
    <w:abstractNumId w:val="138"/>
  </w:num>
  <w:num w:numId="294" w16cid:durableId="1054768029">
    <w:abstractNumId w:val="265"/>
  </w:num>
  <w:num w:numId="295" w16cid:durableId="1418598775">
    <w:abstractNumId w:val="70"/>
  </w:num>
  <w:numIdMacAtCleanup w:val="24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376AD"/>
    <w:rsid w:val="00070C20"/>
    <w:rsid w:val="001066B1"/>
    <w:rsid w:val="001413F8"/>
    <w:rsid w:val="00143396"/>
    <w:rsid w:val="0017714B"/>
    <w:rsid w:val="00182FED"/>
    <w:rsid w:val="001B227E"/>
    <w:rsid w:val="001B2A9B"/>
    <w:rsid w:val="002176F0"/>
    <w:rsid w:val="002602FF"/>
    <w:rsid w:val="002E481C"/>
    <w:rsid w:val="002E563B"/>
    <w:rsid w:val="00370066"/>
    <w:rsid w:val="003809C4"/>
    <w:rsid w:val="003B383D"/>
    <w:rsid w:val="00400023"/>
    <w:rsid w:val="00424110"/>
    <w:rsid w:val="00453702"/>
    <w:rsid w:val="004B2E80"/>
    <w:rsid w:val="004D338F"/>
    <w:rsid w:val="00523622"/>
    <w:rsid w:val="00546034"/>
    <w:rsid w:val="00573B4C"/>
    <w:rsid w:val="00586F62"/>
    <w:rsid w:val="005B166D"/>
    <w:rsid w:val="005F4A37"/>
    <w:rsid w:val="00631E83"/>
    <w:rsid w:val="006807A6"/>
    <w:rsid w:val="006A2FB1"/>
    <w:rsid w:val="006E1710"/>
    <w:rsid w:val="006E2FED"/>
    <w:rsid w:val="00743BDB"/>
    <w:rsid w:val="007770A7"/>
    <w:rsid w:val="007D345E"/>
    <w:rsid w:val="007D34A4"/>
    <w:rsid w:val="008179D3"/>
    <w:rsid w:val="00830D4E"/>
    <w:rsid w:val="00837943"/>
    <w:rsid w:val="0085402F"/>
    <w:rsid w:val="008A64DC"/>
    <w:rsid w:val="00994171"/>
    <w:rsid w:val="009A1244"/>
    <w:rsid w:val="009B22F4"/>
    <w:rsid w:val="009B44D1"/>
    <w:rsid w:val="009D55F1"/>
    <w:rsid w:val="00A05635"/>
    <w:rsid w:val="00A54A18"/>
    <w:rsid w:val="00A87F9B"/>
    <w:rsid w:val="00AE0DE3"/>
    <w:rsid w:val="00B61AB3"/>
    <w:rsid w:val="00BC6E62"/>
    <w:rsid w:val="00BD3C38"/>
    <w:rsid w:val="00C06E90"/>
    <w:rsid w:val="00C14C3E"/>
    <w:rsid w:val="00C37299"/>
    <w:rsid w:val="00C87D85"/>
    <w:rsid w:val="00C91E34"/>
    <w:rsid w:val="00C92B62"/>
    <w:rsid w:val="00CB6466"/>
    <w:rsid w:val="00CD1BD2"/>
    <w:rsid w:val="00D62918"/>
    <w:rsid w:val="00DB3269"/>
    <w:rsid w:val="00DD5C21"/>
    <w:rsid w:val="00E127FD"/>
    <w:rsid w:val="00E35DD4"/>
    <w:rsid w:val="00E51D07"/>
    <w:rsid w:val="00E540B6"/>
    <w:rsid w:val="00E6610E"/>
    <w:rsid w:val="00F31334"/>
    <w:rsid w:val="00F36E15"/>
    <w:rsid w:val="00F404A4"/>
    <w:rsid w:val="00F709F3"/>
    <w:rsid w:val="00FB71AB"/>
    <w:rsid w:val="00FE17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52F5F76B-DA29-4457-B55C-683E30FC2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 w:type="table" w:styleId="GridTable5Dark-Accent2">
    <w:name w:val="Grid Table 5 Dark Accent 2"/>
    <w:basedOn w:val="TableNormal"/>
    <w:uiPriority w:val="50"/>
    <w:rsid w:val="005B16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08504">
      <w:bodyDiv w:val="1"/>
      <w:marLeft w:val="0"/>
      <w:marRight w:val="0"/>
      <w:marTop w:val="0"/>
      <w:marBottom w:val="0"/>
      <w:divBdr>
        <w:top w:val="none" w:sz="0" w:space="0" w:color="auto"/>
        <w:left w:val="none" w:sz="0" w:space="0" w:color="auto"/>
        <w:bottom w:val="none" w:sz="0" w:space="0" w:color="auto"/>
        <w:right w:val="none" w:sz="0" w:space="0" w:color="auto"/>
      </w:divBdr>
    </w:div>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93329071">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04693386">
      <w:bodyDiv w:val="1"/>
      <w:marLeft w:val="0"/>
      <w:marRight w:val="0"/>
      <w:marTop w:val="0"/>
      <w:marBottom w:val="0"/>
      <w:divBdr>
        <w:top w:val="none" w:sz="0" w:space="0" w:color="auto"/>
        <w:left w:val="none" w:sz="0" w:space="0" w:color="auto"/>
        <w:bottom w:val="none" w:sz="0" w:space="0" w:color="auto"/>
        <w:right w:val="none" w:sz="0" w:space="0" w:color="auto"/>
      </w:divBdr>
    </w:div>
    <w:div w:id="106969738">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38490341">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27825281">
      <w:bodyDiv w:val="1"/>
      <w:marLeft w:val="0"/>
      <w:marRight w:val="0"/>
      <w:marTop w:val="0"/>
      <w:marBottom w:val="0"/>
      <w:divBdr>
        <w:top w:val="none" w:sz="0" w:space="0" w:color="auto"/>
        <w:left w:val="none" w:sz="0" w:space="0" w:color="auto"/>
        <w:bottom w:val="none" w:sz="0" w:space="0" w:color="auto"/>
        <w:right w:val="none" w:sz="0" w:space="0" w:color="auto"/>
      </w:divBdr>
      <w:divsChild>
        <w:div w:id="874275631">
          <w:marLeft w:val="0"/>
          <w:marRight w:val="0"/>
          <w:marTop w:val="0"/>
          <w:marBottom w:val="0"/>
          <w:divBdr>
            <w:top w:val="none" w:sz="0" w:space="0" w:color="auto"/>
            <w:left w:val="none" w:sz="0" w:space="0" w:color="auto"/>
            <w:bottom w:val="none" w:sz="0" w:space="0" w:color="auto"/>
            <w:right w:val="none" w:sz="0" w:space="0" w:color="auto"/>
          </w:divBdr>
          <w:divsChild>
            <w:div w:id="683900581">
              <w:marLeft w:val="0"/>
              <w:marRight w:val="0"/>
              <w:marTop w:val="0"/>
              <w:marBottom w:val="0"/>
              <w:divBdr>
                <w:top w:val="none" w:sz="0" w:space="0" w:color="auto"/>
                <w:left w:val="none" w:sz="0" w:space="0" w:color="auto"/>
                <w:bottom w:val="none" w:sz="0" w:space="0" w:color="auto"/>
                <w:right w:val="none" w:sz="0" w:space="0" w:color="auto"/>
              </w:divBdr>
              <w:divsChild>
                <w:div w:id="1697923745">
                  <w:marLeft w:val="0"/>
                  <w:marRight w:val="0"/>
                  <w:marTop w:val="0"/>
                  <w:marBottom w:val="0"/>
                  <w:divBdr>
                    <w:top w:val="none" w:sz="0" w:space="0" w:color="auto"/>
                    <w:left w:val="none" w:sz="0" w:space="0" w:color="auto"/>
                    <w:bottom w:val="none" w:sz="0" w:space="0" w:color="auto"/>
                    <w:right w:val="none" w:sz="0" w:space="0" w:color="auto"/>
                  </w:divBdr>
                  <w:divsChild>
                    <w:div w:id="367220301">
                      <w:marLeft w:val="0"/>
                      <w:marRight w:val="0"/>
                      <w:marTop w:val="0"/>
                      <w:marBottom w:val="0"/>
                      <w:divBdr>
                        <w:top w:val="none" w:sz="0" w:space="0" w:color="auto"/>
                        <w:left w:val="none" w:sz="0" w:space="0" w:color="auto"/>
                        <w:bottom w:val="none" w:sz="0" w:space="0" w:color="auto"/>
                        <w:right w:val="none" w:sz="0" w:space="0" w:color="auto"/>
                      </w:divBdr>
                      <w:divsChild>
                        <w:div w:id="118648186">
                          <w:marLeft w:val="0"/>
                          <w:marRight w:val="0"/>
                          <w:marTop w:val="0"/>
                          <w:marBottom w:val="0"/>
                          <w:divBdr>
                            <w:top w:val="none" w:sz="0" w:space="0" w:color="auto"/>
                            <w:left w:val="none" w:sz="0" w:space="0" w:color="auto"/>
                            <w:bottom w:val="none" w:sz="0" w:space="0" w:color="auto"/>
                            <w:right w:val="none" w:sz="0" w:space="0" w:color="auto"/>
                          </w:divBdr>
                          <w:divsChild>
                            <w:div w:id="1207791477">
                              <w:marLeft w:val="0"/>
                              <w:marRight w:val="0"/>
                              <w:marTop w:val="0"/>
                              <w:marBottom w:val="0"/>
                              <w:divBdr>
                                <w:top w:val="none" w:sz="0" w:space="0" w:color="auto"/>
                                <w:left w:val="none" w:sz="0" w:space="0" w:color="auto"/>
                                <w:bottom w:val="none" w:sz="0" w:space="0" w:color="auto"/>
                                <w:right w:val="none" w:sz="0" w:space="0" w:color="auto"/>
                              </w:divBdr>
                              <w:divsChild>
                                <w:div w:id="1860657317">
                                  <w:marLeft w:val="0"/>
                                  <w:marRight w:val="0"/>
                                  <w:marTop w:val="0"/>
                                  <w:marBottom w:val="0"/>
                                  <w:divBdr>
                                    <w:top w:val="none" w:sz="0" w:space="0" w:color="auto"/>
                                    <w:left w:val="none" w:sz="0" w:space="0" w:color="auto"/>
                                    <w:bottom w:val="none" w:sz="0" w:space="0" w:color="auto"/>
                                    <w:right w:val="none" w:sz="0" w:space="0" w:color="auto"/>
                                  </w:divBdr>
                                  <w:divsChild>
                                    <w:div w:id="240910532">
                                      <w:marLeft w:val="0"/>
                                      <w:marRight w:val="0"/>
                                      <w:marTop w:val="0"/>
                                      <w:marBottom w:val="0"/>
                                      <w:divBdr>
                                        <w:top w:val="none" w:sz="0" w:space="0" w:color="auto"/>
                                        <w:left w:val="none" w:sz="0" w:space="0" w:color="auto"/>
                                        <w:bottom w:val="none" w:sz="0" w:space="0" w:color="auto"/>
                                        <w:right w:val="none" w:sz="0" w:space="0" w:color="auto"/>
                                      </w:divBdr>
                                      <w:divsChild>
                                        <w:div w:id="755709589">
                                          <w:marLeft w:val="0"/>
                                          <w:marRight w:val="0"/>
                                          <w:marTop w:val="0"/>
                                          <w:marBottom w:val="0"/>
                                          <w:divBdr>
                                            <w:top w:val="none" w:sz="0" w:space="0" w:color="auto"/>
                                            <w:left w:val="none" w:sz="0" w:space="0" w:color="auto"/>
                                            <w:bottom w:val="none" w:sz="0" w:space="0" w:color="auto"/>
                                            <w:right w:val="none" w:sz="0" w:space="0" w:color="auto"/>
                                          </w:divBdr>
                                          <w:divsChild>
                                            <w:div w:id="1696955655">
                                              <w:marLeft w:val="0"/>
                                              <w:marRight w:val="0"/>
                                              <w:marTop w:val="0"/>
                                              <w:marBottom w:val="0"/>
                                              <w:divBdr>
                                                <w:top w:val="none" w:sz="0" w:space="0" w:color="auto"/>
                                                <w:left w:val="none" w:sz="0" w:space="0" w:color="auto"/>
                                                <w:bottom w:val="none" w:sz="0" w:space="0" w:color="auto"/>
                                                <w:right w:val="none" w:sz="0" w:space="0" w:color="auto"/>
                                              </w:divBdr>
                                              <w:divsChild>
                                                <w:div w:id="2143494831">
                                                  <w:marLeft w:val="0"/>
                                                  <w:marRight w:val="0"/>
                                                  <w:marTop w:val="0"/>
                                                  <w:marBottom w:val="0"/>
                                                  <w:divBdr>
                                                    <w:top w:val="none" w:sz="0" w:space="0" w:color="auto"/>
                                                    <w:left w:val="none" w:sz="0" w:space="0" w:color="auto"/>
                                                    <w:bottom w:val="none" w:sz="0" w:space="0" w:color="auto"/>
                                                    <w:right w:val="none" w:sz="0" w:space="0" w:color="auto"/>
                                                  </w:divBdr>
                                                  <w:divsChild>
                                                    <w:div w:id="55132982">
                                                      <w:marLeft w:val="0"/>
                                                      <w:marRight w:val="0"/>
                                                      <w:marTop w:val="0"/>
                                                      <w:marBottom w:val="0"/>
                                                      <w:divBdr>
                                                        <w:top w:val="none" w:sz="0" w:space="0" w:color="auto"/>
                                                        <w:left w:val="none" w:sz="0" w:space="0" w:color="auto"/>
                                                        <w:bottom w:val="none" w:sz="0" w:space="0" w:color="auto"/>
                                                        <w:right w:val="none" w:sz="0" w:space="0" w:color="auto"/>
                                                      </w:divBdr>
                                                      <w:divsChild>
                                                        <w:div w:id="272590542">
                                                          <w:marLeft w:val="0"/>
                                                          <w:marRight w:val="0"/>
                                                          <w:marTop w:val="0"/>
                                                          <w:marBottom w:val="0"/>
                                                          <w:divBdr>
                                                            <w:top w:val="none" w:sz="0" w:space="0" w:color="auto"/>
                                                            <w:left w:val="none" w:sz="0" w:space="0" w:color="auto"/>
                                                            <w:bottom w:val="none" w:sz="0" w:space="0" w:color="auto"/>
                                                            <w:right w:val="none" w:sz="0" w:space="0" w:color="auto"/>
                                                          </w:divBdr>
                                                          <w:divsChild>
                                                            <w:div w:id="9808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395617">
                                                  <w:marLeft w:val="0"/>
                                                  <w:marRight w:val="0"/>
                                                  <w:marTop w:val="0"/>
                                                  <w:marBottom w:val="0"/>
                                                  <w:divBdr>
                                                    <w:top w:val="none" w:sz="0" w:space="0" w:color="auto"/>
                                                    <w:left w:val="none" w:sz="0" w:space="0" w:color="auto"/>
                                                    <w:bottom w:val="none" w:sz="0" w:space="0" w:color="auto"/>
                                                    <w:right w:val="none" w:sz="0" w:space="0" w:color="auto"/>
                                                  </w:divBdr>
                                                  <w:divsChild>
                                                    <w:div w:id="362707452">
                                                      <w:marLeft w:val="0"/>
                                                      <w:marRight w:val="0"/>
                                                      <w:marTop w:val="0"/>
                                                      <w:marBottom w:val="0"/>
                                                      <w:divBdr>
                                                        <w:top w:val="none" w:sz="0" w:space="0" w:color="auto"/>
                                                        <w:left w:val="none" w:sz="0" w:space="0" w:color="auto"/>
                                                        <w:bottom w:val="none" w:sz="0" w:space="0" w:color="auto"/>
                                                        <w:right w:val="none" w:sz="0" w:space="0" w:color="auto"/>
                                                      </w:divBdr>
                                                      <w:divsChild>
                                                        <w:div w:id="945113377">
                                                          <w:marLeft w:val="0"/>
                                                          <w:marRight w:val="0"/>
                                                          <w:marTop w:val="0"/>
                                                          <w:marBottom w:val="0"/>
                                                          <w:divBdr>
                                                            <w:top w:val="none" w:sz="0" w:space="0" w:color="auto"/>
                                                            <w:left w:val="none" w:sz="0" w:space="0" w:color="auto"/>
                                                            <w:bottom w:val="none" w:sz="0" w:space="0" w:color="auto"/>
                                                            <w:right w:val="none" w:sz="0" w:space="0" w:color="auto"/>
                                                          </w:divBdr>
                                                          <w:divsChild>
                                                            <w:div w:id="77039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9353936">
          <w:marLeft w:val="0"/>
          <w:marRight w:val="0"/>
          <w:marTop w:val="0"/>
          <w:marBottom w:val="0"/>
          <w:divBdr>
            <w:top w:val="none" w:sz="0" w:space="0" w:color="auto"/>
            <w:left w:val="none" w:sz="0" w:space="0" w:color="auto"/>
            <w:bottom w:val="none" w:sz="0" w:space="0" w:color="auto"/>
            <w:right w:val="none" w:sz="0" w:space="0" w:color="auto"/>
          </w:divBdr>
          <w:divsChild>
            <w:div w:id="9649569">
              <w:marLeft w:val="0"/>
              <w:marRight w:val="0"/>
              <w:marTop w:val="0"/>
              <w:marBottom w:val="0"/>
              <w:divBdr>
                <w:top w:val="none" w:sz="0" w:space="0" w:color="auto"/>
                <w:left w:val="none" w:sz="0" w:space="0" w:color="auto"/>
                <w:bottom w:val="none" w:sz="0" w:space="0" w:color="auto"/>
                <w:right w:val="none" w:sz="0" w:space="0" w:color="auto"/>
              </w:divBdr>
              <w:divsChild>
                <w:div w:id="38615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50883">
      <w:bodyDiv w:val="1"/>
      <w:marLeft w:val="0"/>
      <w:marRight w:val="0"/>
      <w:marTop w:val="0"/>
      <w:marBottom w:val="0"/>
      <w:divBdr>
        <w:top w:val="none" w:sz="0" w:space="0" w:color="auto"/>
        <w:left w:val="none" w:sz="0" w:space="0" w:color="auto"/>
        <w:bottom w:val="none" w:sz="0" w:space="0" w:color="auto"/>
        <w:right w:val="none" w:sz="0" w:space="0" w:color="auto"/>
      </w:divBdr>
    </w:div>
    <w:div w:id="382827443">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28156772">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288702">
      <w:bodyDiv w:val="1"/>
      <w:marLeft w:val="0"/>
      <w:marRight w:val="0"/>
      <w:marTop w:val="0"/>
      <w:marBottom w:val="0"/>
      <w:divBdr>
        <w:top w:val="none" w:sz="0" w:space="0" w:color="auto"/>
        <w:left w:val="none" w:sz="0" w:space="0" w:color="auto"/>
        <w:bottom w:val="none" w:sz="0" w:space="0" w:color="auto"/>
        <w:right w:val="none" w:sz="0" w:space="0" w:color="auto"/>
      </w:divBdr>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567617180">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0744693">
      <w:bodyDiv w:val="1"/>
      <w:marLeft w:val="0"/>
      <w:marRight w:val="0"/>
      <w:marTop w:val="0"/>
      <w:marBottom w:val="0"/>
      <w:divBdr>
        <w:top w:val="none" w:sz="0" w:space="0" w:color="auto"/>
        <w:left w:val="none" w:sz="0" w:space="0" w:color="auto"/>
        <w:bottom w:val="none" w:sz="0" w:space="0" w:color="auto"/>
        <w:right w:val="none" w:sz="0" w:space="0" w:color="auto"/>
      </w:divBdr>
    </w:div>
    <w:div w:id="698238084">
      <w:bodyDiv w:val="1"/>
      <w:marLeft w:val="0"/>
      <w:marRight w:val="0"/>
      <w:marTop w:val="0"/>
      <w:marBottom w:val="0"/>
      <w:divBdr>
        <w:top w:val="none" w:sz="0" w:space="0" w:color="auto"/>
        <w:left w:val="none" w:sz="0" w:space="0" w:color="auto"/>
        <w:bottom w:val="none" w:sz="0" w:space="0" w:color="auto"/>
        <w:right w:val="none" w:sz="0" w:space="0" w:color="auto"/>
      </w:divBdr>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25125945">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886992671">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0303905">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107458423">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57960607">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289506035">
      <w:bodyDiv w:val="1"/>
      <w:marLeft w:val="0"/>
      <w:marRight w:val="0"/>
      <w:marTop w:val="0"/>
      <w:marBottom w:val="0"/>
      <w:divBdr>
        <w:top w:val="none" w:sz="0" w:space="0" w:color="auto"/>
        <w:left w:val="none" w:sz="0" w:space="0" w:color="auto"/>
        <w:bottom w:val="none" w:sz="0" w:space="0" w:color="auto"/>
        <w:right w:val="none" w:sz="0" w:space="0" w:color="auto"/>
      </w:divBdr>
      <w:divsChild>
        <w:div w:id="642276069">
          <w:marLeft w:val="0"/>
          <w:marRight w:val="0"/>
          <w:marTop w:val="0"/>
          <w:marBottom w:val="0"/>
          <w:divBdr>
            <w:top w:val="none" w:sz="0" w:space="0" w:color="auto"/>
            <w:left w:val="none" w:sz="0" w:space="0" w:color="auto"/>
            <w:bottom w:val="none" w:sz="0" w:space="0" w:color="auto"/>
            <w:right w:val="none" w:sz="0" w:space="0" w:color="auto"/>
          </w:divBdr>
          <w:divsChild>
            <w:div w:id="1135828926">
              <w:marLeft w:val="0"/>
              <w:marRight w:val="0"/>
              <w:marTop w:val="0"/>
              <w:marBottom w:val="0"/>
              <w:divBdr>
                <w:top w:val="none" w:sz="0" w:space="0" w:color="auto"/>
                <w:left w:val="none" w:sz="0" w:space="0" w:color="auto"/>
                <w:bottom w:val="none" w:sz="0" w:space="0" w:color="auto"/>
                <w:right w:val="none" w:sz="0" w:space="0" w:color="auto"/>
              </w:divBdr>
              <w:divsChild>
                <w:div w:id="498035398">
                  <w:marLeft w:val="0"/>
                  <w:marRight w:val="0"/>
                  <w:marTop w:val="0"/>
                  <w:marBottom w:val="0"/>
                  <w:divBdr>
                    <w:top w:val="none" w:sz="0" w:space="0" w:color="auto"/>
                    <w:left w:val="none" w:sz="0" w:space="0" w:color="auto"/>
                    <w:bottom w:val="none" w:sz="0" w:space="0" w:color="auto"/>
                    <w:right w:val="none" w:sz="0" w:space="0" w:color="auto"/>
                  </w:divBdr>
                  <w:divsChild>
                    <w:div w:id="163722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13088">
          <w:marLeft w:val="0"/>
          <w:marRight w:val="0"/>
          <w:marTop w:val="0"/>
          <w:marBottom w:val="0"/>
          <w:divBdr>
            <w:top w:val="none" w:sz="0" w:space="0" w:color="auto"/>
            <w:left w:val="none" w:sz="0" w:space="0" w:color="auto"/>
            <w:bottom w:val="none" w:sz="0" w:space="0" w:color="auto"/>
            <w:right w:val="none" w:sz="0" w:space="0" w:color="auto"/>
          </w:divBdr>
          <w:divsChild>
            <w:div w:id="985014673">
              <w:marLeft w:val="0"/>
              <w:marRight w:val="0"/>
              <w:marTop w:val="0"/>
              <w:marBottom w:val="0"/>
              <w:divBdr>
                <w:top w:val="none" w:sz="0" w:space="0" w:color="auto"/>
                <w:left w:val="none" w:sz="0" w:space="0" w:color="auto"/>
                <w:bottom w:val="none" w:sz="0" w:space="0" w:color="auto"/>
                <w:right w:val="none" w:sz="0" w:space="0" w:color="auto"/>
              </w:divBdr>
              <w:divsChild>
                <w:div w:id="457332417">
                  <w:marLeft w:val="0"/>
                  <w:marRight w:val="0"/>
                  <w:marTop w:val="0"/>
                  <w:marBottom w:val="0"/>
                  <w:divBdr>
                    <w:top w:val="none" w:sz="0" w:space="0" w:color="auto"/>
                    <w:left w:val="none" w:sz="0" w:space="0" w:color="auto"/>
                    <w:bottom w:val="none" w:sz="0" w:space="0" w:color="auto"/>
                    <w:right w:val="none" w:sz="0" w:space="0" w:color="auto"/>
                  </w:divBdr>
                  <w:divsChild>
                    <w:div w:id="44462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792671">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428309357">
      <w:bodyDiv w:val="1"/>
      <w:marLeft w:val="0"/>
      <w:marRight w:val="0"/>
      <w:marTop w:val="0"/>
      <w:marBottom w:val="0"/>
      <w:divBdr>
        <w:top w:val="none" w:sz="0" w:space="0" w:color="auto"/>
        <w:left w:val="none" w:sz="0" w:space="0" w:color="auto"/>
        <w:bottom w:val="none" w:sz="0" w:space="0" w:color="auto"/>
        <w:right w:val="none" w:sz="0" w:space="0" w:color="auto"/>
      </w:divBdr>
      <w:divsChild>
        <w:div w:id="526021098">
          <w:marLeft w:val="0"/>
          <w:marRight w:val="0"/>
          <w:marTop w:val="0"/>
          <w:marBottom w:val="0"/>
          <w:divBdr>
            <w:top w:val="none" w:sz="0" w:space="0" w:color="auto"/>
            <w:left w:val="none" w:sz="0" w:space="0" w:color="auto"/>
            <w:bottom w:val="none" w:sz="0" w:space="0" w:color="auto"/>
            <w:right w:val="none" w:sz="0" w:space="0" w:color="auto"/>
          </w:divBdr>
          <w:divsChild>
            <w:div w:id="552500904">
              <w:marLeft w:val="0"/>
              <w:marRight w:val="0"/>
              <w:marTop w:val="0"/>
              <w:marBottom w:val="0"/>
              <w:divBdr>
                <w:top w:val="none" w:sz="0" w:space="0" w:color="auto"/>
                <w:left w:val="none" w:sz="0" w:space="0" w:color="auto"/>
                <w:bottom w:val="none" w:sz="0" w:space="0" w:color="auto"/>
                <w:right w:val="none" w:sz="0" w:space="0" w:color="auto"/>
              </w:divBdr>
              <w:divsChild>
                <w:div w:id="850947994">
                  <w:marLeft w:val="0"/>
                  <w:marRight w:val="0"/>
                  <w:marTop w:val="0"/>
                  <w:marBottom w:val="0"/>
                  <w:divBdr>
                    <w:top w:val="none" w:sz="0" w:space="0" w:color="auto"/>
                    <w:left w:val="none" w:sz="0" w:space="0" w:color="auto"/>
                    <w:bottom w:val="none" w:sz="0" w:space="0" w:color="auto"/>
                    <w:right w:val="none" w:sz="0" w:space="0" w:color="auto"/>
                  </w:divBdr>
                  <w:divsChild>
                    <w:div w:id="138113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88549">
          <w:marLeft w:val="0"/>
          <w:marRight w:val="0"/>
          <w:marTop w:val="0"/>
          <w:marBottom w:val="0"/>
          <w:divBdr>
            <w:top w:val="none" w:sz="0" w:space="0" w:color="auto"/>
            <w:left w:val="none" w:sz="0" w:space="0" w:color="auto"/>
            <w:bottom w:val="none" w:sz="0" w:space="0" w:color="auto"/>
            <w:right w:val="none" w:sz="0" w:space="0" w:color="auto"/>
          </w:divBdr>
          <w:divsChild>
            <w:div w:id="1411584791">
              <w:marLeft w:val="0"/>
              <w:marRight w:val="0"/>
              <w:marTop w:val="0"/>
              <w:marBottom w:val="0"/>
              <w:divBdr>
                <w:top w:val="none" w:sz="0" w:space="0" w:color="auto"/>
                <w:left w:val="none" w:sz="0" w:space="0" w:color="auto"/>
                <w:bottom w:val="none" w:sz="0" w:space="0" w:color="auto"/>
                <w:right w:val="none" w:sz="0" w:space="0" w:color="auto"/>
              </w:divBdr>
              <w:divsChild>
                <w:div w:id="1321036493">
                  <w:marLeft w:val="0"/>
                  <w:marRight w:val="0"/>
                  <w:marTop w:val="0"/>
                  <w:marBottom w:val="0"/>
                  <w:divBdr>
                    <w:top w:val="none" w:sz="0" w:space="0" w:color="auto"/>
                    <w:left w:val="none" w:sz="0" w:space="0" w:color="auto"/>
                    <w:bottom w:val="none" w:sz="0" w:space="0" w:color="auto"/>
                    <w:right w:val="none" w:sz="0" w:space="0" w:color="auto"/>
                  </w:divBdr>
                  <w:divsChild>
                    <w:div w:id="13245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590575535">
      <w:bodyDiv w:val="1"/>
      <w:marLeft w:val="0"/>
      <w:marRight w:val="0"/>
      <w:marTop w:val="0"/>
      <w:marBottom w:val="0"/>
      <w:divBdr>
        <w:top w:val="none" w:sz="0" w:space="0" w:color="auto"/>
        <w:left w:val="none" w:sz="0" w:space="0" w:color="auto"/>
        <w:bottom w:val="none" w:sz="0" w:space="0" w:color="auto"/>
        <w:right w:val="none" w:sz="0" w:space="0" w:color="auto"/>
      </w:divBdr>
    </w:div>
    <w:div w:id="1591157759">
      <w:bodyDiv w:val="1"/>
      <w:marLeft w:val="0"/>
      <w:marRight w:val="0"/>
      <w:marTop w:val="0"/>
      <w:marBottom w:val="0"/>
      <w:divBdr>
        <w:top w:val="none" w:sz="0" w:space="0" w:color="auto"/>
        <w:left w:val="none" w:sz="0" w:space="0" w:color="auto"/>
        <w:bottom w:val="none" w:sz="0" w:space="0" w:color="auto"/>
        <w:right w:val="none" w:sz="0" w:space="0" w:color="auto"/>
      </w:divBdr>
      <w:divsChild>
        <w:div w:id="51126741">
          <w:marLeft w:val="0"/>
          <w:marRight w:val="0"/>
          <w:marTop w:val="0"/>
          <w:marBottom w:val="0"/>
          <w:divBdr>
            <w:top w:val="none" w:sz="0" w:space="0" w:color="auto"/>
            <w:left w:val="none" w:sz="0" w:space="0" w:color="auto"/>
            <w:bottom w:val="none" w:sz="0" w:space="0" w:color="auto"/>
            <w:right w:val="none" w:sz="0" w:space="0" w:color="auto"/>
          </w:divBdr>
          <w:divsChild>
            <w:div w:id="2027823406">
              <w:marLeft w:val="0"/>
              <w:marRight w:val="0"/>
              <w:marTop w:val="0"/>
              <w:marBottom w:val="0"/>
              <w:divBdr>
                <w:top w:val="none" w:sz="0" w:space="0" w:color="auto"/>
                <w:left w:val="none" w:sz="0" w:space="0" w:color="auto"/>
                <w:bottom w:val="none" w:sz="0" w:space="0" w:color="auto"/>
                <w:right w:val="none" w:sz="0" w:space="0" w:color="auto"/>
              </w:divBdr>
              <w:divsChild>
                <w:div w:id="455684246">
                  <w:marLeft w:val="0"/>
                  <w:marRight w:val="0"/>
                  <w:marTop w:val="0"/>
                  <w:marBottom w:val="0"/>
                  <w:divBdr>
                    <w:top w:val="none" w:sz="0" w:space="0" w:color="auto"/>
                    <w:left w:val="none" w:sz="0" w:space="0" w:color="auto"/>
                    <w:bottom w:val="none" w:sz="0" w:space="0" w:color="auto"/>
                    <w:right w:val="none" w:sz="0" w:space="0" w:color="auto"/>
                  </w:divBdr>
                  <w:divsChild>
                    <w:div w:id="1687486695">
                      <w:marLeft w:val="0"/>
                      <w:marRight w:val="0"/>
                      <w:marTop w:val="0"/>
                      <w:marBottom w:val="0"/>
                      <w:divBdr>
                        <w:top w:val="none" w:sz="0" w:space="0" w:color="auto"/>
                        <w:left w:val="none" w:sz="0" w:space="0" w:color="auto"/>
                        <w:bottom w:val="none" w:sz="0" w:space="0" w:color="auto"/>
                        <w:right w:val="none" w:sz="0" w:space="0" w:color="auto"/>
                      </w:divBdr>
                      <w:divsChild>
                        <w:div w:id="63573973">
                          <w:marLeft w:val="0"/>
                          <w:marRight w:val="0"/>
                          <w:marTop w:val="0"/>
                          <w:marBottom w:val="0"/>
                          <w:divBdr>
                            <w:top w:val="none" w:sz="0" w:space="0" w:color="auto"/>
                            <w:left w:val="none" w:sz="0" w:space="0" w:color="auto"/>
                            <w:bottom w:val="none" w:sz="0" w:space="0" w:color="auto"/>
                            <w:right w:val="none" w:sz="0" w:space="0" w:color="auto"/>
                          </w:divBdr>
                          <w:divsChild>
                            <w:div w:id="1133984519">
                              <w:marLeft w:val="0"/>
                              <w:marRight w:val="0"/>
                              <w:marTop w:val="0"/>
                              <w:marBottom w:val="0"/>
                              <w:divBdr>
                                <w:top w:val="none" w:sz="0" w:space="0" w:color="auto"/>
                                <w:left w:val="none" w:sz="0" w:space="0" w:color="auto"/>
                                <w:bottom w:val="none" w:sz="0" w:space="0" w:color="auto"/>
                                <w:right w:val="none" w:sz="0" w:space="0" w:color="auto"/>
                              </w:divBdr>
                              <w:divsChild>
                                <w:div w:id="925310683">
                                  <w:marLeft w:val="0"/>
                                  <w:marRight w:val="0"/>
                                  <w:marTop w:val="0"/>
                                  <w:marBottom w:val="0"/>
                                  <w:divBdr>
                                    <w:top w:val="none" w:sz="0" w:space="0" w:color="auto"/>
                                    <w:left w:val="none" w:sz="0" w:space="0" w:color="auto"/>
                                    <w:bottom w:val="none" w:sz="0" w:space="0" w:color="auto"/>
                                    <w:right w:val="none" w:sz="0" w:space="0" w:color="auto"/>
                                  </w:divBdr>
                                  <w:divsChild>
                                    <w:div w:id="1973553427">
                                      <w:marLeft w:val="0"/>
                                      <w:marRight w:val="0"/>
                                      <w:marTop w:val="0"/>
                                      <w:marBottom w:val="0"/>
                                      <w:divBdr>
                                        <w:top w:val="none" w:sz="0" w:space="0" w:color="auto"/>
                                        <w:left w:val="none" w:sz="0" w:space="0" w:color="auto"/>
                                        <w:bottom w:val="none" w:sz="0" w:space="0" w:color="auto"/>
                                        <w:right w:val="none" w:sz="0" w:space="0" w:color="auto"/>
                                      </w:divBdr>
                                      <w:divsChild>
                                        <w:div w:id="685206528">
                                          <w:marLeft w:val="0"/>
                                          <w:marRight w:val="0"/>
                                          <w:marTop w:val="0"/>
                                          <w:marBottom w:val="0"/>
                                          <w:divBdr>
                                            <w:top w:val="none" w:sz="0" w:space="0" w:color="auto"/>
                                            <w:left w:val="none" w:sz="0" w:space="0" w:color="auto"/>
                                            <w:bottom w:val="none" w:sz="0" w:space="0" w:color="auto"/>
                                            <w:right w:val="none" w:sz="0" w:space="0" w:color="auto"/>
                                          </w:divBdr>
                                          <w:divsChild>
                                            <w:div w:id="889419812">
                                              <w:marLeft w:val="0"/>
                                              <w:marRight w:val="0"/>
                                              <w:marTop w:val="0"/>
                                              <w:marBottom w:val="0"/>
                                              <w:divBdr>
                                                <w:top w:val="none" w:sz="0" w:space="0" w:color="auto"/>
                                                <w:left w:val="none" w:sz="0" w:space="0" w:color="auto"/>
                                                <w:bottom w:val="none" w:sz="0" w:space="0" w:color="auto"/>
                                                <w:right w:val="none" w:sz="0" w:space="0" w:color="auto"/>
                                              </w:divBdr>
                                              <w:divsChild>
                                                <w:div w:id="447314699">
                                                  <w:marLeft w:val="0"/>
                                                  <w:marRight w:val="0"/>
                                                  <w:marTop w:val="0"/>
                                                  <w:marBottom w:val="0"/>
                                                  <w:divBdr>
                                                    <w:top w:val="none" w:sz="0" w:space="0" w:color="auto"/>
                                                    <w:left w:val="none" w:sz="0" w:space="0" w:color="auto"/>
                                                    <w:bottom w:val="none" w:sz="0" w:space="0" w:color="auto"/>
                                                    <w:right w:val="none" w:sz="0" w:space="0" w:color="auto"/>
                                                  </w:divBdr>
                                                  <w:divsChild>
                                                    <w:div w:id="2074621082">
                                                      <w:marLeft w:val="0"/>
                                                      <w:marRight w:val="0"/>
                                                      <w:marTop w:val="0"/>
                                                      <w:marBottom w:val="0"/>
                                                      <w:divBdr>
                                                        <w:top w:val="none" w:sz="0" w:space="0" w:color="auto"/>
                                                        <w:left w:val="none" w:sz="0" w:space="0" w:color="auto"/>
                                                        <w:bottom w:val="none" w:sz="0" w:space="0" w:color="auto"/>
                                                        <w:right w:val="none" w:sz="0" w:space="0" w:color="auto"/>
                                                      </w:divBdr>
                                                      <w:divsChild>
                                                        <w:div w:id="1831754171">
                                                          <w:marLeft w:val="0"/>
                                                          <w:marRight w:val="0"/>
                                                          <w:marTop w:val="0"/>
                                                          <w:marBottom w:val="0"/>
                                                          <w:divBdr>
                                                            <w:top w:val="none" w:sz="0" w:space="0" w:color="auto"/>
                                                            <w:left w:val="none" w:sz="0" w:space="0" w:color="auto"/>
                                                            <w:bottom w:val="none" w:sz="0" w:space="0" w:color="auto"/>
                                                            <w:right w:val="none" w:sz="0" w:space="0" w:color="auto"/>
                                                          </w:divBdr>
                                                          <w:divsChild>
                                                            <w:div w:id="213093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68934">
                                                  <w:marLeft w:val="0"/>
                                                  <w:marRight w:val="0"/>
                                                  <w:marTop w:val="0"/>
                                                  <w:marBottom w:val="0"/>
                                                  <w:divBdr>
                                                    <w:top w:val="none" w:sz="0" w:space="0" w:color="auto"/>
                                                    <w:left w:val="none" w:sz="0" w:space="0" w:color="auto"/>
                                                    <w:bottom w:val="none" w:sz="0" w:space="0" w:color="auto"/>
                                                    <w:right w:val="none" w:sz="0" w:space="0" w:color="auto"/>
                                                  </w:divBdr>
                                                  <w:divsChild>
                                                    <w:div w:id="111024589">
                                                      <w:marLeft w:val="0"/>
                                                      <w:marRight w:val="0"/>
                                                      <w:marTop w:val="0"/>
                                                      <w:marBottom w:val="0"/>
                                                      <w:divBdr>
                                                        <w:top w:val="none" w:sz="0" w:space="0" w:color="auto"/>
                                                        <w:left w:val="none" w:sz="0" w:space="0" w:color="auto"/>
                                                        <w:bottom w:val="none" w:sz="0" w:space="0" w:color="auto"/>
                                                        <w:right w:val="none" w:sz="0" w:space="0" w:color="auto"/>
                                                      </w:divBdr>
                                                      <w:divsChild>
                                                        <w:div w:id="1844855773">
                                                          <w:marLeft w:val="0"/>
                                                          <w:marRight w:val="0"/>
                                                          <w:marTop w:val="0"/>
                                                          <w:marBottom w:val="0"/>
                                                          <w:divBdr>
                                                            <w:top w:val="none" w:sz="0" w:space="0" w:color="auto"/>
                                                            <w:left w:val="none" w:sz="0" w:space="0" w:color="auto"/>
                                                            <w:bottom w:val="none" w:sz="0" w:space="0" w:color="auto"/>
                                                            <w:right w:val="none" w:sz="0" w:space="0" w:color="auto"/>
                                                          </w:divBdr>
                                                          <w:divsChild>
                                                            <w:div w:id="188844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43306772">
          <w:marLeft w:val="0"/>
          <w:marRight w:val="0"/>
          <w:marTop w:val="0"/>
          <w:marBottom w:val="0"/>
          <w:divBdr>
            <w:top w:val="none" w:sz="0" w:space="0" w:color="auto"/>
            <w:left w:val="none" w:sz="0" w:space="0" w:color="auto"/>
            <w:bottom w:val="none" w:sz="0" w:space="0" w:color="auto"/>
            <w:right w:val="none" w:sz="0" w:space="0" w:color="auto"/>
          </w:divBdr>
          <w:divsChild>
            <w:div w:id="21982626">
              <w:marLeft w:val="0"/>
              <w:marRight w:val="0"/>
              <w:marTop w:val="0"/>
              <w:marBottom w:val="0"/>
              <w:divBdr>
                <w:top w:val="none" w:sz="0" w:space="0" w:color="auto"/>
                <w:left w:val="none" w:sz="0" w:space="0" w:color="auto"/>
                <w:bottom w:val="none" w:sz="0" w:space="0" w:color="auto"/>
                <w:right w:val="none" w:sz="0" w:space="0" w:color="auto"/>
              </w:divBdr>
              <w:divsChild>
                <w:div w:id="14937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990391">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634481868">
      <w:bodyDiv w:val="1"/>
      <w:marLeft w:val="0"/>
      <w:marRight w:val="0"/>
      <w:marTop w:val="0"/>
      <w:marBottom w:val="0"/>
      <w:divBdr>
        <w:top w:val="none" w:sz="0" w:space="0" w:color="auto"/>
        <w:left w:val="none" w:sz="0" w:space="0" w:color="auto"/>
        <w:bottom w:val="none" w:sz="0" w:space="0" w:color="auto"/>
        <w:right w:val="none" w:sz="0" w:space="0" w:color="auto"/>
      </w:divBdr>
    </w:div>
    <w:div w:id="1648894762">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0569662">
      <w:bodyDiv w:val="1"/>
      <w:marLeft w:val="0"/>
      <w:marRight w:val="0"/>
      <w:marTop w:val="0"/>
      <w:marBottom w:val="0"/>
      <w:divBdr>
        <w:top w:val="none" w:sz="0" w:space="0" w:color="auto"/>
        <w:left w:val="none" w:sz="0" w:space="0" w:color="auto"/>
        <w:bottom w:val="none" w:sz="0" w:space="0" w:color="auto"/>
        <w:right w:val="none" w:sz="0" w:space="0" w:color="auto"/>
      </w:divBdr>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901283242">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23697219">
      <w:bodyDiv w:val="1"/>
      <w:marLeft w:val="0"/>
      <w:marRight w:val="0"/>
      <w:marTop w:val="0"/>
      <w:marBottom w:val="0"/>
      <w:divBdr>
        <w:top w:val="none" w:sz="0" w:space="0" w:color="auto"/>
        <w:left w:val="none" w:sz="0" w:space="0" w:color="auto"/>
        <w:bottom w:val="none" w:sz="0" w:space="0" w:color="auto"/>
        <w:right w:val="none" w:sz="0" w:space="0" w:color="auto"/>
      </w:divBdr>
    </w:div>
    <w:div w:id="2077431744">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yperlink" Target="https://sunnewsonline.com/hardship-as-transport-fares-skyrocket-in-lagos/"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1</TotalTime>
  <Pages>100</Pages>
  <Words>20101</Words>
  <Characters>130259</Characters>
  <Application>Microsoft Office Word</Application>
  <DocSecurity>0</DocSecurity>
  <Lines>3339</Lines>
  <Paragraphs>20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Oladayo Ayodeji</cp:lastModifiedBy>
  <cp:revision>69</cp:revision>
  <dcterms:created xsi:type="dcterms:W3CDTF">2024-06-16T19:44:00Z</dcterms:created>
  <dcterms:modified xsi:type="dcterms:W3CDTF">2024-07-2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harvard-leeds-beckett-university</vt:lpwstr>
  </property>
  <property fmtid="{D5CDD505-2E9C-101B-9397-08002B2CF9AE}" pid="17" name="Mendeley Recent Style Name 5_1">
    <vt:lpwstr>Leeds Beckett University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ottingham-trent-university-library-harvard</vt:lpwstr>
  </property>
  <property fmtid="{D5CDD505-2E9C-101B-9397-08002B2CF9AE}" pid="23" name="Mendeley Recent Style Name 8_1">
    <vt:lpwstr>Nottingham Trent University Library - Harvard</vt:lpwstr>
  </property>
  <property fmtid="{D5CDD505-2E9C-101B-9397-08002B2CF9AE}" pid="24" name="Mendeley Recent Style Id 9_1">
    <vt:lpwstr>http://www.zotero.org/styles/harvard-university-of-wolverhampton</vt:lpwstr>
  </property>
  <property fmtid="{D5CDD505-2E9C-101B-9397-08002B2CF9AE}" pid="25" name="Mendeley Recent Style Name 9_1">
    <vt:lpwstr>University of Wolverhampton - Harvard</vt:lpwstr>
  </property>
</Properties>
</file>